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EFE29" w14:textId="794150D1" w:rsidR="00E266C7" w:rsidRPr="00974B87" w:rsidRDefault="00C001B9" w:rsidP="00FA2ED2">
      <w:pPr>
        <w:pStyle w:val="Heading2"/>
        <w:spacing w:line="480" w:lineRule="auto"/>
        <w:rPr>
          <w:rFonts w:ascii="Times New Roman" w:hAnsi="Times New Roman" w:cs="Times New Roman"/>
          <w:sz w:val="32"/>
          <w:szCs w:val="32"/>
        </w:rPr>
      </w:pPr>
      <w:r w:rsidRPr="00974B87">
        <w:rPr>
          <w:rFonts w:ascii="Times New Roman" w:hAnsi="Times New Roman" w:cs="Times New Roman"/>
          <w:sz w:val="32"/>
          <w:szCs w:val="32"/>
        </w:rPr>
        <w:t>Introduction</w:t>
      </w:r>
    </w:p>
    <w:p w14:paraId="11D2557A" w14:textId="2C04F2D1" w:rsidR="00196B14" w:rsidRDefault="003E583F" w:rsidP="00D94B5E">
      <w:pPr>
        <w:spacing w:line="480" w:lineRule="auto"/>
        <w:ind w:firstLine="720"/>
      </w:pPr>
      <w:r w:rsidRPr="00974B87">
        <w:t xml:space="preserve">Ecosystems around the world are facing rapid and unpredictable climatic changes (IPCC 2021). Over the past 50 years, many regions have faced decreased precipitation, increased temperatures, and longer durations between precipitation events </w:t>
      </w:r>
      <w:r w:rsidR="00310E42" w:rsidRPr="00974B87">
        <w:fldChar w:fldCharType="begin"/>
      </w:r>
      <w:r w:rsidR="00973E52">
        <w:instrText xml:space="preserve"> ADDIN ZOTERO_ITEM CSL_CITATION {"citationID":"pJCVbSU7","properties":{"formattedCitation":"(Spinoni et al., 2019)","plainCitation":"(Spinoni et al., 2019)","noteIndex":0},"citationItems":[{"id":5,"uris":["http://zotero.org/users/6894025/items/4HPUR6KB"],"itemData":{"id":5,"type":"article-journal","abstract":"Study region: This study has three spatial scales: global (0.5°), macro-regional, and country scale. The database of drought events has specific entries for each macro-region and country. Study focus: 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ew hydrological insights for the region under study: 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container-title":"Journal of Hydrology: Regional Studies","DOI":"10.1016/j.ejrh.2019.100593","ISSN":"22145818","journalAbbreviation":"Journal of Hydrology: Regional Studies","language":"en","page":"100593","source":"DOI.org (Crossref)","title":"A new global database of meteorological drought events from 1951 to 2016","volume":"22","author":[{"family":"Spinoni","given":"Jonathan"},{"family":"Barbosa","given":"Paulo"},{"family":"De Jager","given":"Alfred"},{"family":"McCormick","given":"Niall"},{"family":"Naumann","given":"Gustavo"},{"family":"Vogt","given":"Jürgen V."},{"family":"Magni","given":"Diego"},{"family":"Masante","given":"Dario"},{"family":"Mazzeschi","given":"Marco"}],"issued":{"date-parts":[["2019",4]]}}}],"schema":"https://github.com/citation-style-language/schema/raw/master/csl-citation.json"} </w:instrText>
      </w:r>
      <w:r w:rsidR="00310E42" w:rsidRPr="00974B87">
        <w:fldChar w:fldCharType="separate"/>
      </w:r>
      <w:r w:rsidR="00310E42" w:rsidRPr="00974B87">
        <w:rPr>
          <w:noProof/>
        </w:rPr>
        <w:t>(Spinoni et al., 2019)</w:t>
      </w:r>
      <w:r w:rsidR="00310E42" w:rsidRPr="00974B87">
        <w:fldChar w:fldCharType="end"/>
      </w:r>
      <w:r w:rsidRPr="00974B87">
        <w:t xml:space="preserve">. Increased number and a higher severity of droughts is expected across many landscapes in the coming decade </w:t>
      </w:r>
      <w:r w:rsidR="00310E42" w:rsidRPr="00974B87">
        <w:fldChar w:fldCharType="begin"/>
      </w:r>
      <w:r w:rsidR="00973E52">
        <w:instrText xml:space="preserve"> ADDIN ZOTERO_ITEM CSL_CITATION {"citationID":"W5dza6GB","properties":{"formattedCitation":"(Dai, 2011)","plainCitation":"(Dai, 2011)","noteIndex":0},"citationItems":[{"id":65,"uris":["http://zotero.org/users/6894025/items/UQG3RXCV"],"itemData":{"id":65,"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310E42" w:rsidRPr="00974B87">
        <w:fldChar w:fldCharType="separate"/>
      </w:r>
      <w:r w:rsidR="002F0BC3" w:rsidRPr="00974B87">
        <w:rPr>
          <w:noProof/>
        </w:rPr>
        <w:t>(Dai, 2011)</w:t>
      </w:r>
      <w:r w:rsidR="00310E42" w:rsidRPr="00974B87">
        <w:fldChar w:fldCharType="end"/>
      </w:r>
      <w:r w:rsidRPr="00974B87">
        <w:t xml:space="preserve">. These drought events, driven by climate change, pose a significant problem for plant populations and communities. In response to these changes, most organisms are expected to (1) migrate, (2) undergo adaptive genetic changes, </w:t>
      </w:r>
      <w:r w:rsidR="00D075DB" w:rsidRPr="00974B87">
        <w:t>and/</w:t>
      </w:r>
      <w:r w:rsidRPr="00974B87">
        <w:t xml:space="preserve">or (3) exhibit phenotypic plasticity </w:t>
      </w:r>
      <w:r w:rsidR="00CC2A24" w:rsidRPr="00974B87">
        <w:fldChar w:fldCharType="begin"/>
      </w:r>
      <w:r w:rsidR="00973E52">
        <w:instrText xml:space="preserve"> ADDIN ZOTERO_ITEM CSL_CITATION {"citationID":"23JYpF4E","properties":{"formattedCitation":"(Hoffmann &amp; Sgr\\uc0\\u242{}, 2011)","plainCitation":"(Hoffmann &amp; Sgrò, 2011)","noteIndex":0},"citationItems":[{"id":50,"uris":["http://zotero.org/users/6894025/items/YD9EB8RE"],"itemData":{"id":50,"type":"article-journal","abstract":"Natural populations are responding to global climate change by shifting their geographical distribution and the timing of their growth and reproduction, but for many species, such responses are likely to be inadequate to counter the speed and magnitude of climate change. Can evolutionary change help their cause? Ary Hoffmann and Carla Sgrò review the evidence for evolutionary adaptation in response to recent climate change and consider the implications for population and ecosystem management.","container-title":"Nature","DOI":"10.1038/nature09670","ISSN":"1476-4687","issue":"7335","language":"en","license":"2011 Nature Publishing Group, a division of Macmillan Publishers Limited. All Rights Reserved.","note":"number: 7335\npublisher: Nature Publishing Group","page":"479-485","source":"www.nature.com","title":"Climate change and evolutionary adaptation","volume":"470","author":[{"family":"Hoffmann","given":"Ary A."},{"family":"Sgrò","given":"Carla M."}],"issued":{"date-parts":[["2011",2]]}}}],"schema":"https://github.com/citation-style-language/schema/raw/master/csl-citation.json"} </w:instrText>
      </w:r>
      <w:r w:rsidR="00CC2A24" w:rsidRPr="00974B87">
        <w:fldChar w:fldCharType="separate"/>
      </w:r>
      <w:r w:rsidR="00496BB2" w:rsidRPr="00974B87">
        <w:t xml:space="preserve">(Hoffmann &amp; </w:t>
      </w:r>
      <w:proofErr w:type="spellStart"/>
      <w:r w:rsidR="00496BB2" w:rsidRPr="00974B87">
        <w:t>Sgrò</w:t>
      </w:r>
      <w:proofErr w:type="spellEnd"/>
      <w:r w:rsidR="00496BB2" w:rsidRPr="00974B87">
        <w:t>, 2011)</w:t>
      </w:r>
      <w:r w:rsidR="00CC2A24" w:rsidRPr="00974B87">
        <w:fldChar w:fldCharType="end"/>
      </w:r>
      <w:r w:rsidRPr="00974B87">
        <w:t>. However,</w:t>
      </w:r>
      <w:r w:rsidR="0059341E" w:rsidRPr="00974B87">
        <w:t xml:space="preserve"> as sessile organisms</w:t>
      </w:r>
      <w:r w:rsidRPr="00974B87">
        <w:t xml:space="preserve"> it</w:t>
      </w:r>
      <w:r w:rsidR="0059341E" w:rsidRPr="00974B87">
        <w:t xml:space="preserve"> is un</w:t>
      </w:r>
      <w:r w:rsidRPr="00974B87">
        <w:t xml:space="preserve">likely that most plant populations will be able to keep pace with these climatic changes on an evolutionary scale and may not migrate fast enough to cope </w:t>
      </w:r>
      <w:r w:rsidR="00496BB2" w:rsidRPr="00974B87">
        <w:fldChar w:fldCharType="begin"/>
      </w:r>
      <w:r w:rsidR="00973E52">
        <w:instrText xml:space="preserve"> ADDIN ZOTERO_ITEM CSL_CITATION {"citationID":"XJGixhiC","properties":{"formattedCitation":"(Song et al., 2021)","plainCitation":"(Song et al., 2021)","noteIndex":0},"citationItems":[{"id":3,"uris":["http://zotero.org/users/6894025/items/DRZVJPDA"],"itemData":{"id":3,"type":"article-journal","abstract":"Plants track changing climate partly by shifting their phenology, the timing of recurring biological events. It is unknown whether these observed phenological shifts are sufficient to keep pace with rapid climate changes. Phenological mismatch, or the desynchronization between the timing of critical phenological events, has long been hypothesized but rarely quantified on a large scale. It is even less clear how human activities have contributed to this emergent phenological mismatch. In this study, we used remote sensing observations to systematically evaluate how plant phenological shifts have kept pace with warming trends at the continental scale. In particular, we developed a metric of spatial mismatch that connects empirical spatiotemporal data to ecological theory using the “velocity of change” approach. In northern mid-to high-latitude regions (between 30–70°N) over the last three decades (1981–2014), we found evidence of a widespread mismatch between land surface phenology and climate where isolines of phenology lag behind or move in the opposite direction to the isolines of climate. These mismatches were more pronounced in human-dominated landscapes, suggesting a relationship between human activities and the desynchronization of phenology dynamics with climate variations. Results were corroborated with independent ground observations that indicate the mismatch of spring phenology increases with human population density for several plant species. This study reveals the possibility that not even some of the foremost responses in vegetation activity match the pace of recent warming. This systematic analysis of climate-phenology mismatch has important implications for the sustainable management of vegetation in human-dominated landscapes under climate change.","container-title":"AGU Advances","DOI":"10.1029/2021AV000431","ISSN":"2576-604X, 2576-604X","issue":"4","journalAbbreviation":"AGU Advances","language":"en","source":"DOI.org (Crossref)","title":"Widespread Mismatch Between Phenology and Climate in Human‐Dominated Landscapes","URL":"https://onlinelibrary.wiley.com/doi/10.1029/2021AV000431","volume":"2","author":[{"family":"Song","given":"Yiluan"},{"family":"Zajic","given":"Christopher J."},{"family":"Hwang","given":"Taehee"},{"family":"Hakkenberg","given":"Christopher R."},{"family":"Zhu","given":"Kai"}],"accessed":{"date-parts":[["2022",11,16]]},"issued":{"date-parts":[["2021",12]]}}}],"schema":"https://github.com/citation-style-language/schema/raw/master/csl-citation.json"} </w:instrText>
      </w:r>
      <w:r w:rsidR="00496BB2" w:rsidRPr="00974B87">
        <w:fldChar w:fldCharType="separate"/>
      </w:r>
      <w:r w:rsidR="00496BB2" w:rsidRPr="00974B87">
        <w:rPr>
          <w:noProof/>
        </w:rPr>
        <w:t>(Song et al., 2021)</w:t>
      </w:r>
      <w:r w:rsidR="00496BB2" w:rsidRPr="00974B87">
        <w:fldChar w:fldCharType="end"/>
      </w:r>
      <w:r w:rsidRPr="00974B87">
        <w:t>.</w:t>
      </w:r>
      <w:r w:rsidR="00B8562B" w:rsidRPr="00974B87">
        <w:t xml:space="preserve"> </w:t>
      </w:r>
      <w:r w:rsidR="00041A0C" w:rsidRPr="00974B87">
        <w:t xml:space="preserve"> </w:t>
      </w:r>
      <w:r w:rsidRPr="00974B87">
        <w:t>Phenotypic plasticity</w:t>
      </w:r>
      <w:r w:rsidR="00041A0C" w:rsidRPr="00974B87">
        <w:t>, however,</w:t>
      </w:r>
      <w:r w:rsidRPr="00974B87">
        <w:t xml:space="preserve"> </w:t>
      </w:r>
      <w:r w:rsidR="00041A0C" w:rsidRPr="00974B87">
        <w:t>allows</w:t>
      </w:r>
      <w:r w:rsidR="0059341E" w:rsidRPr="00974B87">
        <w:t xml:space="preserve"> plants </w:t>
      </w:r>
      <w:r w:rsidR="00041A0C" w:rsidRPr="00974B87">
        <w:t>to rapidly</w:t>
      </w:r>
      <w:r w:rsidR="0059341E" w:rsidRPr="00974B87">
        <w:t xml:space="preserve"> respon</w:t>
      </w:r>
      <w:r w:rsidR="00041A0C" w:rsidRPr="00974B87">
        <w:t>d</w:t>
      </w:r>
      <w:r w:rsidR="0059341E" w:rsidRPr="00974B87">
        <w:t xml:space="preserve"> to fluctuations in</w:t>
      </w:r>
      <w:r w:rsidRPr="00974B87">
        <w:t xml:space="preserve"> environmental variation</w:t>
      </w:r>
      <w:r w:rsidR="00041A0C" w:rsidRPr="00974B87">
        <w:t xml:space="preserve">. </w:t>
      </w:r>
      <w:r w:rsidR="00B8562B" w:rsidRPr="00974B87">
        <w:t>Phenotypic plasticity is</w:t>
      </w:r>
      <w:r w:rsidR="00041A0C" w:rsidRPr="00974B87">
        <w:t xml:space="preserve"> generally </w:t>
      </w:r>
      <w:r w:rsidR="009F0DF9" w:rsidRPr="00974B87">
        <w:t xml:space="preserve">considered when </w:t>
      </w:r>
      <w:r w:rsidR="00041A0C" w:rsidRPr="00974B87">
        <w:t>expressed by individuals in response to their immediate environment, with the range of expression limited by evolution and genetic factors.</w:t>
      </w:r>
      <w:r w:rsidR="001C147B" w:rsidRPr="00974B87">
        <w:t xml:space="preserve"> </w:t>
      </w:r>
      <w:r w:rsidR="00041A0C" w:rsidRPr="00974B87">
        <w:t xml:space="preserve"> </w:t>
      </w:r>
      <w:r w:rsidR="009F0DF9" w:rsidRPr="00974B87">
        <w:t>However</w:t>
      </w:r>
      <w:r w:rsidR="00041A0C" w:rsidRPr="00974B87">
        <w:t>, there is increasing evidence that environmental conditions experienced by parent plants can influence the phenotype and degree of plasticity in offspring generations</w:t>
      </w:r>
      <w:r w:rsidR="00E0324B">
        <w:t xml:space="preserve"> </w:t>
      </w:r>
      <w:r w:rsidR="007E7C1F" w:rsidRPr="00974B87">
        <w:fldChar w:fldCharType="begin"/>
      </w:r>
      <w:r w:rsidR="00973E52">
        <w:instrText xml:space="preserve"> ADDIN ZOTERO_ITEM CSL_CITATION {"citationID":"uUuONmrZ","properties":{"formattedCitation":"(Bonduriansky, 2021; Herman &amp; Sultan, 2011; Uller, 2008)","plainCitation":"(Bonduriansky, 2021; Herman &amp; Sultan, 2011;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007E7C1F" w:rsidRPr="00974B87">
        <w:fldChar w:fldCharType="separate"/>
      </w:r>
      <w:r w:rsidR="00973E52">
        <w:rPr>
          <w:noProof/>
        </w:rPr>
        <w:t>(Bonduriansky, 2021; Herman &amp; Sultan, 2011; Uller, 2008)</w:t>
      </w:r>
      <w:r w:rsidR="007E7C1F" w:rsidRPr="00974B87">
        <w:fldChar w:fldCharType="end"/>
      </w:r>
      <w:r w:rsidR="00DE74E5" w:rsidRPr="00974B87">
        <w:t xml:space="preserve">. </w:t>
      </w:r>
      <w:r w:rsidR="00041A0C" w:rsidRPr="00974B87">
        <w:t>Termed “transgenerational plasticity (TGP)”</w:t>
      </w:r>
      <w:r w:rsidR="00801A4F" w:rsidRPr="00974B87">
        <w:t>,</w:t>
      </w:r>
      <w:r w:rsidR="009F0DF9" w:rsidRPr="00974B87">
        <w:t xml:space="preserve"> this mechanism may represent an additional mechanism by which species cope with a shifting climate.</w:t>
      </w:r>
    </w:p>
    <w:p w14:paraId="7AA03E07" w14:textId="31A03F54" w:rsidR="00D94B5E" w:rsidRPr="00974B87" w:rsidRDefault="00BE33F6" w:rsidP="00DD1F60">
      <w:pPr>
        <w:spacing w:line="480" w:lineRule="auto"/>
        <w:ind w:firstLine="720"/>
      </w:pPr>
      <w:r>
        <w:t xml:space="preserve">This form on non-genetic inheritance may serve as a source of phenotypic variation with significant </w:t>
      </w:r>
      <w:r w:rsidR="006E0A01">
        <w:t>evolutionary</w:t>
      </w:r>
      <w:r>
        <w:t xml:space="preserve"> consequences, particularly if it influences offspring fitness</w:t>
      </w:r>
      <w:r w:rsidR="00732A04">
        <w:t xml:space="preserve"> </w:t>
      </w:r>
      <w:r w:rsidR="0033182D">
        <w:fldChar w:fldCharType="begin"/>
      </w:r>
      <w:r w:rsidR="00973E52">
        <w:instrText xml:space="preserve"> ADDIN ZOTERO_ITEM CSL_CITATION {"citationID":"sMWRQNoz","properties":{"formattedCitation":"(Donelson et al., 2018; Herman &amp; Sultan, 2011)","plainCitation":"(Donelson et al., 2018; Herman &amp; Sultan, 2011)","noteIndex":0},"citationItems":[{"id":13,"uris":["http://zotero.org/users/6894025/items/JFFHG5DU"],"itemData":{"id":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33182D">
        <w:fldChar w:fldCharType="separate"/>
      </w:r>
      <w:r w:rsidR="00973E52">
        <w:rPr>
          <w:noProof/>
        </w:rPr>
        <w:t>(Donelson et al., 2018; Herman &amp; Sultan, 2011)</w:t>
      </w:r>
      <w:r w:rsidR="0033182D">
        <w:fldChar w:fldCharType="end"/>
      </w:r>
      <w:r w:rsidR="002A137D">
        <w:t xml:space="preserve">. </w:t>
      </w:r>
      <w:r w:rsidR="005D5C2D">
        <w:t>In many cases</w:t>
      </w:r>
      <w:r w:rsidR="00303FBB" w:rsidRPr="00974B87">
        <w:t xml:space="preserve">, </w:t>
      </w:r>
      <w:r w:rsidR="005D5C2D">
        <w:t xml:space="preserve">exposure to </w:t>
      </w:r>
      <w:r w:rsidR="00F475D9">
        <w:t>environmental</w:t>
      </w:r>
      <w:r w:rsidR="005D5C2D">
        <w:t xml:space="preserve"> stress across multiple generations</w:t>
      </w:r>
      <w:r w:rsidR="00303FBB" w:rsidRPr="00974B87">
        <w:t xml:space="preserve"> can have a positive </w:t>
      </w:r>
      <w:r w:rsidR="00303FBB">
        <w:t xml:space="preserve">anticipatory </w:t>
      </w:r>
      <w:r w:rsidR="00303FBB" w:rsidRPr="00974B87">
        <w:t>effect</w:t>
      </w:r>
      <w:r w:rsidR="00C82894">
        <w:t>, improving offspring performance under similar stressful conditions</w:t>
      </w:r>
      <w:r w:rsidR="00303FBB" w:rsidRPr="00974B87">
        <w:t xml:space="preserve"> </w:t>
      </w:r>
      <w:r w:rsidR="00303FBB">
        <w:fldChar w:fldCharType="begin"/>
      </w:r>
      <w:r w:rsidR="00973E52">
        <w:instrText xml:space="preserve"> ADDIN ZOTERO_ITEM CSL_CITATION {"citationID":"VZ93B7ac","properties":{"formattedCitation":"(Bonduriansky, 2021; J. Marshall &amp; Uller, 2007; Yin et al., 2019)","plainCitation":"(Bonduriansky, 2021; J. Marshall &amp; Uller, 2007; Yin et al., 2019)","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303FBB">
        <w:fldChar w:fldCharType="separate"/>
      </w:r>
      <w:r w:rsidR="00303FBB">
        <w:rPr>
          <w:noProof/>
        </w:rPr>
        <w:t xml:space="preserve">(Bonduriansky, 2021; J. Marshall &amp; Uller, 2007; Yin et al., </w:t>
      </w:r>
      <w:r w:rsidR="00303FBB">
        <w:rPr>
          <w:noProof/>
        </w:rPr>
        <w:lastRenderedPageBreak/>
        <w:t>2019)</w:t>
      </w:r>
      <w:r w:rsidR="00303FBB">
        <w:fldChar w:fldCharType="end"/>
      </w:r>
      <w:r w:rsidR="00303FBB" w:rsidRPr="00974B87">
        <w:t>.</w:t>
      </w:r>
      <w:r w:rsidR="00303FBB">
        <w:t xml:space="preserve"> </w:t>
      </w:r>
      <w:r w:rsidR="002A137D">
        <w:t xml:space="preserve">Adaptive </w:t>
      </w:r>
      <w:r w:rsidR="00A1233D">
        <w:t>TGP</w:t>
      </w:r>
      <w:r w:rsidR="002A137D">
        <w:t xml:space="preserve"> </w:t>
      </w:r>
      <w:r w:rsidR="003C620B">
        <w:t>occurs</w:t>
      </w:r>
      <w:r w:rsidR="002A137D">
        <w:t xml:space="preserve"> when parent</w:t>
      </w:r>
      <w:r w:rsidR="00DD1F60">
        <w:t>al</w:t>
      </w:r>
      <w:r w:rsidR="002A137D">
        <w:t xml:space="preserve"> expos</w:t>
      </w:r>
      <w:r w:rsidR="00DD1F60">
        <w:t>ure</w:t>
      </w:r>
      <w:r w:rsidR="002A137D">
        <w:t xml:space="preserve"> to an environmental stressor</w:t>
      </w:r>
      <w:r w:rsidR="00E0324B">
        <w:t xml:space="preserve"> enhances</w:t>
      </w:r>
      <w:r w:rsidR="003C620B">
        <w:t xml:space="preserve"> offspring fitness in response to the same environmental stressor</w:t>
      </w:r>
      <w:r w:rsidR="000D6A82">
        <w:t xml:space="preserve"> </w:t>
      </w:r>
      <w:r w:rsidR="001B64F1">
        <w:fldChar w:fldCharType="begin"/>
      </w:r>
      <w:r w:rsidR="00973E52">
        <w:instrText xml:space="preserve"> ADDIN ZOTERO_ITEM CSL_CITATION {"citationID":"GLLnY6gQ","properties":{"formattedCitation":"(Bell &amp; Hellmann, 2019; Colicchio &amp; Herman, 2020; Donelson et al., 2018; Engqvist &amp; Reinhold, 2016)","plainCitation":"(Bell &amp; Hellmann, 2019; Colicchio &amp; Herman, 2020; Donelson et al., 2018; Engqvist &amp; Reinhold, 2016)","noteIndex":0},"citationItems":[{"id":2039,"uris":["http://zotero.org/users/6894025/items/SFFDPEA7"],"itemData":{"id":2039,"type":"article-journal","abstract":"Transgenerational plasticity (TGP) occurs when the environment experienced by a parent influences the development of their offspring. In this article, we develop a framework for understanding the mechanisms and multigenerational consequences of TGP. First, we conceptualize the mechanisms of TGP in the context of communication between parents (senders) and offspring (receivers) by dissecting the steps between an environmental cue received by a parent and its resulting effects on the phenotype of one or more future generations. Breaking down the problem in this way highlights the diversity of mechanisms likely to be involved in the process. Second, we review the literature on multigenerational effects and find that the documented patterns across generations are diverse. We categorize different multigenerational patterns and explore the proximate and ultimate mechanisms that can generate them. Throughout, we highlight opportunities for future work in this dynamic and integrative area of study.","container-title":"Annual Review of Ecology, Evolution, and Systematics","DOI":"10.1146/annurev-ecolsys-110218-024613","ISSN":"1543-592X, 1545-2069","issue":"Volume 50, 2019","language":"en","note":"publisher: Annual Reviews","page":"97-118","source":"www.annualreviews.org","title":"An Integrative Framework for Understanding the Mechanisms and Multigenerational Consequences of Transgenerational Plasticity","volume":"50","author":[{"family":"Bell","given":"Alison M."},{"family":"Hellmann","given":"Jennifer K."}],"issued":{"date-parts":[["2019",11,2]]}}},{"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13,"uris":["http://zotero.org/users/6894025/items/JFFHG5DU"],"itemData":{"id":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id":1729,"uris":["http://zotero.org/users/6894025/items/KTZTXVKF"],"itemData":{"id":1729,"type":"article-journal","abstract":"Parental information about the prevailing environmental condition may enable offspring to adjust their phenotypes in accordance with future demands. The state-of-the-art experimental test of the occurrence of such adaptive trans-generational phenotypic plasticity is a ‘match/mismatch’ approach: a fully factorial reciprocal transplant experiment where offspring encounter environments either matching or mismatching parents’ experience. Here, we highlight that a hidden assumption of this approach is that the effect of early and late offspring environment acts completely additively on offspring fitness. Likely violations of this assumption, such that early ‘silver-spoon’ effects are more valuable when later environmental conditions are relatively harsh, will bias the estimates of potential trans-generational effects. We discuss the different implications of this on the interpretation of the outcome of match/mismatch experiments and suggest different complementary and alternative approaches.","container-title":"Methods in Ecology and Evolution","DOI":"10.1111/2041-210X.12618","ISSN":"2041-210X","issue":"12","language":"en","license":"© 2016 The Authors. Methods in Ecology and Evolution © 2016 British Ecological Society","note":"_eprint: https://onlinelibrary.wiley.com/doi/pdf/10.1111/2041-210X.12618","page":"1482-1488","source":"Wiley Online Library","title":"Adaptive trans-generational phenotypic plasticity and the lack of an experimental control in reciprocal match/mismatch experiments","volume":"7","author":[{"family":"Engqvist","given":"Leif"},{"family":"Reinhold","given":"Klaus"}],"issued":{"date-parts":[["2016"]]}}}],"schema":"https://github.com/citation-style-language/schema/raw/master/csl-citation.json"} </w:instrText>
      </w:r>
      <w:r w:rsidR="001B64F1">
        <w:fldChar w:fldCharType="separate"/>
      </w:r>
      <w:r w:rsidR="00ED6F66">
        <w:rPr>
          <w:noProof/>
        </w:rPr>
        <w:t>(Bell &amp; Hellmann, 2019; Colicchio &amp; Herman, 2020; Donelson et al., 2018; Engqvist &amp; Reinhold, 2016)</w:t>
      </w:r>
      <w:r w:rsidR="001B64F1">
        <w:fldChar w:fldCharType="end"/>
      </w:r>
      <w:r w:rsidR="00193C13">
        <w:t xml:space="preserve">. </w:t>
      </w:r>
      <w:r w:rsidR="00DD1F60">
        <w:t xml:space="preserve">Because adaptive TGP can induce beneficial phenotypic changes within just a single generation and affect many offspring, it may enhance population persistence in stressful environments that might otherwise reduce fitness </w:t>
      </w:r>
      <w:r w:rsidR="009B403D">
        <w:fldChar w:fldCharType="begin"/>
      </w:r>
      <w:r w:rsidR="00973E52">
        <w:instrText xml:space="preserve"> ADDIN ZOTERO_ITEM CSL_CITATION {"citationID":"euAPRJ1J","properties":{"formattedCitation":"(Herman &amp; Sultan, 2011)","plainCitation":"(Herman &amp; Sultan, 2011)","noteIndex":0},"citationItems":[{"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9B403D">
        <w:fldChar w:fldCharType="separate"/>
      </w:r>
      <w:r w:rsidR="00973E52">
        <w:rPr>
          <w:noProof/>
        </w:rPr>
        <w:t>(Herman &amp; Sultan, 2011)</w:t>
      </w:r>
      <w:r w:rsidR="009B403D">
        <w:fldChar w:fldCharType="end"/>
      </w:r>
      <w:r w:rsidR="00542BFB">
        <w:t>.</w:t>
      </w:r>
    </w:p>
    <w:p w14:paraId="272D5C77" w14:textId="6F3D09AD" w:rsidR="00F955CA" w:rsidRDefault="00AA3FC5" w:rsidP="00041A0C">
      <w:pPr>
        <w:spacing w:line="480" w:lineRule="auto"/>
        <w:ind w:firstLine="720"/>
      </w:pPr>
      <w:r w:rsidRPr="00974B87">
        <w:t xml:space="preserve"> </w:t>
      </w:r>
      <w:r w:rsidR="00DD2FB8">
        <w:t>However, i</w:t>
      </w:r>
      <w:r w:rsidR="009F0DF9" w:rsidRPr="00974B87">
        <w:t xml:space="preserve">n the past two decades, </w:t>
      </w:r>
      <w:r w:rsidRPr="00974B87">
        <w:t xml:space="preserve">it has become clear that the effects of </w:t>
      </w:r>
      <w:r w:rsidR="009F0DF9" w:rsidRPr="00974B87">
        <w:t>TGP</w:t>
      </w:r>
      <w:r w:rsidRPr="00974B87">
        <w:t xml:space="preserve"> are diverse,</w:t>
      </w:r>
      <w:r w:rsidR="00DD1F60">
        <w:t xml:space="preserve"> </w:t>
      </w:r>
      <w:r w:rsidR="004D04EC">
        <w:t>not</w:t>
      </w:r>
      <w:r w:rsidR="00DD1F60">
        <w:t xml:space="preserve"> </w:t>
      </w:r>
      <w:r w:rsidR="004D04EC">
        <w:t>necessarily always adaptive</w:t>
      </w:r>
      <w:r w:rsidRPr="00974B87">
        <w:t xml:space="preserve">, </w:t>
      </w:r>
      <w:r w:rsidR="00B3652D" w:rsidRPr="00974B87">
        <w:t xml:space="preserve">and </w:t>
      </w:r>
      <w:r w:rsidR="00185DF3" w:rsidRPr="00974B87">
        <w:t xml:space="preserve">complex (reviewed in </w:t>
      </w:r>
      <w:r w:rsidR="00185DF3" w:rsidRPr="00974B87">
        <w:fldChar w:fldCharType="begin"/>
      </w:r>
      <w:r w:rsidR="00973E52">
        <w:instrText xml:space="preserve"> ADDIN ZOTERO_ITEM CSL_CITATION {"citationID":"8cqZdFnN","properties":{"formattedCitation":"(Bonduriansky, 2021; Holeski et al., 2012; Mousseau &amp; Fox, 1998; Uller, 2008; Yin et al., 2019)","plainCitation":"(Bonduriansky, 2021; Holeski et al., 2012; Mousseau &amp; Fox, 1998; Uller, 2008; Yin et al., 2019)","dontUpdate":true,"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49,"uris":["http://zotero.org/users/6894025/items/54FWZP3K"],"itemData":{"id":49,"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id":84,"uris":["http://zotero.org/users/6894025/items/J5BFLHZE"],"itemData":{"id":84,"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185DF3" w:rsidRPr="00974B87">
        <w:fldChar w:fldCharType="separate"/>
      </w:r>
      <w:r w:rsidR="00320508" w:rsidRPr="00974B87">
        <w:rPr>
          <w:noProof/>
        </w:rPr>
        <w:t>Bonduriansky, 2021; Holeski et al., 2012; Mousseau &amp; Fox, 1998; Uller, 2008; Yin et al., 2019)</w:t>
      </w:r>
      <w:r w:rsidR="00185DF3" w:rsidRPr="00974B87">
        <w:fldChar w:fldCharType="end"/>
      </w:r>
      <w:r w:rsidR="003570CC" w:rsidRPr="00974B87">
        <w:t>.</w:t>
      </w:r>
      <w:r w:rsidR="009F0DF9" w:rsidRPr="00974B87">
        <w:t xml:space="preserve">  </w:t>
      </w:r>
      <w:r w:rsidR="003570CC" w:rsidRPr="00974B87">
        <w:t xml:space="preserve">For example, when </w:t>
      </w:r>
      <w:r w:rsidR="0093655E" w:rsidRPr="00974B87">
        <w:t xml:space="preserve">exposed to two generations of drought treatments, </w:t>
      </w:r>
      <w:r w:rsidR="009F0DF9" w:rsidRPr="00974B87">
        <w:t xml:space="preserve">offspring of the perennial grass </w:t>
      </w:r>
      <w:r w:rsidR="0093655E" w:rsidRPr="00974B87">
        <w:rPr>
          <w:i/>
          <w:iCs/>
        </w:rPr>
        <w:t xml:space="preserve">Secale </w:t>
      </w:r>
      <w:proofErr w:type="spellStart"/>
      <w:r w:rsidR="0093655E" w:rsidRPr="00974B87">
        <w:rPr>
          <w:i/>
          <w:iCs/>
        </w:rPr>
        <w:t>sylvestre</w:t>
      </w:r>
      <w:proofErr w:type="spellEnd"/>
      <w:r w:rsidR="0093655E" w:rsidRPr="00974B87">
        <w:rPr>
          <w:i/>
          <w:iCs/>
        </w:rPr>
        <w:t xml:space="preserve"> </w:t>
      </w:r>
      <w:r w:rsidR="00F74414" w:rsidRPr="00974B87">
        <w:t>exhibited higher aboveground biomass and higher seed production compared to offspring</w:t>
      </w:r>
      <w:r w:rsidR="008D5A47" w:rsidRPr="00974B87">
        <w:t xml:space="preserve"> of control</w:t>
      </w:r>
      <w:r w:rsidR="009F0DF9" w:rsidRPr="00974B87">
        <w:t xml:space="preserve"> (non-droughted)</w:t>
      </w:r>
      <w:r w:rsidR="008D5A47" w:rsidRPr="00974B87">
        <w:t xml:space="preserve"> parental plants</w:t>
      </w:r>
      <w:r w:rsidR="009F0DF9" w:rsidRPr="00974B87">
        <w:t xml:space="preserve"> </w:t>
      </w:r>
      <w:r w:rsidR="008D5A47" w:rsidRPr="00974B87">
        <w:fldChar w:fldCharType="begin"/>
      </w:r>
      <w:r w:rsidR="00973E52">
        <w:instrText xml:space="preserve"> ADDIN ZOTERO_ITEM CSL_CITATION {"citationID":"6dKQYLuZ","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8D5A47" w:rsidRPr="00974B87">
        <w:fldChar w:fldCharType="separate"/>
      </w:r>
      <w:r w:rsidR="008D5A47" w:rsidRPr="00974B87">
        <w:rPr>
          <w:noProof/>
        </w:rPr>
        <w:t>(Mojzes et al., 2021)</w:t>
      </w:r>
      <w:r w:rsidR="008D5A47" w:rsidRPr="00974B87">
        <w:fldChar w:fldCharType="end"/>
      </w:r>
      <w:r w:rsidR="008D5A47" w:rsidRPr="00974B87">
        <w:t>.</w:t>
      </w:r>
      <w:r w:rsidR="009F0DF9" w:rsidRPr="00974B87">
        <w:t xml:space="preserve">  This</w:t>
      </w:r>
      <w:r w:rsidR="00927E74">
        <w:t xml:space="preserve"> </w:t>
      </w:r>
      <w:r w:rsidR="00DE0A10">
        <w:t>adaptive TGP</w:t>
      </w:r>
      <w:r w:rsidR="009F0DF9" w:rsidRPr="00974B87">
        <w:t xml:space="preserve"> effect is not always consistent</w:t>
      </w:r>
      <w:r w:rsidR="00927E74">
        <w:t>, however.</w:t>
      </w:r>
      <w:r w:rsidR="008D5A47" w:rsidRPr="00974B87">
        <w:t xml:space="preserve"> </w:t>
      </w:r>
      <w:r w:rsidR="009F0DF9" w:rsidRPr="00974B87">
        <w:t xml:space="preserve">For example, when the annual leguminous herb </w:t>
      </w:r>
      <w:r w:rsidR="00F405E2" w:rsidRPr="00974B87">
        <w:rPr>
          <w:i/>
          <w:iCs/>
        </w:rPr>
        <w:t xml:space="preserve">Lupinus </w:t>
      </w:r>
      <w:proofErr w:type="spellStart"/>
      <w:r w:rsidR="00F405E2" w:rsidRPr="00974B87">
        <w:rPr>
          <w:i/>
          <w:iCs/>
        </w:rPr>
        <w:t>angustifolius</w:t>
      </w:r>
      <w:proofErr w:type="spellEnd"/>
      <w:r w:rsidR="00F405E2" w:rsidRPr="00974B87">
        <w:rPr>
          <w:i/>
          <w:iCs/>
        </w:rPr>
        <w:t xml:space="preserve"> </w:t>
      </w:r>
      <w:r w:rsidR="009F0DF9" w:rsidRPr="00974B87">
        <w:t xml:space="preserve">was </w:t>
      </w:r>
      <w:r w:rsidR="00F405E2" w:rsidRPr="00974B87">
        <w:t>exposed to two generations of drought</w:t>
      </w:r>
      <w:r w:rsidR="007B5150" w:rsidRPr="00974B87">
        <w:t xml:space="preserve">, offspring from this treatment exhibited </w:t>
      </w:r>
      <w:r w:rsidR="00C24380" w:rsidRPr="00974B87">
        <w:t>significantly reduced seed mass</w:t>
      </w:r>
      <w:r w:rsidR="00E671E2" w:rsidRPr="00974B87">
        <w:t xml:space="preserve"> and lower reproductive biomass </w:t>
      </w:r>
      <w:r w:rsidR="00E671E2" w:rsidRPr="00974B87">
        <w:fldChar w:fldCharType="begin"/>
      </w:r>
      <w:r w:rsidR="00973E52">
        <w:instrText xml:space="preserve"> ADDIN ZOTERO_ITEM CSL_CITATION {"citationID":"Xg7D9rLb","properties":{"formattedCitation":"(Matesanz et al., 2022)","plainCitation":"(Matesanz et al., 2022)","noteIndex":0},"citationItems":[{"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schema":"https://github.com/citation-style-language/schema/raw/master/csl-citation.json"} </w:instrText>
      </w:r>
      <w:r w:rsidR="00E671E2" w:rsidRPr="00974B87">
        <w:fldChar w:fldCharType="separate"/>
      </w:r>
      <w:r w:rsidR="00DA02F7" w:rsidRPr="00974B87">
        <w:rPr>
          <w:noProof/>
        </w:rPr>
        <w:t>(Matesanz et al., 2022)</w:t>
      </w:r>
      <w:r w:rsidR="00E671E2" w:rsidRPr="00974B87">
        <w:fldChar w:fldCharType="end"/>
      </w:r>
      <w:r w:rsidR="00DA02F7" w:rsidRPr="00974B87">
        <w:t xml:space="preserve">. </w:t>
      </w:r>
      <w:r w:rsidR="00CF1F93" w:rsidRPr="00974B87">
        <w:t xml:space="preserve"> </w:t>
      </w:r>
      <w:r w:rsidR="00094607" w:rsidRPr="00974B87">
        <w:t xml:space="preserve">While the number of studies investigating transgenerational plasticity in the past two decades has risen exponentially, </w:t>
      </w:r>
      <w:r w:rsidR="00763195" w:rsidRPr="00974B87">
        <w:t xml:space="preserve">no clear patterns have emerged as to the adaptivity of transgenerational effects, and several </w:t>
      </w:r>
      <w:r w:rsidR="00B433DF" w:rsidRPr="00974B87">
        <w:t xml:space="preserve">published meta-analyses have </w:t>
      </w:r>
      <w:r w:rsidR="00DC7047" w:rsidRPr="00974B87">
        <w:t xml:space="preserve">reached opposite conclusions on the perceived benefits of transgenerational plasticity </w:t>
      </w:r>
      <w:r w:rsidR="00DC7047" w:rsidRPr="00974B87">
        <w:fldChar w:fldCharType="begin"/>
      </w:r>
      <w:r w:rsidR="00973E52">
        <w:instrText xml:space="preserve"> ADDIN ZOTERO_ITEM CSL_CITATION {"citationID":"6yrfHCtB","properties":{"formattedCitation":"(S\\uc0\\u225{}nchez-T\\uc0\\u243{}jar et al., 2020; Uller et al., 2013; Yin et al., 2019)","plainCitation":"(Sánchez-Tójar et al., 2020; Uller et al., 2013; Yin et al., 2019)","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schema":"https://github.com/citation-style-language/schema/raw/master/csl-citation.json"} </w:instrText>
      </w:r>
      <w:r w:rsidR="00DC7047" w:rsidRPr="00974B87">
        <w:fldChar w:fldCharType="separate"/>
      </w:r>
      <w:r w:rsidR="00BA7732" w:rsidRPr="00974B87">
        <w:t>(Sánchez-</w:t>
      </w:r>
      <w:proofErr w:type="spellStart"/>
      <w:r w:rsidR="00BA7732" w:rsidRPr="00974B87">
        <w:t>Tójar</w:t>
      </w:r>
      <w:proofErr w:type="spellEnd"/>
      <w:r w:rsidR="00BA7732" w:rsidRPr="00974B87">
        <w:t xml:space="preserve"> et al., 2020; Uller et al., 2013; Yin et al., 2019)</w:t>
      </w:r>
      <w:r w:rsidR="00DC7047" w:rsidRPr="00974B87">
        <w:fldChar w:fldCharType="end"/>
      </w:r>
      <w:r w:rsidR="00BA7732" w:rsidRPr="00974B87">
        <w:t>.</w:t>
      </w:r>
      <w:r w:rsidR="007B5150" w:rsidRPr="00974B87">
        <w:t xml:space="preserve"> </w:t>
      </w:r>
    </w:p>
    <w:p w14:paraId="1797823C" w14:textId="46FD8284" w:rsidR="009D796C" w:rsidRDefault="00516C7A" w:rsidP="009D796C">
      <w:pPr>
        <w:spacing w:line="480" w:lineRule="auto"/>
        <w:ind w:firstLine="720"/>
      </w:pPr>
      <w:r>
        <w:t>Fewer</w:t>
      </w:r>
      <w:r w:rsidR="00154346">
        <w:t xml:space="preserve"> studies have considered how environmental conditions influence the degree of transgenerational plasticity across populations of species</w:t>
      </w:r>
      <w:r w:rsidR="00543470">
        <w:t xml:space="preserve"> </w:t>
      </w:r>
      <w:r w:rsidR="00543470">
        <w:fldChar w:fldCharType="begin"/>
      </w:r>
      <w:r w:rsidR="00973E52">
        <w:instrText xml:space="preserve"> ADDIN ZOTERO_ITEM CSL_CITATION {"citationID":"kO49P8Xh","properties":{"formattedCitation":"(Groot et al., 2017; Lampei et al., 2017; Riginos et al., 2023; Wadgymar et al., 2018)","plainCitation":"(Groot et al., 2017; Lampei et al., 2017; Riginos et al., 2023; Wadgymar et al., 2018)","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048,"uris":["http://zotero.org/users/6894025/items/E7UPUW3Z"],"itemData":{"id":2048,"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1385,"uris":["http://zotero.org/users/6894025/items/3T57VRLB"],"itemData":{"id":1385,"type":"article-journal","abstract":"The concepts of ecosystem resilience and resistance (R&amp;R) are being widely used in management planning for the big-sagebrush ecosystem of the western United States. Soil temperature and moisture regimes have been used to map geographic areas that are expected to have high, moderate, or low resilience (recovery of perennial species after disturbance) and resistance (to the spread of invasive annual grasses, most often Bromus tectorum L. or cheatgrass). While the theory underlying this framework is well developed, there have been few empirical tests of the map's utility in predicting on-the-ground management outcomes. We used data from 51 sites in Utah to relate R&amp;R level to changes in plant cover after disturbances, using effect size analyses that standardized the magnitude of postdisturbance change (relative to predisturbance levels) across sites. Sites had been treated mechanically to reduce shrub cover or burned, and most sites were seeded. Perennial grass cover, which included native and non-native species due to the seed mixes used, increased in all R&amp;R classes relative to predisturbance levels, but this increase was greatest at High R&amp;R sites. Perennial forb cover increased only in the High R&amp;R sites and decreased in Low R&amp;R sites. Sagebrush shrub cover decreased across all R&amp;R levels but showed evidence of recovery at High and Moderate R&amp;R sites. These results indicate that outcomes across different disturbance types were generally in line with expectations based on the R&amp;R map. Annual grass cover increased slightly at High and Moderate R&amp;R sites but decreased in the Low R&amp;R sites. These annual grass results illustrate that local site characteristics, and history may be more important factors than broad-scale soil moisture-temperature regime classifications in some cases. Nonetheless, our results overall indicate that the R&amp;R map can be a useful tool for predicting the general outcomes of management actions in the sagebrush ecosystem.","container-title":"Rangeland Ecology &amp; Management","DOI":"10.1016/j.rama.2022.10.008","ISSN":"1550-7424","journalAbbreviation":"Rangeland Ecology &amp; Management","page":"35-43","source":"ScienceDirect","title":"Resilience and Resistance Framework Predicts Regional Vegetation Responses to Shrub Reduction Treatments in the Sagebrush Ecosystem","volume":"86","author":[{"family":"Riginos","given":"Corinna"},{"family":"Veblen","given":"Kari E."},{"family":"Thacker","given":"Eric T."},{"family":"Gunnell","given":"Kevin L."},{"family":"Monaco","given":"Thomas A."}],"issued":{"date-parts":[["2023",1,1]]}}},{"id":15,"uris":["http://zotero.org/users/6894025/items/BX6GX3FA"],"itemData":{"id":1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543470">
        <w:fldChar w:fldCharType="separate"/>
      </w:r>
      <w:r w:rsidR="00A43317">
        <w:rPr>
          <w:noProof/>
        </w:rPr>
        <w:t>(Groot et al., 2017; Lampei et al., 2017; Riginos et al., 2023; Wadgymar et al., 2018)</w:t>
      </w:r>
      <w:r w:rsidR="00543470">
        <w:fldChar w:fldCharType="end"/>
      </w:r>
      <w:r w:rsidR="004814CF">
        <w:t>, and a</w:t>
      </w:r>
      <w:r w:rsidR="00B32C9A">
        <w:t xml:space="preserve">mong genotypes within populations </w:t>
      </w:r>
      <w:r w:rsidR="00B074A6">
        <w:fldChar w:fldCharType="begin"/>
      </w:r>
      <w:r w:rsidR="00973E52">
        <w:instrText xml:space="preserve"> ADDIN ZOTERO_ITEM CSL_CITATION {"citationID":"S6yUlEoK","properties":{"formattedCitation":"(Galloway, 2001; Holeski, 2007; Latzel et al., 2014)","plainCitation":"(Galloway, 2001; Holeski, 2007; Latzel et al., 2014)","noteIndex":0},"citationItems":[{"id":2054,"uris":["http://zotero.org/users/6894025/items/M6WAULI5"],"itemData":{"id":2054,"type":"article-journal","abstract":"Although environmental parental effects, especially maternal effects, are well known in plants we have almost no information about their expression in nature. This study explores the influence of maternal and paternal light and nutrient environments on germination characters under natural conditions in the herbaceous plant Campanula americana. Families were grown in a greenhouse under three levels of light or three levels of nutrients, and crosses were conducted within each environmental gradient to produce seeds with all combinations of maternal and paternal environments. Seeds produced under the controlled environments were planted into the home site of the population and another local site, and germination was monitored over the fall and spring germinating seasons. The paternal light environment influenced percentage germination, demonstrating that the offspring phenotype may depend on the environment a set of pollen donors is grown in. The effect of maternal nutrient level on percentage germination depended on the offspring environment. Percentage germination in response to maternal nutrient and paternal light environments varied among families, suggesting that these parental environmental effects are genetically variable. Both maternal light and nutrient environments influenced season of germination. Germination season determines life history in C. americana: fall-germinating individuals are annuals while spring-germinating seeds are biennials. Maternal plants grown under low and high light and low nutrient conditions produced more biennial offspring while the remaining maternal environments had an equal frequency of annual and biennial offspring. In C. americana maternal environments influence life history and therefore fitness through their effects on season of germination.","container-title":"Ecology","DOI":"10.1890/0012-9658(2001)082[2781:PEEOLH]2.0.CO;2","ISSN":"1939-9170","issue":"10","language":"en","license":"© 2001 by the Ecological Society of America","note":"_eprint: https://onlinelibrary.wiley.com/doi/pdf/10.1890/0012-9658%282001%29082%5B2781%3APEEOLH%5D2.0.CO%3B2","page":"2781-2789","source":"Wiley Online Library","title":"Parental Environmental Effects on Life History in the Herbaceous Plant Campanula Americana","volume":"82","author":[{"family":"Galloway","given":"Laura F."}],"issued":{"date-parts":[["2001"]]}}},{"id":2051,"uris":["http://zotero.org/users/6894025/items/ATBAAGV2"],"itemData":{"id":2051,"type":"article-journal","abstract":"Mimulus guttatus (yellow monkeyflower) frequently produce glandular trichomes, a trait that may resist herbivory. Constitutive production of trichomes is variable both within and among populations of M. guttatus and most of this variation is genetic. This study demonstrates that damage on early leaves can induce increased trichome production on later leaves, a plastic response that is likely adaptive. Moreover, this study shows that this induction can be maternally transmitted, increasing trichome density in progeny before they experience herbivory. This transgenerational response must involve a yet undescribed epigenetic mechanism. These experiments also show genetic variation among plants in the capacity for both within and between plant generation induction. Despite the clear evolutionary importance of variation in constitutive and induced herbivory‐resistance traits, few other studies have noted genetic variation in both within a plant species.","container-title":"Journal of Evolutionary Biology","DOI":"10.1111/j.1420-9101.2007.01434.x","ISSN":"1010-061X","issue":"6","journalAbbreviation":"Journal of Evolutionary Biology","page":"2092-2100","source":"Silverchair","title":"Within and between generation phenotypic plasticity in trichome density of Mimulus guttatus","volume":"20","author":[{"family":"Holeski","given":"L. M."}],"issued":{"date-parts":[["2007",11,1]]}}},{"id":41,"uris":["http://zotero.org/users/6894025/items/6GNZESBA"],"itemData":{"id":4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B074A6">
        <w:fldChar w:fldCharType="separate"/>
      </w:r>
      <w:r w:rsidR="00862C03">
        <w:rPr>
          <w:noProof/>
        </w:rPr>
        <w:t>(Galloway, 2001; Holeski, 2007; Latzel et al., 2014)</w:t>
      </w:r>
      <w:r w:rsidR="00B074A6">
        <w:fldChar w:fldCharType="end"/>
      </w:r>
      <w:r w:rsidR="00862C03">
        <w:t>. Despite the large number of</w:t>
      </w:r>
      <w:r w:rsidR="00E92AAA">
        <w:t xml:space="preserve"> studies </w:t>
      </w:r>
      <w:r w:rsidR="00E92AAA">
        <w:lastRenderedPageBreak/>
        <w:t xml:space="preserve">examining the effects of TGP, </w:t>
      </w:r>
      <w:r w:rsidR="00A43317">
        <w:t>less is</w:t>
      </w:r>
      <w:r w:rsidR="007B5150" w:rsidRPr="00974B87">
        <w:t xml:space="preserve"> known about how environmental conditions influence the degree of transgenerational plasticity across populations of species</w:t>
      </w:r>
      <w:r w:rsidR="003C05ED">
        <w:t>.</w:t>
      </w:r>
      <w:r w:rsidR="00E92AAA">
        <w:t xml:space="preserve"> </w:t>
      </w:r>
      <w:r w:rsidR="003C05ED">
        <w:t xml:space="preserve">Different factors, including </w:t>
      </w:r>
      <w:r w:rsidR="0016457B">
        <w:t>local climate variables</w:t>
      </w:r>
      <w:r w:rsidR="00BD56D7">
        <w:t xml:space="preserve"> and </w:t>
      </w:r>
      <w:r w:rsidR="0016457B">
        <w:t>patterns of environmental heterogeneity across years,</w:t>
      </w:r>
      <w:r w:rsidR="00BD56D7">
        <w:t xml:space="preserve"> </w:t>
      </w:r>
      <w:r w:rsidR="009D796C">
        <w:t xml:space="preserve">may results in populations expressing transgenerational effects differently, or not at all. </w:t>
      </w:r>
      <w:r w:rsidR="00096E53">
        <w:t>Experiments</w:t>
      </w:r>
      <w:r w:rsidR="001D3949">
        <w:t xml:space="preserve"> designed to include climatically</w:t>
      </w:r>
      <w:r w:rsidR="00E251B6">
        <w:t xml:space="preserve"> distinct populations may offer valuable insight on the role of local climate regimes on the evolution of TGP</w:t>
      </w:r>
      <w:r w:rsidR="00242491">
        <w:t xml:space="preserve"> between populations</w:t>
      </w:r>
      <w:r w:rsidR="00096E53">
        <w:t xml:space="preserve"> </w:t>
      </w:r>
      <w:r w:rsidR="00096E53">
        <w:fldChar w:fldCharType="begin"/>
      </w:r>
      <w:r w:rsidR="00973E52">
        <w:instrText xml:space="preserve"> ADDIN ZOTERO_ITEM CSL_CITATION {"citationID":"WGwMJSrS","properties":{"formattedCitation":"(Groot et al., 2017)","plainCitation":"(Groot et al.,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instrText>
      </w:r>
      <w:r w:rsidR="00096E53">
        <w:fldChar w:fldCharType="separate"/>
      </w:r>
      <w:r w:rsidR="001C12B2">
        <w:rPr>
          <w:noProof/>
        </w:rPr>
        <w:t>(Groot et al., 2017)</w:t>
      </w:r>
      <w:r w:rsidR="00096E53">
        <w:fldChar w:fldCharType="end"/>
      </w:r>
      <w:r w:rsidR="001C12B2">
        <w:t>.</w:t>
      </w:r>
    </w:p>
    <w:p w14:paraId="6D524BFB" w14:textId="5950345A" w:rsidR="00E7017D" w:rsidRDefault="00813349" w:rsidP="000C102A">
      <w:pPr>
        <w:spacing w:line="480" w:lineRule="auto"/>
        <w:ind w:firstLine="720"/>
      </w:pPr>
      <w:r w:rsidRPr="00974B87">
        <w:t xml:space="preserve">Transgenerational plasticity is </w:t>
      </w:r>
      <w:r w:rsidR="00CB4843">
        <w:t xml:space="preserve">more </w:t>
      </w:r>
      <w:r w:rsidRPr="00974B87">
        <w:t xml:space="preserve">likely to </w:t>
      </w:r>
      <w:r w:rsidR="007B5150" w:rsidRPr="00974B87">
        <w:t xml:space="preserve">arise within a population </w:t>
      </w:r>
      <w:r w:rsidR="008F3CE0">
        <w:t xml:space="preserve">environmental fluctuations occur </w:t>
      </w:r>
      <w:r w:rsidR="00E36F1E">
        <w:t>predictably</w:t>
      </w:r>
      <w:r w:rsidR="008F3CE0">
        <w:t xml:space="preserve"> across generations, these is little or no cost to a plastic response, and when environmental cues are reliable in</w:t>
      </w:r>
      <w:r w:rsidR="000C102A">
        <w:t xml:space="preserve">dicators of future conditions </w:t>
      </w:r>
      <w:r w:rsidRPr="00974B87">
        <w:fldChar w:fldCharType="begin"/>
      </w:r>
      <w:r w:rsidR="00973E52">
        <w:instrText xml:space="preserve"> ADDIN ZOTERO_ITEM CSL_CITATION {"citationID":"OBYSKe8R","properties":{"formattedCitation":"(Colicchio &amp; Herman, 2020; Hoyle &amp; Ezard, 2012; R\\uc0\\u228{}s\\uc0\\u228{}nen &amp; Kruuk, 2007; Reed et al., 2010; Uller, 2008)","plainCitation":"(Colicchio &amp; Herman, 2020; Hoyle &amp; Ezard, 2012; Räsänen &amp; Kruuk, 2007; Reed et al., 2010; Uller, 2008)","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1780,"uris":["http://zotero.org/users/6894025/items/2ZICQMUN"],"itemData":{"id":1780,"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id":1777,"uris":["http://zotero.org/users/6894025/items/FSSRMMAT"],"itemData":{"id":1777,"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id":2059,"uris":["http://zotero.org/users/6894025/items/K68YZMLZ"],"itemData":{"id":2059,"type":"article-journal","abstract":"Phenotypic plasticity plays a key role in modulating how environmental variation influences population dynamics, but we have only rudimentary understanding of how plasticity interacts with the magnitude and predictability of environmental variation to affect population dynamics and persistence. We developed a stochastic individual-based model, in which phenotypes could respond to a temporally fluctuating environmental cue and fitness depended on the match between the phenotype and a randomly fluctuating trait optimum, to assess the absolute fitness and population dynamic consequences of plasticity under different levels of environmental stochasticity and cue reliability. When cue and optimum were tightly correlated, plasticity buffered absolute fitness from environmental variability, and population size remained high and relatively invariant. In contrast, when this correlation weakened and environmental variability was high, strong plasticity reduced population size, and populations with excessively strong plasticity had substantially greater extinction probability. Given that environments might become more variable and unpredictable in the future owing to anthropogenic influences, reaction norms that evolved under historic selective regimes could imperil populations in novel or changing environmental contexts. We suggest that demographic models (e.g. population viability analyses) would benefit from a more explicit consideration of how phenotypic plasticity influences population responses to environmental change.","container-title":"Proceedings of the Royal Society B: Biological Sciences","DOI":"10.1098/rspb.2010.0771","issue":"1699","note":"publisher: Royal Society","page":"3391-3400","source":"royalsocietypublishing.org (Atypon)","title":"Phenotypic plasticity and population viability: the importance of environmental predictability","title-short":"Phenotypic plasticity and population viability","volume":"277","author":[{"family":"Reed","given":"Thomas E."},{"family":"Waples","given":"Robin S."},{"family":"Schindler","given":"Daniel E."},{"family":"Hard","given":"Jeffrey J."},{"family":"Kinnison","given":"Michael T."}],"issued":{"date-parts":[["2010",6,16]]}}},{"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Pr="00974B87">
        <w:fldChar w:fldCharType="separate"/>
      </w:r>
      <w:r w:rsidR="00E72902" w:rsidRPr="00E72902">
        <w:t xml:space="preserve">(Colicchio &amp; Herman, 2020; Hoyle &amp; Ezard, 2012; Räsänen &amp; </w:t>
      </w:r>
      <w:proofErr w:type="spellStart"/>
      <w:r w:rsidR="00E72902" w:rsidRPr="00E72902">
        <w:t>Kruuk</w:t>
      </w:r>
      <w:proofErr w:type="spellEnd"/>
      <w:r w:rsidR="00E72902" w:rsidRPr="00E72902">
        <w:t>, 2007; Reed et al., 2010; Uller, 2008)</w:t>
      </w:r>
      <w:r w:rsidRPr="00974B87">
        <w:fldChar w:fldCharType="end"/>
      </w:r>
      <w:r w:rsidR="007B5150" w:rsidRPr="00974B87">
        <w:t>.</w:t>
      </w:r>
      <w:r w:rsidRPr="00974B87">
        <w:t xml:space="preserve"> </w:t>
      </w:r>
      <w:r w:rsidR="000C102A">
        <w:t>TGP is particularly favored when parental and offspring environments are correlated</w:t>
      </w:r>
      <w:r w:rsidR="00160AA8">
        <w:t xml:space="preserve"> or fluctuate </w:t>
      </w:r>
      <w:r w:rsidR="00E36F1E">
        <w:t>predictably</w:t>
      </w:r>
      <w:r w:rsidR="00160AA8">
        <w:t xml:space="preserve"> over time, allowing parents to adjust offspring phenotypes in ways that can enhance both their own fitness and offspring fitness, making TGP adaptive</w:t>
      </w:r>
      <w:r w:rsidR="0018401F">
        <w:t xml:space="preserve"> </w:t>
      </w:r>
      <w:r w:rsidR="0018401F">
        <w:fldChar w:fldCharType="begin"/>
      </w:r>
      <w:r w:rsidR="00973E52">
        <w:instrText xml:space="preserve"> ADDIN ZOTERO_ITEM CSL_CITATION {"citationID":"hfkn3uHc","properties":{"formattedCitation":"(Burgess &amp; Marshall, 2014; J. Marshall &amp; Uller, 2007; Kuijper &amp; Hoyle, 2015)","plainCitation":"(Burgess &amp; Marshall, 2014; J. Marshall &amp; Uller, 2007; Kuijper &amp; Hoyle, 2015)","noteIndex":0},"citationItems":[{"id":2065,"uris":["http://zotero.org/users/6894025/items/YKSHKNBV"],"itemData":{"id":2065,"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074,"uris":["http://zotero.org/users/6894025/items/E6SFIGPR"],"itemData":{"id":207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18401F">
        <w:fldChar w:fldCharType="separate"/>
      </w:r>
      <w:r w:rsidR="007C47A3">
        <w:rPr>
          <w:noProof/>
        </w:rPr>
        <w:t>(Burgess &amp; Marshall, 2014; J. Marshall &amp; Uller, 2007; Kuijper &amp; Hoyle, 2015)</w:t>
      </w:r>
      <w:r w:rsidR="0018401F">
        <w:fldChar w:fldCharType="end"/>
      </w:r>
      <w:r w:rsidR="00160AA8">
        <w:t>. However, TGP may also manifest in different offspring</w:t>
      </w:r>
      <w:r w:rsidR="00E36F1E">
        <w:t xml:space="preserve"> reactions depending </w:t>
      </w:r>
      <w:r w:rsidR="00FF52F8">
        <w:t>on</w:t>
      </w:r>
      <w:r w:rsidR="00E36F1E">
        <w:t xml:space="preserve"> environmental predictab</w:t>
      </w:r>
      <w:r w:rsidR="00FF52F8">
        <w:t>ility</w:t>
      </w:r>
      <w:r w:rsidR="00E36F1E">
        <w:t>. When future conditions are uncertain—when environments fluctuate more</w:t>
      </w:r>
      <w:r w:rsidR="00AF56FF">
        <w:t xml:space="preserve"> unpredictably—parent plants may prioritize their own fitness over their offspring, or may produce more diverse offspring phenotypes to reduce fitness variability (bet hedging)</w:t>
      </w:r>
      <w:r w:rsidR="002A6B67">
        <w:t xml:space="preserve"> </w:t>
      </w:r>
      <w:r w:rsidR="002A6B67">
        <w:fldChar w:fldCharType="begin"/>
      </w:r>
      <w:r w:rsidR="00973E52">
        <w:instrText xml:space="preserve"> ADDIN ZOTERO_ITEM CSL_CITATION {"citationID":"B13ZE941","properties":{"formattedCitation":"(Colicchio &amp; Herman, 2020; Fischer et al., 2011; J. Marshall &amp; Uller, 2007)","plainCitation":"(Colicchio &amp; Herman, 2020; Fischer et al., 2011; J. Marshall &amp; Uller, 2007)","dontUpdate":true,"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066,"uris":["http://zotero.org/users/6894025/items/8WPE6QDY"],"itemData":{"id":2066,"type":"article-journal","abstract":"Maternal effects on offspring size can have a strong effect on fitness, as larger offspring often survive better under harsh environmental conditions. Selection should hence favour mothers that find an optimal solution to the offspring size versus number tradeoff. If environmental conditions are variable, there will not be a single optimal offspring size, as predicted in a constant environment, but plastic responses can be favoured. To be able to adjust offspring size in an adaptive manner, mothers have to use environmental cues to predict offspring environmental conditions. Cues can be unreliable, however, particularly in species where individuals occupy different niches at different life stages. Here we model the evolution of plasticity of offspring size when the environmental cues mothers use to predict the conditions experienced by their offspring are not perfectly reliable. Our results show that plastic strategies are likely to be superior to fixed strategies in a stochastically varying environment when the environmental cues are at least moderately reliable, with the threshold depending on plasticity costs and the difference of resources available to mothers. Plasticity is more likely to occur if resource availability is not too different between environments. For any given scenario, plasticity in offspring size is favoured if offspring survival varies greatly between environmental states. Whenever plastic strategies are optimal, the occurring switches performed by mothers between small and large offspring are predicted to be substantial, as small adjustments are unlikely to reap fitness benefits great enough to overcome the costs of plasticity.","container-title":"Oikos","DOI":"10.1111/j.1600-0706.2010.18642.x","ISSN":"1600-0706","issue":"2","language":"en","license":"© 2011 The Authors","note":"_eprint: https://onlinelibrary.wiley.com/doi/pdf/10.1111/j.1600-0706.2010.18642.x","page":"258-270","source":"Wiley Online Library","title":"How to balance the offspring quality–quantity tradeoff when environmental cues are unreliable","volume":"120","author":[{"family":"Fischer","given":"Barbara"},{"family":"Taborsky","given":"Barbara"},{"family":"Kokko","given":"Hanna"}],"issued":{"date-parts":[["2011"]]}}},{"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schema":"https://github.com/citation-style-language/schema/raw/master/csl-citation.json"} </w:instrText>
      </w:r>
      <w:r w:rsidR="002A6B67">
        <w:fldChar w:fldCharType="separate"/>
      </w:r>
      <w:r w:rsidR="00F475D9">
        <w:rPr>
          <w:noProof/>
        </w:rPr>
        <w:t>(Fischer et al., 2011; J. Marshall &amp; Uller, 2007)</w:t>
      </w:r>
      <w:r w:rsidR="002A6B67">
        <w:fldChar w:fldCharType="end"/>
      </w:r>
      <w:r w:rsidR="00AF56FF">
        <w:t>. While TGP can enhance offspring fitness, its expression depends on the</w:t>
      </w:r>
      <w:r w:rsidR="00403051">
        <w:t xml:space="preserve"> environmental and ecological context of</w:t>
      </w:r>
      <w:r w:rsidR="00A8228D">
        <w:t xml:space="preserve"> a</w:t>
      </w:r>
      <w:r w:rsidR="00895BB2">
        <w:t xml:space="preserve"> population or species’ home site.</w:t>
      </w:r>
    </w:p>
    <w:p w14:paraId="75A3E39D" w14:textId="06F6EA2E" w:rsidR="00270422" w:rsidRDefault="00270422" w:rsidP="00C53D30">
      <w:pPr>
        <w:spacing w:line="480" w:lineRule="auto"/>
        <w:ind w:firstLine="720"/>
      </w:pPr>
      <w:r>
        <w:t xml:space="preserve">Because the effect of TGP on trait expression depends on the environmental and ecological context of a population’s home site, </w:t>
      </w:r>
      <w:r w:rsidR="004A01C4">
        <w:t>quantification</w:t>
      </w:r>
      <w:r>
        <w:t xml:space="preserve"> of this variation is</w:t>
      </w:r>
      <w:r w:rsidR="004A01C4">
        <w:t xml:space="preserve"> imperative to understanding parental effects on fitness and performance</w:t>
      </w:r>
      <w:r w:rsidR="00CE0A4E">
        <w:t xml:space="preserve">. This is one confounding factor that </w:t>
      </w:r>
      <w:r w:rsidR="00CE0A4E">
        <w:lastRenderedPageBreak/>
        <w:t>may account for obscure results in transgenerational studies as mentioned above</w:t>
      </w:r>
      <w:r w:rsidR="00B756CA">
        <w:t>—variance in parental effects on populations collected from environmentally distinct sites, or lack of variance in plants collected from the same genetic pool</w:t>
      </w:r>
      <w:r w:rsidR="003B13FB">
        <w:t xml:space="preserve"> </w:t>
      </w:r>
      <w:r w:rsidR="003B13FB">
        <w:fldChar w:fldCharType="begin"/>
      </w:r>
      <w:r w:rsidR="00973E52">
        <w:instrText xml:space="preserve"> ADDIN ZOTERO_ITEM CSL_CITATION {"citationID":"EDQUmHOq","properties":{"formattedCitation":"(Nicotra et al., 2010; Sultan, 1987)","plainCitation":"(Nicotra et al., 2010; Sultan, 1987)","noteIndex":0},"citationItems":[{"id":387,"uris":["http://zotero.org/users/6894025/items/C8FFCQIV"],"itemData":{"id":387,"type":"article-journal","container-title":"Trends in Plant Science","DOI":"10.1016/j.tplants.2010.09.008","ISSN":"13601385","issue":"12","journalAbbreviation":"Trends in Plant Science","language":"en","page":"684-692","source":"DOI.org (Crossref)","title":"Plant phenotypic plasticity in a changing climate","volume":"15","author":[{"family":"Nicotra","given":"A.B."},{"family":"Atkin","given":"O.K."},{"family":"Bonser","given":"S.P."},{"family":"Davidson","given":"A.M."},{"family":"Finnegan","given":"E.J."},{"family":"Mathesius","given":"U."},{"family":"Poot","given":"P."},{"family":"Purugganan","given":"M.D."},{"family":"Richards","given":"C.L."},{"family":"Valladares","given":"F."},{"family":"Kleunen","given":"M.","non-dropping-particle":"van"}],"issued":{"date-parts":[["2010",12]]}}},{"id":10,"uris":["http://zotero.org/users/6894025/items/C4CHNGMP"],"itemData":{"id":10,"type":"chapter","container-title":"Evolutionary Biology","event-place":"Boston, MA","ISBN":"978-1-4615-6988-6","language":"en","note":"DOI: 10.1007/978-1-4615-6986-2_7","page":"127-178","publisher":"Springer US","publisher-place":"Boston, MA","source":"DOI.org (Crossref)","title":"Evolutionary Implications of Phenotypic Plasticity in Plants","URL":"http://link.springer.com/10.1007/978-1-4615-6986-2_7","editor":[{"family":"Hecht","given":"Max K."},{"family":"Wallace","given":"Bruce"},{"family":"Prance","given":"Ghillean T."}],"author":[{"family":"Sultan","given":"S. E."}],"accessed":{"date-parts":[["2022",11,9]]},"issued":{"date-parts":[["1987"]]}}}],"schema":"https://github.com/citation-style-language/schema/raw/master/csl-citation.json"} </w:instrText>
      </w:r>
      <w:r w:rsidR="003B13FB">
        <w:fldChar w:fldCharType="separate"/>
      </w:r>
      <w:r w:rsidR="003F79E6">
        <w:rPr>
          <w:noProof/>
        </w:rPr>
        <w:t>(Nicotra et al., 2010; Sultan, 1987)</w:t>
      </w:r>
      <w:r w:rsidR="003B13FB">
        <w:fldChar w:fldCharType="end"/>
      </w:r>
      <w:r w:rsidR="00B756CA">
        <w:t>. For example,</w:t>
      </w:r>
      <w:r w:rsidR="002B2403">
        <w:t xml:space="preserve"> </w:t>
      </w:r>
      <w:proofErr w:type="spellStart"/>
      <w:r w:rsidR="002B2403">
        <w:t>Latzel</w:t>
      </w:r>
      <w:proofErr w:type="spellEnd"/>
      <w:r w:rsidR="002B2403">
        <w:t xml:space="preserve"> et al.</w:t>
      </w:r>
      <w:r w:rsidR="002A14AD">
        <w:t xml:space="preserve"> found</w:t>
      </w:r>
      <w:r w:rsidR="00B140F2">
        <w:t xml:space="preserve"> strong evidence for parental effects in </w:t>
      </w:r>
      <w:r w:rsidR="00B140F2">
        <w:rPr>
          <w:i/>
          <w:iCs/>
        </w:rPr>
        <w:t xml:space="preserve">Arabidopsis </w:t>
      </w:r>
      <w:r w:rsidR="00BA2253">
        <w:rPr>
          <w:i/>
          <w:iCs/>
        </w:rPr>
        <w:t xml:space="preserve">thaliana </w:t>
      </w:r>
      <w:r w:rsidR="00BA2253">
        <w:t>in response to a wide variety of abiotic stressors</w:t>
      </w:r>
      <w:r w:rsidR="00B140F2">
        <w:rPr>
          <w:i/>
          <w:iCs/>
        </w:rPr>
        <w:t xml:space="preserve">, </w:t>
      </w:r>
      <w:r w:rsidR="00BA2253">
        <w:t>with the effects being strongly dependent on genotype and often acting</w:t>
      </w:r>
      <w:r w:rsidR="00DD6835">
        <w:t xml:space="preserve"> in different directions and magnitudes depending on the genotype</w:t>
      </w:r>
      <w:r w:rsidR="00C53D30">
        <w:t xml:space="preserve"> </w:t>
      </w:r>
      <w:r w:rsidR="002A14AD">
        <w:fldChar w:fldCharType="begin"/>
      </w:r>
      <w:r w:rsidR="00973E52">
        <w:instrText xml:space="preserve"> ADDIN ZOTERO_ITEM CSL_CITATION {"citationID":"jjLk0Dyx","properties":{"formattedCitation":"(Latzel et al., 2023)","plainCitation":"(Latzel et al., 2023)","noteIndex":0},"citationItems":[{"id":2069,"uris":["http://zotero.org/users/6894025/items/WRZYZYKV"],"itemData":{"id":2069,"type":"article-journal","abstract":"The phenotypes of plants can be influenced by the environmental conditions experienced by their parents. However, there is still much uncertainty about how common and how predictable such parental environmental effects really are. We carried out a comprehensive experimental test for parental effects, subjecting plants of multiple Arabidopsis thaliana genotypes to 24 different biotic or abiotic stresses, or combinations thereof, and comparing their offspring phenotypes in a common environment. The majority of environmental stresses caused significant parental effects, with −35% to +38% changes in offspring fitness. The expression of parental effects was strongly genotype-dependent, and multiple environmental stresses often acted nonadditively when combined. The direction and magnitude of parental effects were unrelated to the direct effects on the parents: Some environmental stresses did not affect the parents but caused substantial effects on offspring, while for others, the situation was reversed. Our study demonstrates that parental environmental effects are common and often strong in A. thaliana, but they are genotype-dependent, act nonadditively, and are difficult to predict. We should thus be cautious with generalizing from simple studies with single plant genotypes and/or only few individual environmental stresses. A thorough and general understanding of parental effects requires large multifactorial experiments.","container-title":"New Phytologist","DOI":"10.1111/nph.18591","ISSN":"1469-8137","issue":"3","language":"en","license":"© 2022 The Authors. New Phytologist © 2022 New Phytologist Foundation.","note":"_eprint: https://onlinelibrary.wiley.com/doi/pdf/10.1111/nph.18591","page":"1014-1023","source":"Wiley Online Library","title":"Parental environmental effects are common and strong, but unpredictable, in Arabidopsis thaliana","volume":"237","author":[{"family":"Latzel","given":"Vít"},{"family":"Fischer","given":"Markus"},{"family":"Groot","given":"Maartje"},{"family":"Gutzat","given":"Ruben"},{"family":"Lampei","given":"Christian"},{"family":"Ouborg","given":"Joop"},{"family":"Parepa","given":"Madalin"},{"family":"Schmid","given":"Karl"},{"family":"Vergeer","given":"Philippine"},{"family":"Zhang","given":"Yuanye"},{"family":"Bossdorf","given":"Oliver"}],"issued":{"date-parts":[["2023"]]}}}],"schema":"https://github.com/citation-style-language/schema/raw/master/csl-citation.json"} </w:instrText>
      </w:r>
      <w:r w:rsidR="002A14AD">
        <w:fldChar w:fldCharType="separate"/>
      </w:r>
      <w:r w:rsidR="002A14AD">
        <w:rPr>
          <w:noProof/>
        </w:rPr>
        <w:t>(Latzel et al., 2023)</w:t>
      </w:r>
      <w:r w:rsidR="002A14AD">
        <w:fldChar w:fldCharType="end"/>
      </w:r>
      <w:r w:rsidR="00C53D30">
        <w:t xml:space="preserve">. </w:t>
      </w:r>
      <w:proofErr w:type="spellStart"/>
      <w:r w:rsidR="00181ABB">
        <w:t>Wadgymar</w:t>
      </w:r>
      <w:proofErr w:type="spellEnd"/>
      <w:r w:rsidR="00181ABB">
        <w:t xml:space="preserve"> et al. found that in populations of </w:t>
      </w:r>
      <w:proofErr w:type="spellStart"/>
      <w:r w:rsidR="00181ABB" w:rsidRPr="00E06CB6">
        <w:rPr>
          <w:i/>
          <w:iCs/>
        </w:rPr>
        <w:t>Boechera</w:t>
      </w:r>
      <w:proofErr w:type="spellEnd"/>
      <w:r w:rsidR="00181ABB" w:rsidRPr="00E06CB6">
        <w:rPr>
          <w:i/>
          <w:iCs/>
        </w:rPr>
        <w:t xml:space="preserve"> stricta</w:t>
      </w:r>
      <w:r w:rsidR="00181ABB">
        <w:t xml:space="preserve"> distributed across an elevational gradient, </w:t>
      </w:r>
      <w:r w:rsidR="00CC5270">
        <w:t>low elevation populations had greater tra</w:t>
      </w:r>
      <w:r w:rsidR="00463A13">
        <w:t xml:space="preserve">nsgenerational plasticity </w:t>
      </w:r>
      <w:r w:rsidR="00616E0F">
        <w:t xml:space="preserve">than within generational plasticity </w:t>
      </w:r>
      <w:r w:rsidR="00463A13">
        <w:t>in germination success than higher-elevation populations</w:t>
      </w:r>
      <w:r w:rsidR="0010688E">
        <w:t xml:space="preserve"> </w:t>
      </w:r>
      <w:r w:rsidR="0010688E">
        <w:fldChar w:fldCharType="begin"/>
      </w:r>
      <w:r w:rsidR="00973E52">
        <w:instrText xml:space="preserve"> ADDIN ZOTERO_ITEM CSL_CITATION {"citationID":"iA75i46d","properties":{"formattedCitation":"(Wadgymar et al., 2018)","plainCitation":"(Wadgymar et al., 2018)","noteIndex":0},"citationItems":[{"id":15,"uris":["http://zotero.org/users/6894025/items/BX6GX3FA"],"itemData":{"id":15,"type":"article-journal","abstract":"Parental environmental effects—or transgenerational plasticity—can inﬂuence an individual’s phenotype or ﬁtness yet remain underexplored in the context of global change. Using the perennial self-pollinating plant Boechera stricta, we explored the effects of climate change on transgenerational and within-generation plasticity in dormancy, germination, growth, and survival. We ﬁrst conducted a snow removal experiment in the ﬁeld, in which we transplanted 16 families of known origin into three common gardens at different elevations and exposed half of the siblings to contemporary snow dynamics and half to early snow removal. We planted the offspring of these individuals in a factorial manipulation of temperature and water level in the growth chamber and reciprocally transplanted them across all parental environments in the ﬁeld. The growth chamber experiment revealed that the effects of transgenerational plasticity persist in traits expressed after establishment, even when accounting for parental effects on seed mass. The ﬁeld experiment showed that transgenerational and within-generation plasticity can interact and that plasticity varies clinally in populations distributed across elevations. These ﬁndings demonstrate that transgenerational plasticity can inﬂuence ﬁtness-related traits and should be incorporated in studies of biological responses to climate change.","container-title":"The American Naturalist","DOI":"10.1086/700097","ISSN":"0003-0147, 1537-5323","issue":"6","journalAbbreviation":"The American Naturalist","language":"en","page":"698-714","source":"DOI.org (Crossref)","title":"Transgenerational and Within-Generation Plasticity in Response to Climate Change: Insights from a Manipulative Field Experiment across an Elevational Gradient","title-short":"Transgenerational and Within-Generation Plasticity in Response to Climate Change","volume":"192","author":[{"family":"Wadgymar","given":"Susana M."},{"family":"Mactavish","given":"Rachel M."},{"family":"Anderson","given":"Jill T."}],"issued":{"date-parts":[["2018",12]]}}}],"schema":"https://github.com/citation-style-language/schema/raw/master/csl-citation.json"} </w:instrText>
      </w:r>
      <w:r w:rsidR="0010688E">
        <w:fldChar w:fldCharType="separate"/>
      </w:r>
      <w:r w:rsidR="0010688E">
        <w:rPr>
          <w:noProof/>
        </w:rPr>
        <w:t>(Wadgymar et al., 2018)</w:t>
      </w:r>
      <w:r w:rsidR="0010688E">
        <w:fldChar w:fldCharType="end"/>
      </w:r>
      <w:r w:rsidR="00463A13">
        <w:t>.</w:t>
      </w:r>
      <w:r w:rsidR="00B3778E">
        <w:t xml:space="preserve"> T</w:t>
      </w:r>
      <w:r w:rsidR="000377DB">
        <w:t xml:space="preserve">ransgenerational and within generation plasticity </w:t>
      </w:r>
      <w:r w:rsidR="00B3778E">
        <w:t xml:space="preserve">likely </w:t>
      </w:r>
      <w:r w:rsidR="000377DB">
        <w:t xml:space="preserve">mediate fitness and </w:t>
      </w:r>
      <w:r w:rsidR="00B3778E">
        <w:t>performance</w:t>
      </w:r>
      <w:r w:rsidR="000377DB">
        <w:t xml:space="preserve"> across</w:t>
      </w:r>
      <w:r w:rsidR="00516EDB">
        <w:t xml:space="preserve"> genetically different </w:t>
      </w:r>
      <w:r w:rsidR="0018605A">
        <w:t>populations</w:t>
      </w:r>
      <w:r w:rsidR="005B392C">
        <w:t>.</w:t>
      </w:r>
      <w:r w:rsidR="00066D44">
        <w:t xml:space="preserve"> </w:t>
      </w:r>
      <w:r w:rsidR="005B392C">
        <w:t>U</w:t>
      </w:r>
      <w:r w:rsidR="00066D44">
        <w:t>nderstanding how climatically distinct pop</w:t>
      </w:r>
      <w:r w:rsidR="008D7E7C">
        <w:t>ulations</w:t>
      </w:r>
      <w:r w:rsidR="00FF44CA">
        <w:t xml:space="preserve"> influence parental effects</w:t>
      </w:r>
      <w:r w:rsidR="00E353F5">
        <w:t xml:space="preserve"> between populations may offer valuable insights to understanding how</w:t>
      </w:r>
      <w:r w:rsidR="0018605A">
        <w:t xml:space="preserve"> plant populations might respond to a changing climate.</w:t>
      </w:r>
    </w:p>
    <w:p w14:paraId="233C9637" w14:textId="21AE2F29" w:rsidR="0027752B" w:rsidRDefault="00140DC5" w:rsidP="00824A8E">
      <w:pPr>
        <w:spacing w:line="480" w:lineRule="auto"/>
      </w:pPr>
      <w:r>
        <w:tab/>
      </w:r>
      <w:r w:rsidR="0016324E">
        <w:t>One key environmental factor influencing plant performance, fitness, and the potential for TGP is w</w:t>
      </w:r>
      <w:r w:rsidR="0027752B">
        <w:t>ater availability</w:t>
      </w:r>
      <w:r w:rsidR="0016324E">
        <w:t xml:space="preserve">, which </w:t>
      </w:r>
      <w:r w:rsidR="0027752B">
        <w:t>strongly impacts plant performance</w:t>
      </w:r>
      <w:r w:rsidR="0016324E">
        <w:t>,</w:t>
      </w:r>
      <w:r w:rsidR="002D3AAD">
        <w:t xml:space="preserve"> driving major plant species distributions across the world </w:t>
      </w:r>
      <w:r w:rsidR="00E7794F">
        <w:fldChar w:fldCharType="begin"/>
      </w:r>
      <w:r w:rsidR="00973E52">
        <w:instrText xml:space="preserve"> ADDIN ZOTERO_ITEM CSL_CITATION {"citationID":"L9Mel7jP","properties":{"formattedCitation":"(Bartlett et al., 2012; Cornwell &amp; Ackerly, 2009; Louthan et al., 2015)","plainCitation":"(Bartlett et al., 2012; Cornwell &amp; Ackerly, 2009; Louthan et al., 2015)","noteIndex":0},"citationItems":[{"id":2080,"uris":["http://zotero.org/users/6894025/items/5T4DUVQW"],"itemData":{"id":2080,"type":"article-journal","abstract":"Ecology Letters (2012) 15: 393–405 Abstract Increasing drought is one of the most critical challenges facing species and ecosystems worldwide, and improved theory and practices are needed for quantification of species tolerances. Leaf water potential at turgor loss, or wilting (πtlp), is classically recognised as a major physiological determinant of plant water stress response. However, the cellular basis of πtlp and its importance for predicting ecological drought tolerance have been controversial. A meta-analysis of 317 species from 72 studies showed that πtlp was strongly correlated with water availability within and across biomes, indicating power for anticipating drought responses. We derived new equations giving both πtlp and relative water content at turgor loss point (RWCtlp) as explicit functions of osmotic potential at full turgor (πo) and bulk modulus of elasticity (ε). Sensitivity analyses and meta-analyses showed that πo is the major driver of πtlp. In contrast, ε plays no direct role in driving drought tolerance within or across species, but sclerophylly and elastic adjustments act to maintain RWCtlp, preventing cell dehydration, and additionally protect against nutrient, mechanical and herbivory stresses independent of drought tolerance. These findings clarify biogeographic trends and the underlying basis of drought tolerance parameters with applications in comparative assessments of species and ecosystems worldwide.","container-title":"Ecology Letters","DOI":"10.1111/j.1461-0248.2012.01751.x","ISSN":"1461-0248","issue":"5","language":"en","license":"© 2012 Blackwell Publishing Ltd/CNRS","note":"_eprint: https://onlinelibrary.wiley.com/doi/pdf/10.1111/j.1461-0248.2012.01751.x","page":"393-405","source":"Wiley Online Library","title":"The determinants of leaf turgor loss point and prediction of drought tolerance of species and biomes: a global meta-analysis","title-short":"The determinants of leaf turgor loss point and prediction of drought tolerance of species and biomes","volume":"15","author":[{"family":"Bartlett","given":"Megan K."},{"family":"Scoffoni","given":"Christine"},{"family":"Sack","given":"Lawren"}],"issued":{"date-parts":[["2012"]]}}},{"id":2082,"uris":["http://zotero.org/users/6894025/items/RWFPNRKZ"],"itemData":{"id":2082,"type":"article-journal","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container-title":"Ecological Monographs","DOI":"10.1890/07-1134.1","ISSN":"1557-7015","issue":"1","language":"en","license":"© 2009 by the Ecological Society of America","note":"_eprint: https://onlinelibrary.wiley.com/doi/pdf/10.1890/07-1134.1","page":"109-126","source":"Wiley Online Library","title":"Community assembly and shifts in plant trait distributions across an environmental gradient in coastal California","volume":"79","author":[{"family":"Cornwell","given":"William K."},{"family":"Ackerly","given":"David D."}],"issued":{"date-parts":[["2009"]]}}},{"id":2077,"uris":["http://zotero.org/users/6894025/items/GSRXGBEI"],"itemData":{"id":2077,"type":"article-journal","abstract":"&lt;p&g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lt;/p&gt;","container-title":"Trends in Ecology &amp; Evolution","DOI":"10.1016/j.tree.2015.09.011","ISSN":"0169-5347","issue":"12","journalAbbreviation":"Trends in Ecology &amp; Evolution","language":"English","note":"publisher: Elsevier\nPMID: 26525430","page":"780-792","source":"www.cell.com","title":"Where and When do Species Interactions Set Range Limits?","volume":"30","author":[{"family":"Louthan","given":"Allison M."},{"family":"Doak","given":"Daniel F."},{"family":"Angert","given":"Amy L."}],"issued":{"date-parts":[["2015",12,1]]}}}],"schema":"https://github.com/citation-style-language/schema/raw/master/csl-citation.json"} </w:instrText>
      </w:r>
      <w:r w:rsidR="00E7794F">
        <w:fldChar w:fldCharType="separate"/>
      </w:r>
      <w:r w:rsidR="0032756D">
        <w:rPr>
          <w:noProof/>
        </w:rPr>
        <w:t>(Bartlett et al., 2012; Cornwell &amp; Ackerly, 2009; Louthan et al., 2015)</w:t>
      </w:r>
      <w:r w:rsidR="00E7794F">
        <w:fldChar w:fldCharType="end"/>
      </w:r>
      <w:r w:rsidR="0032756D">
        <w:t xml:space="preserve">. As climate change progresses, </w:t>
      </w:r>
      <w:r w:rsidR="0016324E">
        <w:t xml:space="preserve">increasing </w:t>
      </w:r>
      <w:r w:rsidR="0032756D">
        <w:t xml:space="preserve">aridity </w:t>
      </w:r>
      <w:r w:rsidR="0016324E">
        <w:t>poses a significant concern</w:t>
      </w:r>
      <w:r w:rsidR="001718BE">
        <w:t>, potentially shifting plant distributions or</w:t>
      </w:r>
      <w:r w:rsidR="0016324E">
        <w:t xml:space="preserve"> leading </w:t>
      </w:r>
      <w:r w:rsidR="00D60947">
        <w:t>local extinction events</w:t>
      </w:r>
      <w:r w:rsidR="00AA525B">
        <w:t>.</w:t>
      </w:r>
      <w:r w:rsidR="009A7F91">
        <w:t xml:space="preserve"> Aridity is associated with higher temperatures and drier conditions,</w:t>
      </w:r>
      <w:r w:rsidR="00C4781B">
        <w:t xml:space="preserve"> both of which</w:t>
      </w:r>
      <w:r w:rsidR="007C4C35">
        <w:t xml:space="preserve"> act together to increase physiological stress and affect plant growth and reproduction. One</w:t>
      </w:r>
      <w:r w:rsidR="0033227D">
        <w:t xml:space="preserve"> measure of this physiological stress is vapor pressure deficit (VPD), or the difference in the amount of moisture in the air vs. fully saturated air</w:t>
      </w:r>
      <w:r w:rsidR="00C72472">
        <w:t xml:space="preserve">, </w:t>
      </w:r>
      <w:r w:rsidR="0033227D">
        <w:t>combin</w:t>
      </w:r>
      <w:r w:rsidR="00C72472">
        <w:t>ing</w:t>
      </w:r>
      <w:r w:rsidR="0033227D">
        <w:t xml:space="preserve"> the effec</w:t>
      </w:r>
      <w:r w:rsidR="00C72472">
        <w:t>t</w:t>
      </w:r>
      <w:r w:rsidR="0033227D">
        <w:t xml:space="preserve"> of precipitation and rainfall into one metric</w:t>
      </w:r>
      <w:r w:rsidR="00C72472">
        <w:t>. With increasing VPD,</w:t>
      </w:r>
      <w:r w:rsidR="006A6EEF">
        <w:t xml:space="preserve"> transpiration increases, increasing the water demand needed to maintain turgor </w:t>
      </w:r>
      <w:r w:rsidR="006A6EEF">
        <w:lastRenderedPageBreak/>
        <w:t>pressure and generally negatively impacting plant survival, growth, and reproduction.</w:t>
      </w:r>
      <w:r w:rsidR="00C94AEB">
        <w:t xml:space="preserve"> As </w:t>
      </w:r>
      <w:r w:rsidR="009A47B4">
        <w:t xml:space="preserve">the frequency and </w:t>
      </w:r>
      <w:r w:rsidR="00C94AEB">
        <w:t>severity of droughts</w:t>
      </w:r>
      <w:r w:rsidR="009E53F4">
        <w:t xml:space="preserve"> continues to rise</w:t>
      </w:r>
      <w:r w:rsidR="00C94AEB">
        <w:t xml:space="preserve"> </w:t>
      </w:r>
      <w:r w:rsidR="00C94AEB">
        <w:fldChar w:fldCharType="begin"/>
      </w:r>
      <w:r w:rsidR="00973E52">
        <w:instrText xml:space="preserve"> ADDIN ZOTERO_ITEM CSL_CITATION {"citationID":"z9NqsnYX","properties":{"formattedCitation":"(Dai, 2011)","plainCitation":"(Dai, 2011)","noteIndex":0},"citationItems":[{"id":65,"uris":["http://zotero.org/users/6894025/items/UQG3RXCV"],"itemData":{"id":65,"type":"article-journal","container-title":"WIREs Climate Change","DOI":"10.1002/wcc.81","ISSN":"1757-7780, 1757-7799","issue":"1","journalAbbreviation":"WIREs Clim Change","language":"en","page":"45-65","source":"DOI.org (Crossref)","title":"Drought under global warming: a review","title-short":"Drought under global warming","volume":"2","author":[{"family":"Dai","given":"Aiguo"}],"issued":{"date-parts":[["2011",1]]}}}],"schema":"https://github.com/citation-style-language/schema/raw/master/csl-citation.json"} </w:instrText>
      </w:r>
      <w:r w:rsidR="00C94AEB">
        <w:fldChar w:fldCharType="separate"/>
      </w:r>
      <w:r w:rsidR="00C94AEB">
        <w:rPr>
          <w:noProof/>
        </w:rPr>
        <w:t>(Dai, 2011)</w:t>
      </w:r>
      <w:r w:rsidR="00C94AEB">
        <w:fldChar w:fldCharType="end"/>
      </w:r>
      <w:r w:rsidR="00C94AEB">
        <w:t xml:space="preserve">, understanding how the </w:t>
      </w:r>
      <w:r w:rsidR="009E53F4">
        <w:t>multi-year drought patterns</w:t>
      </w:r>
      <w:r w:rsidR="00C94AEB">
        <w:t xml:space="preserve"> affects</w:t>
      </w:r>
      <w:r w:rsidR="00C16996">
        <w:t xml:space="preserve"> potential transgeneration</w:t>
      </w:r>
      <w:r w:rsidR="00F80C1B">
        <w:t xml:space="preserve">al plasticity </w:t>
      </w:r>
      <w:r w:rsidR="002929C3">
        <w:t>in performance and fitness traits is imperative</w:t>
      </w:r>
      <w:r w:rsidR="00932B34">
        <w:t xml:space="preserve"> for predicting plant population response to climate change.</w:t>
      </w:r>
    </w:p>
    <w:p w14:paraId="3350AF71" w14:textId="24423033" w:rsidR="00974B87" w:rsidRPr="00974B87" w:rsidRDefault="008241A8" w:rsidP="00974B87">
      <w:pPr>
        <w:spacing w:line="480" w:lineRule="auto"/>
        <w:ind w:firstLine="360"/>
      </w:pPr>
      <w:r w:rsidRPr="00974B87">
        <w:t>In this study, we assessed the effects of</w:t>
      </w:r>
      <w:r w:rsidR="00386534" w:rsidRPr="00974B87">
        <w:t xml:space="preserve"> parental collection environment </w:t>
      </w:r>
      <w:r w:rsidR="00F10CA1">
        <w:t xml:space="preserve">variability </w:t>
      </w:r>
      <w:r w:rsidR="00386534" w:rsidRPr="00974B87">
        <w:t>and experimentally imposed</w:t>
      </w:r>
      <w:r w:rsidRPr="00974B87">
        <w:t xml:space="preserve"> </w:t>
      </w:r>
      <w:r w:rsidR="00386534" w:rsidRPr="00974B87">
        <w:t xml:space="preserve">water limitation </w:t>
      </w:r>
      <w:r w:rsidRPr="00974B87">
        <w:t>on</w:t>
      </w:r>
      <w:r w:rsidR="00386534" w:rsidRPr="00974B87">
        <w:t xml:space="preserve"> TGP in </w:t>
      </w:r>
      <w:r w:rsidRPr="00974B87">
        <w:t>the annual</w:t>
      </w:r>
      <w:r w:rsidR="007C0967" w:rsidRPr="00974B87">
        <w:t xml:space="preserve"> herbaceous</w:t>
      </w:r>
      <w:r w:rsidRPr="00974B87">
        <w:t xml:space="preserve"> plant </w:t>
      </w:r>
      <w:r w:rsidRPr="00974B87">
        <w:rPr>
          <w:i/>
          <w:iCs/>
        </w:rPr>
        <w:t>Plantago patagonica</w:t>
      </w:r>
      <w:r w:rsidR="00730B9C" w:rsidRPr="00974B87">
        <w:t>.</w:t>
      </w:r>
      <w:r w:rsidR="00262F22" w:rsidRPr="00974B87">
        <w:t xml:space="preserve">  We also sought to quantify whether any plasticity was adaptive, resulting in better performance in terms of survival, growth, and fecundity in populations exhibiting TGP.</w:t>
      </w:r>
      <w:r w:rsidR="00730B9C" w:rsidRPr="00974B87">
        <w:t xml:space="preserve"> We </w:t>
      </w:r>
      <w:r w:rsidR="00386534" w:rsidRPr="00974B87">
        <w:t xml:space="preserve">used </w:t>
      </w:r>
      <w:r w:rsidR="00730B9C" w:rsidRPr="00974B87">
        <w:t>eleven populations</w:t>
      </w:r>
      <w:r w:rsidR="00386534" w:rsidRPr="00974B87">
        <w:t xml:space="preserve"> collected</w:t>
      </w:r>
      <w:r w:rsidR="00730B9C" w:rsidRPr="00974B87">
        <w:t xml:space="preserve"> from </w:t>
      </w:r>
      <w:r w:rsidR="002E3803" w:rsidRPr="00974B87">
        <w:t xml:space="preserve">abiotically distinct and contrasting environments </w:t>
      </w:r>
      <w:r w:rsidR="00386534" w:rsidRPr="00974B87">
        <w:t xml:space="preserve">located </w:t>
      </w:r>
      <w:r w:rsidR="002E3803" w:rsidRPr="00974B87">
        <w:t>across the southwestern portion of the US (Table 1)</w:t>
      </w:r>
      <w:r w:rsidR="00386534" w:rsidRPr="00974B87">
        <w:t xml:space="preserve"> that differed </w:t>
      </w:r>
      <w:r w:rsidR="007C0967" w:rsidRPr="00974B87">
        <w:t xml:space="preserve">in </w:t>
      </w:r>
      <w:r w:rsidR="00061C33" w:rsidRPr="00974B87">
        <w:t xml:space="preserve">both </w:t>
      </w:r>
      <w:r w:rsidR="006A6EEF">
        <w:t>spring (growing season)</w:t>
      </w:r>
      <w:r w:rsidR="007C0967" w:rsidRPr="00974B87">
        <w:t xml:space="preserve"> VPD</w:t>
      </w:r>
      <w:r w:rsidR="00061C33" w:rsidRPr="00974B87">
        <w:t xml:space="preserve"> and</w:t>
      </w:r>
      <w:r w:rsidR="007103FA" w:rsidRPr="00974B87">
        <w:t xml:space="preserve"> </w:t>
      </w:r>
      <w:r w:rsidR="00E06D66" w:rsidRPr="00974B87">
        <w:t xml:space="preserve">variation in </w:t>
      </w:r>
      <w:r w:rsidR="006A6EEF">
        <w:t>spring</w:t>
      </w:r>
      <w:r w:rsidR="00E06D66" w:rsidRPr="00974B87">
        <w:t xml:space="preserve"> VPD across years</w:t>
      </w:r>
      <w:r w:rsidR="007C0967" w:rsidRPr="00974B87">
        <w:t>.</w:t>
      </w:r>
      <w:r w:rsidR="002E3803" w:rsidRPr="00974B87">
        <w:t xml:space="preserve"> Using a fully factorial greenhouse experiment</w:t>
      </w:r>
      <w:r w:rsidR="00C03909" w:rsidRPr="00974B87">
        <w:t>, we implemented watering</w:t>
      </w:r>
      <w:r w:rsidR="00E06D66" w:rsidRPr="00974B87">
        <w:t xml:space="preserve"> limitation</w:t>
      </w:r>
      <w:r w:rsidR="00C03909" w:rsidRPr="00974B87">
        <w:t xml:space="preserve"> treatments that were </w:t>
      </w:r>
      <w:r w:rsidR="004E05B9" w:rsidRPr="00974B87">
        <w:t>early (10-14 days after germination) and strong (</w:t>
      </w:r>
      <w:r w:rsidR="007C0967" w:rsidRPr="00974B87">
        <w:t xml:space="preserve">representing a </w:t>
      </w:r>
      <w:r w:rsidR="004E05B9" w:rsidRPr="00974B87">
        <w:t xml:space="preserve">50% reduction </w:t>
      </w:r>
      <w:r w:rsidR="00602E66" w:rsidRPr="00974B87">
        <w:t>spring annual precipitation</w:t>
      </w:r>
      <w:r w:rsidR="007C0967" w:rsidRPr="00974B87">
        <w:t xml:space="preserve"> for our driest population</w:t>
      </w:r>
      <w:r w:rsidR="003D6950" w:rsidRPr="00974B87">
        <w:t>)</w:t>
      </w:r>
      <w:r w:rsidR="007C0967" w:rsidRPr="00974B87">
        <w:t xml:space="preserve">. This resulted in cohorts of offspring that had experience four different levels of parental water ranging from no </w:t>
      </w:r>
      <w:r w:rsidR="00E06D66" w:rsidRPr="00974B87">
        <w:t xml:space="preserve">water </w:t>
      </w:r>
      <w:r w:rsidR="007C0967" w:rsidRPr="00974B87">
        <w:t xml:space="preserve">limitation to two generations of </w:t>
      </w:r>
      <w:r w:rsidR="00E06D66" w:rsidRPr="00974B87">
        <w:t xml:space="preserve">water </w:t>
      </w:r>
      <w:r w:rsidR="007C0967" w:rsidRPr="00974B87">
        <w:t xml:space="preserve">limitation. </w:t>
      </w:r>
      <w:r w:rsidR="003D6950" w:rsidRPr="00974B87">
        <w:t xml:space="preserve"> </w:t>
      </w:r>
      <w:r w:rsidR="00B747C9" w:rsidRPr="00974B87">
        <w:t xml:space="preserve">To assess the presence and </w:t>
      </w:r>
      <w:r w:rsidR="00155884" w:rsidRPr="00974B87">
        <w:t>magnitude</w:t>
      </w:r>
      <w:r w:rsidR="00B747C9" w:rsidRPr="00974B87">
        <w:t xml:space="preserve"> of </w:t>
      </w:r>
      <w:r w:rsidR="003D6950" w:rsidRPr="00974B87">
        <w:t>transgenerational</w:t>
      </w:r>
      <w:r w:rsidR="00B747C9" w:rsidRPr="00974B87">
        <w:t xml:space="preserve"> </w:t>
      </w:r>
      <w:r w:rsidR="003D6950" w:rsidRPr="00974B87">
        <w:t>plasticity</w:t>
      </w:r>
      <w:r w:rsidR="007046DD" w:rsidRPr="00974B87">
        <w:t>,</w:t>
      </w:r>
      <w:r w:rsidR="00485E46" w:rsidRPr="00974B87">
        <w:t xml:space="preserve"> and how it interacts with home site </w:t>
      </w:r>
      <w:r w:rsidR="006A6EEF">
        <w:t xml:space="preserve">spring </w:t>
      </w:r>
      <w:r w:rsidR="00236B13" w:rsidRPr="00974B87">
        <w:t>VPD</w:t>
      </w:r>
      <w:r w:rsidR="00F27AD0">
        <w:t xml:space="preserve"> variability</w:t>
      </w:r>
      <w:r w:rsidR="00485E46" w:rsidRPr="00974B87">
        <w:t>, we measured several performance and fitness traits</w:t>
      </w:r>
      <w:r w:rsidR="00262F22" w:rsidRPr="00974B87">
        <w:t xml:space="preserve"> for each cohort</w:t>
      </w:r>
      <w:r w:rsidR="003D6950" w:rsidRPr="00974B87">
        <w:t xml:space="preserve">. We asked the following questions: 1) </w:t>
      </w:r>
      <w:r w:rsidR="00E266C7" w:rsidRPr="00974B87">
        <w:t xml:space="preserve">Is there evidence of </w:t>
      </w:r>
      <w:r w:rsidR="00155884" w:rsidRPr="00974B87">
        <w:t>TGP</w:t>
      </w:r>
      <w:r w:rsidR="00E266C7" w:rsidRPr="00974B87">
        <w:t xml:space="preserve"> in response to </w:t>
      </w:r>
      <w:r w:rsidR="00236B13" w:rsidRPr="00974B87">
        <w:t xml:space="preserve">water limitation </w:t>
      </w:r>
      <w:r w:rsidR="00E266C7" w:rsidRPr="00974B87">
        <w:t xml:space="preserve">in </w:t>
      </w:r>
      <w:r w:rsidR="00E266C7" w:rsidRPr="00974B87">
        <w:rPr>
          <w:i/>
          <w:iCs/>
        </w:rPr>
        <w:t>P. patagonica</w:t>
      </w:r>
      <w:r w:rsidR="00E266C7" w:rsidRPr="00974B87">
        <w:t>?</w:t>
      </w:r>
      <w:r w:rsidR="003D6950" w:rsidRPr="00974B87">
        <w:t xml:space="preserve"> 2</w:t>
      </w:r>
      <w:r w:rsidR="0042087D">
        <w:t>)</w:t>
      </w:r>
      <w:r w:rsidR="00254397">
        <w:t xml:space="preserve"> </w:t>
      </w:r>
      <w:r w:rsidR="0042087D" w:rsidRPr="0042087D">
        <w:t xml:space="preserve">Does collection site climate variability predict the magnitude of the TGP response to water limitation? </w:t>
      </w:r>
      <w:r w:rsidR="003D6950" w:rsidRPr="00974B87">
        <w:t xml:space="preserve">and 3) </w:t>
      </w:r>
      <w:r w:rsidR="00E266C7" w:rsidRPr="00974B87">
        <w:t>Is</w:t>
      </w:r>
      <w:r w:rsidR="00262F22" w:rsidRPr="00974B87">
        <w:t xml:space="preserve"> TGP</w:t>
      </w:r>
      <w:r w:rsidR="00E266C7" w:rsidRPr="00974B87">
        <w:t xml:space="preserve"> response to</w:t>
      </w:r>
      <w:r w:rsidR="00262F22" w:rsidRPr="00974B87">
        <w:t xml:space="preserve"> water limitation</w:t>
      </w:r>
      <w:r w:rsidR="00E266C7" w:rsidRPr="00974B87">
        <w:t xml:space="preserve"> adaptive?</w:t>
      </w:r>
    </w:p>
    <w:p w14:paraId="1E4BBCE9" w14:textId="6E587868" w:rsidR="00726A3E" w:rsidRPr="00974B87" w:rsidRDefault="00C001B9" w:rsidP="00726A3E">
      <w:pPr>
        <w:pStyle w:val="Heading2"/>
        <w:spacing w:line="480" w:lineRule="auto"/>
        <w:rPr>
          <w:rFonts w:ascii="Times New Roman" w:hAnsi="Times New Roman" w:cs="Times New Roman"/>
          <w:sz w:val="32"/>
          <w:szCs w:val="32"/>
        </w:rPr>
      </w:pPr>
      <w:r w:rsidRPr="00974B87">
        <w:rPr>
          <w:rFonts w:ascii="Times New Roman" w:hAnsi="Times New Roman" w:cs="Times New Roman"/>
          <w:sz w:val="32"/>
          <w:szCs w:val="32"/>
        </w:rPr>
        <w:t>Materials and methods</w:t>
      </w:r>
    </w:p>
    <w:p w14:paraId="1290F8BD" w14:textId="6D382762" w:rsidR="00D36937" w:rsidRPr="00974B87" w:rsidRDefault="00D36937" w:rsidP="00726A3E">
      <w:pPr>
        <w:spacing w:line="480" w:lineRule="auto"/>
        <w:rPr>
          <w:b/>
          <w:bCs/>
          <w:i/>
          <w:iCs/>
        </w:rPr>
      </w:pPr>
      <w:r w:rsidRPr="00974B87">
        <w:rPr>
          <w:b/>
          <w:bCs/>
          <w:i/>
          <w:iCs/>
        </w:rPr>
        <w:t xml:space="preserve">Study </w:t>
      </w:r>
      <w:r w:rsidR="005C545F" w:rsidRPr="00974B87">
        <w:rPr>
          <w:b/>
          <w:bCs/>
          <w:i/>
          <w:iCs/>
        </w:rPr>
        <w:t>species, source populations, and seed collection</w:t>
      </w:r>
    </w:p>
    <w:p w14:paraId="0525F985" w14:textId="1367739D" w:rsidR="00974B87" w:rsidRPr="00974B87" w:rsidRDefault="00B92024" w:rsidP="00595FB1">
      <w:pPr>
        <w:spacing w:line="480" w:lineRule="auto"/>
        <w:ind w:firstLine="720"/>
      </w:pPr>
      <w:r w:rsidRPr="00974B87">
        <w:rPr>
          <w:i/>
          <w:iCs/>
        </w:rPr>
        <w:lastRenderedPageBreak/>
        <w:t>Plantago patagonica</w:t>
      </w:r>
      <w:r w:rsidR="00DA1BFE" w:rsidRPr="00974B87">
        <w:rPr>
          <w:i/>
          <w:iCs/>
        </w:rPr>
        <w:t xml:space="preserve"> </w:t>
      </w:r>
      <w:r w:rsidR="00DA1BFE" w:rsidRPr="00974B87">
        <w:t xml:space="preserve">(woolly plantain) </w:t>
      </w:r>
      <w:r w:rsidRPr="00974B87">
        <w:t xml:space="preserve">is a </w:t>
      </w:r>
      <w:r w:rsidR="006B5F48" w:rsidRPr="00974B87">
        <w:t xml:space="preserve">small statured, </w:t>
      </w:r>
      <w:r w:rsidR="007A2F9E" w:rsidRPr="00974B87">
        <w:t xml:space="preserve">fully </w:t>
      </w:r>
      <w:r w:rsidRPr="00974B87">
        <w:t>self-pollinating annual</w:t>
      </w:r>
      <w:r w:rsidR="00DA1BFE" w:rsidRPr="00974B87">
        <w:t xml:space="preserve"> forb</w:t>
      </w:r>
      <w:r w:rsidR="007A2F9E" w:rsidRPr="00974B87">
        <w:t xml:space="preserve"> (due to </w:t>
      </w:r>
      <w:r w:rsidR="008854D7" w:rsidRPr="00974B87">
        <w:t>parenthesis</w:t>
      </w:r>
      <w:r w:rsidR="007A2F9E" w:rsidRPr="00974B87">
        <w:t xml:space="preserve"> </w:t>
      </w:r>
      <w:proofErr w:type="spellStart"/>
      <w:r w:rsidR="007A2F9E" w:rsidRPr="00974B87">
        <w:t>cleistogamy</w:t>
      </w:r>
      <w:proofErr w:type="spellEnd"/>
      <w:r w:rsidR="007A2F9E" w:rsidRPr="00974B87">
        <w:t xml:space="preserve">; </w:t>
      </w:r>
      <w:r w:rsidR="00EB1850" w:rsidRPr="00974B87">
        <w:fldChar w:fldCharType="begin"/>
      </w:r>
      <w:r w:rsidR="00973E52">
        <w:instrText xml:space="preserve"> ADDIN ZOTERO_ITEM CSL_CITATION {"citationID":"Sbp4EqP2","properties":{"formattedCitation":"(Sharma et al., 1992)","plainCitation":"(Sharma et al., 1992)","dontUpdate":true,"noteIndex":0},"citationItems":[{"id":1899,"uris":["http://zotero.org/users/6894025/items/EB4LDNJV"],"itemData":{"id":1899,"type":"article-journal","abstract":"The breeding systems of an obligate outbreeder (Plantago lanceolata) and an obligate inbreeder (P. patagonica) were compared. Outbreeding in the former and inbreeding in the latter species is achieved by self-incompatibility and preanthesis cleistogamy, respectively. The difference in breeding system is accompanied by a difference in the pollen output, pollen to ovule ratio, stigma and anther size, and seed weight. P. ovata, a third species known only in cultivated form, is intermediate. This species has two types of plants, some of which are protogynous and others where stigma receptivity and anther dehiscence synchronize. Although the differences between the two intraspecific variants are not large, they nevertheless suggest that the species is in evolutionary flux. Domestication is known to have modified the breeding system in many crop plants and there is evidence that, in P. ovata, a start in this direction has already been made.","container-title":"Annals of Botany","DOI":"10.1093/oxfordjournals.aob.a088309","ISSN":"0305-7364","issue":"1","journalAbbreviation":"Annals of Botany","page":"7-11","source":"Silverchair","title":"Reproductive Biology of Plantago: Shift from Cross- to Self-pollination","title-short":"Reproductive Biology of Plantago","volume":"69","author":[{"family":"Sharma","given":"N."},{"family":"Koul","given":"P."},{"family":"Koul","given":"A. K."}],"issued":{"date-parts":[["1992",1,1]]}}}],"schema":"https://github.com/citation-style-language/schema/raw/master/csl-citation.json"} </w:instrText>
      </w:r>
      <w:r w:rsidR="00EB1850" w:rsidRPr="00974B87">
        <w:fldChar w:fldCharType="separate"/>
      </w:r>
      <w:r w:rsidR="008854D7" w:rsidRPr="00974B87">
        <w:rPr>
          <w:noProof/>
        </w:rPr>
        <w:t>Sharma et al., 1992)</w:t>
      </w:r>
      <w:r w:rsidR="00EB1850" w:rsidRPr="00974B87">
        <w:fldChar w:fldCharType="end"/>
      </w:r>
      <w:r w:rsidR="00FD53BE" w:rsidRPr="00974B87">
        <w:t xml:space="preserve"> with a broad </w:t>
      </w:r>
      <w:r w:rsidR="007A2F9E" w:rsidRPr="00974B87">
        <w:t xml:space="preserve">biogeographic extending across North America, into northern Mexico, and occurring in parts of South America. </w:t>
      </w:r>
      <w:r w:rsidR="000B7369" w:rsidRPr="00974B87">
        <w:t xml:space="preserve"> </w:t>
      </w:r>
      <w:r w:rsidR="002662A4" w:rsidRPr="00974B87">
        <w:rPr>
          <w:i/>
          <w:iCs/>
        </w:rPr>
        <w:t>P. patagonica</w:t>
      </w:r>
      <w:r w:rsidR="002662A4" w:rsidRPr="00974B87">
        <w:t xml:space="preserve"> </w:t>
      </w:r>
      <w:r w:rsidR="00262F22" w:rsidRPr="00974B87">
        <w:t xml:space="preserve">is </w:t>
      </w:r>
      <w:r w:rsidR="000B7369" w:rsidRPr="00974B87">
        <w:t xml:space="preserve">characterized by a basal </w:t>
      </w:r>
      <w:r w:rsidR="007C5ED3" w:rsidRPr="00974B87">
        <w:t>cluster</w:t>
      </w:r>
      <w:r w:rsidR="000B7369" w:rsidRPr="00974B87">
        <w:t xml:space="preserve"> of </w:t>
      </w:r>
      <w:proofErr w:type="gramStart"/>
      <w:r w:rsidR="000B7369" w:rsidRPr="00974B87">
        <w:t>hairy</w:t>
      </w:r>
      <w:proofErr w:type="gramEnd"/>
      <w:r w:rsidR="000B7369" w:rsidRPr="00974B87">
        <w:t>, grass like leaves</w:t>
      </w:r>
      <w:r w:rsidR="007C5ED3" w:rsidRPr="00974B87">
        <w:t xml:space="preserve"> with dense spikes of white and green flowers</w:t>
      </w:r>
      <w:r w:rsidR="002662A4" w:rsidRPr="00974B87">
        <w:t xml:space="preserve">. </w:t>
      </w:r>
      <w:r w:rsidR="00044317" w:rsidRPr="00974B87">
        <w:t>In North America,</w:t>
      </w:r>
      <w:r w:rsidR="00B86E7D" w:rsidRPr="00974B87">
        <w:t xml:space="preserve"> </w:t>
      </w:r>
      <w:r w:rsidR="00B86E7D" w:rsidRPr="00974B87">
        <w:rPr>
          <w:i/>
          <w:iCs/>
        </w:rPr>
        <w:t>P. patagonica</w:t>
      </w:r>
      <w:r w:rsidR="00B86E7D" w:rsidRPr="00974B87">
        <w:t xml:space="preserve"> is a </w:t>
      </w:r>
      <w:r w:rsidR="000B7369" w:rsidRPr="00974B87">
        <w:t xml:space="preserve">common </w:t>
      </w:r>
      <w:r w:rsidR="00B86E7D" w:rsidRPr="00974B87">
        <w:t>winter</w:t>
      </w:r>
      <w:r w:rsidR="00836755" w:rsidRPr="00974B87">
        <w:t xml:space="preserve"> and</w:t>
      </w:r>
      <w:r w:rsidR="009B2789" w:rsidRPr="00974B87">
        <w:t xml:space="preserve"> spring annual that often forms</w:t>
      </w:r>
      <w:r w:rsidR="00262F22" w:rsidRPr="00974B87">
        <w:t xml:space="preserve"> dense</w:t>
      </w:r>
      <w:r w:rsidR="009B2789" w:rsidRPr="00974B87">
        <w:t xml:space="preserve"> mats</w:t>
      </w:r>
      <w:r w:rsidR="002662A4" w:rsidRPr="00974B87">
        <w:t xml:space="preserve"> (</w:t>
      </w:r>
      <w:proofErr w:type="spellStart"/>
      <w:r w:rsidR="003F0F86" w:rsidRPr="00974B87">
        <w:t>SEINet</w:t>
      </w:r>
      <w:proofErr w:type="spellEnd"/>
      <w:r w:rsidR="003F0F86" w:rsidRPr="00974B87">
        <w:t xml:space="preserve"> Portal Network, 2024</w:t>
      </w:r>
      <w:r w:rsidR="002662A4" w:rsidRPr="00974B87">
        <w:t xml:space="preserve">).  </w:t>
      </w:r>
      <w:r w:rsidR="00262F22" w:rsidRPr="00974B87">
        <w:rPr>
          <w:i/>
          <w:iCs/>
        </w:rPr>
        <w:t>P. patagonica</w:t>
      </w:r>
      <w:r w:rsidR="00262F22" w:rsidRPr="00974B87">
        <w:t xml:space="preserve"> is a fitting plant to test the occurrence of transgenerational effects due to its wide natural range </w:t>
      </w:r>
      <w:r w:rsidR="007A2F9E" w:rsidRPr="00974B87">
        <w:t xml:space="preserve">and reliable inbreeding. </w:t>
      </w:r>
      <w:r w:rsidR="00D67013" w:rsidRPr="00974B87">
        <w:t>Within the southwestern portion of North America,</w:t>
      </w:r>
      <w:r w:rsidR="009D14D0" w:rsidRPr="00974B87">
        <w:t xml:space="preserve"> </w:t>
      </w:r>
      <w:r w:rsidR="009D14D0" w:rsidRPr="00974B87">
        <w:rPr>
          <w:i/>
          <w:iCs/>
        </w:rPr>
        <w:t>P. patagonica</w:t>
      </w:r>
      <w:r w:rsidR="009D14D0" w:rsidRPr="00974B87">
        <w:t xml:space="preserve"> </w:t>
      </w:r>
      <w:r w:rsidR="007A2F9E" w:rsidRPr="00974B87">
        <w:t xml:space="preserve">has been </w:t>
      </w:r>
      <w:r w:rsidR="009D14D0" w:rsidRPr="00974B87">
        <w:t>identified as a priority restoration species by the Bureau of Land</w:t>
      </w:r>
      <w:r w:rsidR="00BB29CA" w:rsidRPr="00974B87">
        <w:t xml:space="preserve"> Management’s Colorado Platea Native Plant Program due to its high </w:t>
      </w:r>
      <w:r w:rsidR="001D6015" w:rsidRPr="00974B87">
        <w:t>likelihood</w:t>
      </w:r>
      <w:r w:rsidR="00BB29CA" w:rsidRPr="00974B87">
        <w:t xml:space="preserve"> for </w:t>
      </w:r>
      <w:r w:rsidR="001D6015" w:rsidRPr="00974B87">
        <w:t>establishment</w:t>
      </w:r>
      <w:r w:rsidR="00BB29CA" w:rsidRPr="00974B87">
        <w:t xml:space="preserve"> in large scale projects</w:t>
      </w:r>
      <w:r w:rsidR="00B61BF2" w:rsidRPr="00974B87">
        <w:t xml:space="preserve"> </w:t>
      </w:r>
      <w:r w:rsidR="00947BF4" w:rsidRPr="00974B87">
        <w:fldChar w:fldCharType="begin"/>
      </w:r>
      <w:r w:rsidR="00973E52">
        <w:instrText xml:space="preserve"> ADDIN ZOTERO_ITEM CSL_CITATION {"citationID":"TPpDh7Ec","properties":{"formattedCitation":"(Wood et al., 2015)","plainCitation":"(Wood et al., 2015)","noteIndex":0},"citationItems":[{"id":1634,"uris":["http://zotero.org/users/6894025/items/B5RFFLG8"],"itemData":{"id":1634,"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schema":"https://github.com/citation-style-language/schema/raw/master/csl-citation.json"} </w:instrText>
      </w:r>
      <w:r w:rsidR="00947BF4" w:rsidRPr="00974B87">
        <w:fldChar w:fldCharType="separate"/>
      </w:r>
      <w:r w:rsidR="0036576A" w:rsidRPr="00974B87">
        <w:rPr>
          <w:noProof/>
        </w:rPr>
        <w:t>(Wood et al., 2015)</w:t>
      </w:r>
      <w:r w:rsidR="00947BF4" w:rsidRPr="00974B87">
        <w:fldChar w:fldCharType="end"/>
      </w:r>
      <w:r w:rsidR="00BB29CA" w:rsidRPr="00974B87">
        <w:t>, high germination probability</w:t>
      </w:r>
      <w:r w:rsidR="0036576A" w:rsidRPr="00974B87">
        <w:t xml:space="preserve"> </w:t>
      </w:r>
      <w:r w:rsidR="0036576A" w:rsidRPr="00974B87">
        <w:fldChar w:fldCharType="begin"/>
      </w:r>
      <w:r w:rsidR="00973E52">
        <w:instrText xml:space="preserve"> ADDIN ZOTERO_ITEM CSL_CITATION {"citationID":"PoSukgxi","properties":{"formattedCitation":"(Gremer &amp; Venable, 2014)","plainCitation":"(Gremer &amp; Venable, 2014)","noteIndex":0},"citationItems":[{"id":606,"uris":["http://zotero.org/users/6894025/items/YLZCIIFZ"],"itemData":{"id":606,"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schema":"https://github.com/citation-style-language/schema/raw/master/csl-citation.json"} </w:instrText>
      </w:r>
      <w:r w:rsidR="0036576A" w:rsidRPr="00974B87">
        <w:fldChar w:fldCharType="separate"/>
      </w:r>
      <w:r w:rsidR="00CD55D1" w:rsidRPr="00974B87">
        <w:rPr>
          <w:noProof/>
        </w:rPr>
        <w:t>(Gremer &amp; Venable, 2014)</w:t>
      </w:r>
      <w:r w:rsidR="0036576A" w:rsidRPr="00974B87">
        <w:fldChar w:fldCharType="end"/>
      </w:r>
      <w:r w:rsidR="00BB29CA" w:rsidRPr="00974B87">
        <w:t xml:space="preserve">, its ability to seed bank </w:t>
      </w:r>
      <w:r w:rsidR="003463E9" w:rsidRPr="00974B87">
        <w:fldChar w:fldCharType="begin"/>
      </w:r>
      <w:r w:rsidR="00973E52">
        <w:instrText xml:space="preserve"> ADDIN ZOTERO_ITEM CSL_CITATION {"citationID":"RIbHaOCG","properties":{"formattedCitation":"(Haight et al., 2019)","plainCitation":"(Haight et al., 2019)","noteIndex":0},"citationItems":[{"id":1636,"uris":["http://zotero.org/users/6894025/items/8A2JKW7H"],"itemData":{"id":1636,"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3463E9" w:rsidRPr="00974B87">
        <w:fldChar w:fldCharType="separate"/>
      </w:r>
      <w:r w:rsidR="00A16601" w:rsidRPr="00974B87">
        <w:rPr>
          <w:noProof/>
        </w:rPr>
        <w:t>(Haight et al., 2019)</w:t>
      </w:r>
      <w:r w:rsidR="003463E9" w:rsidRPr="00974B87">
        <w:fldChar w:fldCharType="end"/>
      </w:r>
      <w:r w:rsidR="00BB29CA" w:rsidRPr="00974B87">
        <w:t>,</w:t>
      </w:r>
      <w:r w:rsidR="00A316A8" w:rsidRPr="00974B87">
        <w:t xml:space="preserve"> and its potential role in promoting perennial establishment </w:t>
      </w:r>
      <w:r w:rsidR="00147266" w:rsidRPr="00974B87">
        <w:fldChar w:fldCharType="begin"/>
      </w:r>
      <w:r w:rsidR="00973E52">
        <w:instrText xml:space="preserve"> ADDIN ZOTERO_ITEM CSL_CITATION {"citationID":"4XIRRXVX","properties":{"formattedCitation":"(Barak et al., 2015)","plainCitation":"(Barak et al., 2015)","noteIndex":0},"citationItems":[{"id":1639,"uris":["http://zotero.org/users/6894025/items/MRQBT7ZU"],"itemData":{"id":1639,"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schema":"https://github.com/citation-style-language/schema/raw/master/csl-citation.json"} </w:instrText>
      </w:r>
      <w:r w:rsidR="00147266" w:rsidRPr="00974B87">
        <w:fldChar w:fldCharType="separate"/>
      </w:r>
      <w:r w:rsidR="00E50089" w:rsidRPr="00974B87">
        <w:rPr>
          <w:noProof/>
        </w:rPr>
        <w:t>(Barak et al., 2015)</w:t>
      </w:r>
      <w:r w:rsidR="00147266" w:rsidRPr="00974B87">
        <w:fldChar w:fldCharType="end"/>
      </w:r>
      <w:r w:rsidR="00A316A8" w:rsidRPr="00974B87">
        <w:t>.</w:t>
      </w:r>
      <w:r w:rsidR="00CE0CD6" w:rsidRPr="00974B87">
        <w:t xml:space="preserve"> </w:t>
      </w:r>
      <w:r w:rsidR="007A2F9E" w:rsidRPr="00974B87">
        <w:t>W</w:t>
      </w:r>
      <w:r w:rsidR="004263FF" w:rsidRPr="00974B87">
        <w:t xml:space="preserve">e used </w:t>
      </w:r>
      <w:r w:rsidR="001D5462" w:rsidRPr="00974B87">
        <w:t>plant material</w:t>
      </w:r>
      <w:r w:rsidR="001D6015" w:rsidRPr="00974B87">
        <w:t xml:space="preserve"> from </w:t>
      </w:r>
      <w:r w:rsidR="008C2F19" w:rsidRPr="00974B87">
        <w:t xml:space="preserve">11 </w:t>
      </w:r>
      <w:r w:rsidR="00120077" w:rsidRPr="00974B87">
        <w:t>different populations of</w:t>
      </w:r>
      <w:r w:rsidR="004263FF" w:rsidRPr="00974B87">
        <w:t xml:space="preserve"> </w:t>
      </w:r>
      <w:r w:rsidR="004263FF" w:rsidRPr="00974B87">
        <w:rPr>
          <w:i/>
          <w:iCs/>
        </w:rPr>
        <w:t>P. patagonica</w:t>
      </w:r>
      <w:r w:rsidR="007A2F9E" w:rsidRPr="00974B87">
        <w:t xml:space="preserve"> sourced from locations ranging in growing season VPD (</w:t>
      </w:r>
      <w:r w:rsidR="006D78E8" w:rsidRPr="00974B87">
        <w:t xml:space="preserve">spring VPD </w:t>
      </w:r>
      <w:r w:rsidR="00690397" w:rsidRPr="00974B87">
        <w:t>from 3.62 kPa to 2.02 kPa</w:t>
      </w:r>
      <w:r w:rsidR="002717E1" w:rsidRPr="00974B87">
        <w:t xml:space="preserve">, </w:t>
      </w:r>
      <w:r w:rsidR="00DC7157" w:rsidRPr="00974B87">
        <w:t>see</w:t>
      </w:r>
      <w:r w:rsidR="002717E1" w:rsidRPr="00974B87">
        <w:t xml:space="preserve"> Figure 1</w:t>
      </w:r>
      <w:r w:rsidR="007A2F9E" w:rsidRPr="00974B87">
        <w:t>).  See</w:t>
      </w:r>
      <w:r w:rsidR="004263FF" w:rsidRPr="00974B87">
        <w:t xml:space="preserve"> Klein &amp; Mitchell </w:t>
      </w:r>
      <w:r w:rsidR="00E50089" w:rsidRPr="00974B87">
        <w:fldChar w:fldCharType="begin"/>
      </w:r>
      <w:r w:rsidR="00973E52">
        <w:instrText xml:space="preserve"> ADDIN ZOTERO_ITEM CSL_CITATION {"citationID":"4oNSvTUI","properties":{"formattedCitation":"(Klein &amp; Mitchell, 2023)","plainCitation":"(Klein &amp; Mitchell, 2023)","dontUpdate":true,"noteIndex":0},"citationItems":[{"id":728,"uris":["http://zotero.org/users/6894025/items/ZYXH9G85"],"itemData":{"id":728,"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schema":"https://github.com/citation-style-language/schema/raw/master/csl-citation.json"} </w:instrText>
      </w:r>
      <w:r w:rsidR="00E50089" w:rsidRPr="00974B87">
        <w:fldChar w:fldCharType="separate"/>
      </w:r>
      <w:r w:rsidR="00230240" w:rsidRPr="00974B87">
        <w:rPr>
          <w:noProof/>
        </w:rPr>
        <w:t>(2023)</w:t>
      </w:r>
      <w:r w:rsidR="00E50089" w:rsidRPr="00974B87">
        <w:fldChar w:fldCharType="end"/>
      </w:r>
      <w:r w:rsidR="00D85CBA" w:rsidRPr="00974B87">
        <w:t xml:space="preserve"> </w:t>
      </w:r>
      <w:r w:rsidR="007A2F9E" w:rsidRPr="00974B87">
        <w:t>for a detailed</w:t>
      </w:r>
      <w:r w:rsidR="00D144B9" w:rsidRPr="00974B87">
        <w:t xml:space="preserve"> description of seed sources and acquisition.</w:t>
      </w:r>
    </w:p>
    <w:p w14:paraId="7AA4B37A" w14:textId="62951575" w:rsidR="007C4EB1" w:rsidRPr="00974B87" w:rsidRDefault="007C4EB1" w:rsidP="007C4EB1">
      <w:pPr>
        <w:spacing w:line="480" w:lineRule="auto"/>
        <w:rPr>
          <w:b/>
          <w:bCs/>
          <w:i/>
          <w:iCs/>
        </w:rPr>
      </w:pPr>
      <w:r w:rsidRPr="00974B87">
        <w:rPr>
          <w:b/>
          <w:bCs/>
          <w:i/>
          <w:iCs/>
        </w:rPr>
        <w:t>Water Limitation Experiments</w:t>
      </w:r>
    </w:p>
    <w:p w14:paraId="7ACCBAC2" w14:textId="1285354D" w:rsidR="007C4EB1" w:rsidRPr="00974B87" w:rsidRDefault="007C4EB1" w:rsidP="00690397">
      <w:pPr>
        <w:spacing w:line="480" w:lineRule="auto"/>
        <w:rPr>
          <w:b/>
          <w:bCs/>
        </w:rPr>
      </w:pPr>
      <w:r w:rsidRPr="00974B87">
        <w:rPr>
          <w:b/>
          <w:bCs/>
        </w:rPr>
        <w:t>F1</w:t>
      </w:r>
      <w:r w:rsidR="00690397" w:rsidRPr="00974B87">
        <w:rPr>
          <w:b/>
          <w:bCs/>
        </w:rPr>
        <w:t xml:space="preserve"> - </w:t>
      </w:r>
      <w:r w:rsidRPr="00974B87">
        <w:rPr>
          <w:b/>
          <w:bCs/>
        </w:rPr>
        <w:t>Common Garden Experiment</w:t>
      </w:r>
    </w:p>
    <w:p w14:paraId="6B66A360" w14:textId="08C8BFFC" w:rsidR="009D190C" w:rsidRPr="00974B87" w:rsidRDefault="007C4EB1" w:rsidP="009D190C">
      <w:pPr>
        <w:spacing w:line="480" w:lineRule="auto"/>
        <w:ind w:firstLine="720"/>
      </w:pPr>
      <w:r w:rsidRPr="00974B87">
        <w:t xml:space="preserve">This experiment leveraged seeds generated as part of </w:t>
      </w:r>
      <w:r w:rsidR="009D190C" w:rsidRPr="00974B87">
        <w:t>2021</w:t>
      </w:r>
      <w:r w:rsidRPr="00974B87">
        <w:t xml:space="preserve"> study detailed in Klein </w:t>
      </w:r>
      <w:r w:rsidR="00690397" w:rsidRPr="00974B87">
        <w:t>&amp;</w:t>
      </w:r>
      <w:r w:rsidRPr="00974B87">
        <w:t xml:space="preserve"> Mitchell et al. 202</w:t>
      </w:r>
      <w:r w:rsidR="00690397" w:rsidRPr="00974B87">
        <w:t>3</w:t>
      </w:r>
      <w:r w:rsidRPr="00974B87">
        <w:t xml:space="preserve">. </w:t>
      </w:r>
      <w:r w:rsidR="009D190C" w:rsidRPr="00974B87">
        <w:t>The</w:t>
      </w:r>
      <w:r w:rsidR="002717E1" w:rsidRPr="00974B87">
        <w:t xml:space="preserve"> </w:t>
      </w:r>
      <w:r w:rsidR="00B635DD" w:rsidRPr="00974B87">
        <w:t xml:space="preserve">F1 </w:t>
      </w:r>
      <w:r w:rsidR="002717E1" w:rsidRPr="00974B87">
        <w:t>experiment</w:t>
      </w:r>
      <w:r w:rsidR="00B635DD" w:rsidRPr="00974B87">
        <w:t xml:space="preserve"> was performed </w:t>
      </w:r>
      <w:r w:rsidR="009D190C" w:rsidRPr="00974B87">
        <w:t xml:space="preserve">common is located at the </w:t>
      </w:r>
      <w:proofErr w:type="spellStart"/>
      <w:r w:rsidR="009D190C" w:rsidRPr="00974B87">
        <w:t>Petchesky</w:t>
      </w:r>
      <w:proofErr w:type="spellEnd"/>
      <w:r w:rsidR="009D190C" w:rsidRPr="00974B87">
        <w:t xml:space="preserve"> Conservation Center on New Mexico Land Conservancy-owned land southwest of Santa Fe, New Mexico, U.S.A. (</w:t>
      </w:r>
      <w:r w:rsidR="009D190C" w:rsidRPr="00974B87">
        <w:rPr>
          <w:i/>
          <w:iCs/>
        </w:rPr>
        <w:t>35.612602, −106.004360</w:t>
      </w:r>
      <w:r w:rsidR="009D190C" w:rsidRPr="00974B87">
        <w:t>). The 262-acre conservation area is dominated by grasslands and pinyon–juniper woodlands, which is representative of the typical </w:t>
      </w:r>
      <w:r w:rsidR="009D190C" w:rsidRPr="00974B87">
        <w:rPr>
          <w:i/>
          <w:iCs/>
        </w:rPr>
        <w:t>P. patagonica</w:t>
      </w:r>
      <w:r w:rsidR="009D190C" w:rsidRPr="00974B87">
        <w:t xml:space="preserve"> habitat in the Southwest. The common garden has a 30-year MAP of 331 mm and </w:t>
      </w:r>
      <w:r w:rsidR="009D190C" w:rsidRPr="00974B87">
        <w:lastRenderedPageBreak/>
        <w:t>ranges annually in temperature from −0.30 to 22°C</w:t>
      </w:r>
      <w:r w:rsidR="00B635DD" w:rsidRPr="00974B87">
        <w:t>,</w:t>
      </w:r>
      <w:r w:rsidR="009D190C" w:rsidRPr="00974B87">
        <w:t xml:space="preserve"> which is intermediate in precipitation and temperature compared to collection conditions for our </w:t>
      </w:r>
      <w:r w:rsidR="00B635DD" w:rsidRPr="00974B87">
        <w:t>11</w:t>
      </w:r>
      <w:r w:rsidR="009D190C" w:rsidRPr="00974B87">
        <w:t xml:space="preserve"> populations.</w:t>
      </w:r>
      <w:r w:rsidRPr="00974B87">
        <w:t xml:space="preserve"> </w:t>
      </w:r>
    </w:p>
    <w:p w14:paraId="3FCC7E34" w14:textId="5C2943BB" w:rsidR="009D190C" w:rsidRPr="00974B87" w:rsidRDefault="00B635DD" w:rsidP="008933C4">
      <w:pPr>
        <w:spacing w:line="480" w:lineRule="auto"/>
        <w:ind w:firstLine="720"/>
      </w:pPr>
      <w:r w:rsidRPr="00974B87">
        <w:t>During the F1 experiment, w</w:t>
      </w:r>
      <w:r w:rsidR="007C4EB1" w:rsidRPr="00974B87">
        <w:t xml:space="preserve">e used </w:t>
      </w:r>
      <w:r w:rsidR="00A10D9E" w:rsidRPr="00974B87">
        <w:t xml:space="preserve">wild collected </w:t>
      </w:r>
      <w:r w:rsidR="007C4EB1" w:rsidRPr="00974B87">
        <w:t>seed</w:t>
      </w:r>
      <w:r w:rsidR="00A10D9E" w:rsidRPr="00974B87">
        <w:t xml:space="preserve"> (collected from locations detailed in </w:t>
      </w:r>
      <w:r w:rsidR="002717E1" w:rsidRPr="00974B87">
        <w:t>Figure 1</w:t>
      </w:r>
      <w:r w:rsidR="00A10D9E" w:rsidRPr="00974B87">
        <w:t>)</w:t>
      </w:r>
      <w:r w:rsidR="007C4EB1" w:rsidRPr="00974B87">
        <w:t xml:space="preserve"> </w:t>
      </w:r>
      <w:r w:rsidR="00A10D9E" w:rsidRPr="00974B87">
        <w:t>and grew them</w:t>
      </w:r>
      <w:r w:rsidR="007C4EB1" w:rsidRPr="00974B87">
        <w:t xml:space="preserve"> under one of two watering treatments</w:t>
      </w:r>
      <w:r w:rsidR="009D190C" w:rsidRPr="00974B87">
        <w:t xml:space="preserve">: supplemental watering and ambient watering. Individuals grown under the supplemental watering treatment received 200% of the </w:t>
      </w:r>
      <w:r w:rsidR="00A10D9E" w:rsidRPr="00974B87">
        <w:t>30-year</w:t>
      </w:r>
      <w:r w:rsidR="009D190C" w:rsidRPr="00974B87">
        <w:t xml:space="preserve"> average at the common garden (~96mm), while the ambient watering </w:t>
      </w:r>
      <w:r w:rsidR="00A10D9E" w:rsidRPr="00974B87">
        <w:t>received</w:t>
      </w:r>
      <w:r w:rsidR="009D190C" w:rsidRPr="00974B87">
        <w:t xml:space="preserve"> approximately 100% of the 30-year normal for the growing season (~48mm). </w:t>
      </w:r>
      <w:r w:rsidR="000A6286" w:rsidRPr="00974B87">
        <w:t>F</w:t>
      </w:r>
      <w:r w:rsidR="0047460D" w:rsidRPr="00974B87">
        <w:t xml:space="preserve">or </w:t>
      </w:r>
      <w:r w:rsidR="000A6286" w:rsidRPr="00974B87">
        <w:t>further details on</w:t>
      </w:r>
      <w:r w:rsidR="00562641" w:rsidRPr="00974B87">
        <w:t xml:space="preserve"> the F1 common garden experiment,</w:t>
      </w:r>
      <w:r w:rsidR="0047460D" w:rsidRPr="00974B87">
        <w:t xml:space="preserve"> see Klein &amp; Mitchell</w:t>
      </w:r>
      <w:r w:rsidR="001D5462" w:rsidRPr="00974B87">
        <w:t xml:space="preserve">, </w:t>
      </w:r>
      <w:r w:rsidR="0047460D" w:rsidRPr="00974B87">
        <w:t>2023.</w:t>
      </w:r>
      <w:r w:rsidR="00593FBE" w:rsidRPr="00974B87">
        <w:t xml:space="preserve"> </w:t>
      </w:r>
      <w:r w:rsidR="00926F5F" w:rsidRPr="00974B87">
        <w:t xml:space="preserve">The offspring seed </w:t>
      </w:r>
      <w:r w:rsidR="00232CCF" w:rsidRPr="00974B87">
        <w:t xml:space="preserve">(F2, Figure </w:t>
      </w:r>
      <w:r w:rsidR="002717E1" w:rsidRPr="00974B87">
        <w:t>2</w:t>
      </w:r>
      <w:r w:rsidR="00232CCF" w:rsidRPr="00974B87">
        <w:t xml:space="preserve">) </w:t>
      </w:r>
      <w:r w:rsidR="00926F5F" w:rsidRPr="00974B87">
        <w:t>of these plants</w:t>
      </w:r>
      <w:r w:rsidR="00593FBE" w:rsidRPr="00974B87">
        <w:t xml:space="preserve"> were collected, cleaned, and stored for later use.</w:t>
      </w:r>
      <w:r w:rsidR="009D190C" w:rsidRPr="00974B87">
        <w:t xml:space="preserve">  For the purposes of our experiment, we considered individuals grown under ambient conditions to be </w:t>
      </w:r>
      <w:r w:rsidR="00AC5122" w:rsidRPr="00974B87">
        <w:t>“dry”</w:t>
      </w:r>
      <w:r w:rsidR="009D190C" w:rsidRPr="00974B87">
        <w:t xml:space="preserve"> and those under supplemental conditions to be </w:t>
      </w:r>
      <w:r w:rsidR="00AC5122" w:rsidRPr="00974B87">
        <w:t>“</w:t>
      </w:r>
      <w:r w:rsidR="009D190C" w:rsidRPr="00974B87">
        <w:t>control</w:t>
      </w:r>
      <w:r w:rsidR="00AC5122" w:rsidRPr="00974B87">
        <w:t>”</w:t>
      </w:r>
      <w:r w:rsidR="009D190C" w:rsidRPr="00974B87">
        <w:t>.</w:t>
      </w:r>
    </w:p>
    <w:p w14:paraId="3FB916A7" w14:textId="5750A233" w:rsidR="009D190C" w:rsidRPr="00974B87" w:rsidRDefault="009D190C" w:rsidP="009D190C">
      <w:pPr>
        <w:spacing w:line="480" w:lineRule="auto"/>
        <w:rPr>
          <w:b/>
          <w:bCs/>
        </w:rPr>
      </w:pPr>
      <w:r w:rsidRPr="00974B87">
        <w:rPr>
          <w:b/>
          <w:bCs/>
        </w:rPr>
        <w:t xml:space="preserve">F2 </w:t>
      </w:r>
      <w:r w:rsidR="00AC727B" w:rsidRPr="00974B87">
        <w:rPr>
          <w:b/>
          <w:bCs/>
        </w:rPr>
        <w:t xml:space="preserve">- </w:t>
      </w:r>
      <w:r w:rsidRPr="00974B87">
        <w:rPr>
          <w:b/>
          <w:bCs/>
        </w:rPr>
        <w:t>Greenhouse experiment</w:t>
      </w:r>
    </w:p>
    <w:p w14:paraId="4125B07C" w14:textId="2A211CA6" w:rsidR="00F25CCF" w:rsidRPr="00974B87" w:rsidRDefault="00AE513A" w:rsidP="008B22F5">
      <w:pPr>
        <w:spacing w:line="480" w:lineRule="auto"/>
        <w:ind w:firstLine="720"/>
      </w:pPr>
      <w:r w:rsidRPr="00974B87">
        <w:t>Seeds produced from the F1</w:t>
      </w:r>
      <w:r w:rsidR="008B22F5" w:rsidRPr="00974B87">
        <w:t xml:space="preserve"> </w:t>
      </w:r>
      <w:r w:rsidRPr="00974B87">
        <w:t>common garden</w:t>
      </w:r>
      <w:r w:rsidR="00814652" w:rsidRPr="00974B87">
        <w:t xml:space="preserve"> were </w:t>
      </w:r>
      <w:r w:rsidR="009D190C" w:rsidRPr="00974B87">
        <w:t xml:space="preserve">used in a F2 </w:t>
      </w:r>
      <w:r w:rsidR="00514083" w:rsidRPr="00974B87">
        <w:t>greenhouse</w:t>
      </w:r>
      <w:r w:rsidR="009D190C" w:rsidRPr="00974B87">
        <w:t xml:space="preserve"> water limitation experiment</w:t>
      </w:r>
      <w:r w:rsidR="00514083" w:rsidRPr="00974B87">
        <w:t xml:space="preserve"> </w:t>
      </w:r>
      <w:r w:rsidR="009D190C" w:rsidRPr="00974B87">
        <w:t>(</w:t>
      </w:r>
      <w:r w:rsidR="00514083" w:rsidRPr="00974B87">
        <w:t xml:space="preserve">Figure </w:t>
      </w:r>
      <w:r w:rsidR="002A130C" w:rsidRPr="00974B87">
        <w:t>2</w:t>
      </w:r>
      <w:r w:rsidR="00514083" w:rsidRPr="00974B87">
        <w:t>)</w:t>
      </w:r>
      <w:r w:rsidR="00034C48" w:rsidRPr="00974B87">
        <w:t xml:space="preserve"> during the spring </w:t>
      </w:r>
      <w:r w:rsidR="009D190C" w:rsidRPr="00974B87">
        <w:t xml:space="preserve">and summer </w:t>
      </w:r>
      <w:r w:rsidR="00034C48" w:rsidRPr="00974B87">
        <w:t>of 2023 (April – Augus</w:t>
      </w:r>
      <w:r w:rsidR="009D190C" w:rsidRPr="00974B87">
        <w:t>t</w:t>
      </w:r>
      <w:r w:rsidR="00034C48" w:rsidRPr="00974B87">
        <w:t>).</w:t>
      </w:r>
      <w:r w:rsidR="00F87179" w:rsidRPr="00974B87">
        <w:t xml:space="preserve"> </w:t>
      </w:r>
      <w:r w:rsidR="009D190C" w:rsidRPr="00974B87">
        <w:t xml:space="preserve">Seeds from population </w:t>
      </w:r>
      <w:r w:rsidR="00475673" w:rsidRPr="00974B87">
        <w:t xml:space="preserve">2 </w:t>
      </w:r>
      <w:r w:rsidR="009D190C" w:rsidRPr="00974B87">
        <w:t>were misplaced and not recovered</w:t>
      </w:r>
      <w:r w:rsidR="00475673" w:rsidRPr="00974B87">
        <w:t xml:space="preserve">, </w:t>
      </w:r>
      <w:r w:rsidR="00EE236F" w:rsidRPr="00974B87">
        <w:t xml:space="preserve">so only 11 populations were represented in F2. </w:t>
      </w:r>
      <w:r w:rsidR="00F87179" w:rsidRPr="00974B87">
        <w:t>Seeds</w:t>
      </w:r>
      <w:r w:rsidR="009D190C" w:rsidRPr="00974B87">
        <w:t xml:space="preserve"> from each population and each watering treatment</w:t>
      </w:r>
      <w:r w:rsidR="00F87179" w:rsidRPr="00974B87">
        <w:t xml:space="preserve"> were </w:t>
      </w:r>
      <w:r w:rsidR="007C1D10" w:rsidRPr="00974B87">
        <w:t>scarified with 150-grit sandpaper, soaked for 24 hours in tap water, and planted in 2-in</w:t>
      </w:r>
      <w:r w:rsidR="008F3CB2" w:rsidRPr="00974B87">
        <w:t xml:space="preserve"> </w:t>
      </w:r>
      <w:r w:rsidR="00207507" w:rsidRPr="00974B87">
        <w:t>x 8-in</w:t>
      </w:r>
      <w:r w:rsidR="007C1D10" w:rsidRPr="00974B87">
        <w:t xml:space="preserve"> “cone-</w:t>
      </w:r>
      <w:proofErr w:type="spellStart"/>
      <w:r w:rsidR="007C1D10" w:rsidRPr="00974B87">
        <w:t>tainers</w:t>
      </w:r>
      <w:proofErr w:type="spellEnd"/>
      <w:r w:rsidR="007C1D10" w:rsidRPr="00974B87">
        <w:t xml:space="preserve">” (Stuewe &amp; Sons, Tangent, </w:t>
      </w:r>
      <w:proofErr w:type="gramStart"/>
      <w:r w:rsidR="007C1D10" w:rsidRPr="00974B87">
        <w:t>OR,</w:t>
      </w:r>
      <w:proofErr w:type="gramEnd"/>
      <w:r w:rsidR="007C1D10" w:rsidRPr="00974B87">
        <w:t xml:space="preserve"> USA). </w:t>
      </w:r>
      <w:r w:rsidR="001D205D" w:rsidRPr="00974B87">
        <w:t>We sowed 5-8 seeds per pot in a 50-50 mixture of sterilized potting soil and sand</w:t>
      </w:r>
      <w:r w:rsidR="008F54C5" w:rsidRPr="00974B87">
        <w:t xml:space="preserve"> and watered </w:t>
      </w:r>
      <w:r w:rsidR="00494344" w:rsidRPr="00974B87">
        <w:t xml:space="preserve">all pots to saturation for the first 14 days to ensure germination. </w:t>
      </w:r>
      <w:r w:rsidR="006D1801" w:rsidRPr="00974B87">
        <w:t xml:space="preserve">The planting substrate </w:t>
      </w:r>
      <w:r w:rsidR="009D190C" w:rsidRPr="00974B87">
        <w:t>was</w:t>
      </w:r>
      <w:r w:rsidR="006D1801" w:rsidRPr="00974B87">
        <w:t xml:space="preserve"> sterilized </w:t>
      </w:r>
      <w:r w:rsidR="001D5462" w:rsidRPr="00974B87">
        <w:t>via an</w:t>
      </w:r>
      <w:r w:rsidR="006D1801" w:rsidRPr="00974B87">
        <w:t xml:space="preserve"> autocla</w:t>
      </w:r>
      <w:r w:rsidR="001D5462" w:rsidRPr="00974B87">
        <w:t>ve</w:t>
      </w:r>
      <w:r w:rsidR="006D1801" w:rsidRPr="00974B87">
        <w:t xml:space="preserve"> at 121 C for 3 consecutive days. </w:t>
      </w:r>
      <w:r w:rsidR="001D205D" w:rsidRPr="00974B87">
        <w:t>The gre</w:t>
      </w:r>
      <w:r w:rsidR="008F54C5" w:rsidRPr="00974B87">
        <w:t>enhouse was maintained between 64-</w:t>
      </w:r>
      <w:r w:rsidR="003D74A5" w:rsidRPr="00974B87">
        <w:t>85</w:t>
      </w:r>
      <w:r w:rsidR="008F54C5" w:rsidRPr="00974B87">
        <w:t xml:space="preserve"> F under ambient light </w:t>
      </w:r>
      <w:r w:rsidR="00F5030E" w:rsidRPr="00974B87">
        <w:t>conditions</w:t>
      </w:r>
      <w:r w:rsidR="008F54C5" w:rsidRPr="00974B87">
        <w:t xml:space="preserve"> from April to August 2023.</w:t>
      </w:r>
      <w:r w:rsidR="00494344" w:rsidRPr="00974B87">
        <w:t xml:space="preserve"> No fertilizer was applied over the course of the experiment. On day 14, we thinned </w:t>
      </w:r>
      <w:r w:rsidR="00AC5122" w:rsidRPr="00974B87">
        <w:t>each cone-</w:t>
      </w:r>
      <w:proofErr w:type="spellStart"/>
      <w:r w:rsidR="00AC5122" w:rsidRPr="00974B87">
        <w:t>tainer</w:t>
      </w:r>
      <w:proofErr w:type="spellEnd"/>
      <w:r w:rsidR="00AC5122" w:rsidRPr="00974B87">
        <w:t xml:space="preserve"> </w:t>
      </w:r>
      <w:r w:rsidR="00494344" w:rsidRPr="00974B87">
        <w:t>to a single individual per pot</w:t>
      </w:r>
      <w:r w:rsidR="008F3CB2" w:rsidRPr="00974B87">
        <w:t xml:space="preserve"> and randomly assigned </w:t>
      </w:r>
      <w:r w:rsidR="0014695B" w:rsidRPr="00974B87">
        <w:t>plants to</w:t>
      </w:r>
      <w:r w:rsidR="008F3CB2" w:rsidRPr="00974B87">
        <w:t xml:space="preserve"> </w:t>
      </w:r>
      <w:r w:rsidR="00AC5122" w:rsidRPr="00974B87">
        <w:t xml:space="preserve">one of two </w:t>
      </w:r>
      <w:r w:rsidR="008F3CB2" w:rsidRPr="00974B87">
        <w:lastRenderedPageBreak/>
        <w:t>watering treatment</w:t>
      </w:r>
      <w:r w:rsidR="00AC5122" w:rsidRPr="00974B87">
        <w:t xml:space="preserve"> in a fully factorial fashion</w:t>
      </w:r>
      <w:r w:rsidR="000E4199" w:rsidRPr="00974B87">
        <w:t xml:space="preserve"> (Figure 1)</w:t>
      </w:r>
      <w:r w:rsidR="00AC5122" w:rsidRPr="00974B87">
        <w:t>.</w:t>
      </w:r>
      <w:r w:rsidR="003D74A5" w:rsidRPr="00974B87">
        <w:t xml:space="preserve"> </w:t>
      </w:r>
      <w:r w:rsidR="004D1261" w:rsidRPr="00974B87">
        <w:t xml:space="preserve">The final </w:t>
      </w:r>
      <w:r w:rsidR="000E4199" w:rsidRPr="00974B87">
        <w:t xml:space="preserve">experimental </w:t>
      </w:r>
      <w:r w:rsidR="004D1261" w:rsidRPr="00974B87">
        <w:t xml:space="preserve">design comprised </w:t>
      </w:r>
      <w:proofErr w:type="gramStart"/>
      <w:r w:rsidR="00544886" w:rsidRPr="00974B87">
        <w:t>of</w:t>
      </w:r>
      <w:r w:rsidR="001D5462" w:rsidRPr="00974B87">
        <w:t>:</w:t>
      </w:r>
      <w:proofErr w:type="gramEnd"/>
      <w:r w:rsidR="001D5462" w:rsidRPr="00974B87">
        <w:t xml:space="preserve"> </w:t>
      </w:r>
      <w:r w:rsidR="00544886" w:rsidRPr="00974B87">
        <w:t xml:space="preserve">11 maternal populations X </w:t>
      </w:r>
      <w:r w:rsidR="001A0BFB" w:rsidRPr="00974B87">
        <w:t>two F1 watering treatments</w:t>
      </w:r>
      <w:r w:rsidR="00AC5122" w:rsidRPr="00974B87">
        <w:t xml:space="preserve"> (control and dry)</w:t>
      </w:r>
      <w:r w:rsidR="001A0BFB" w:rsidRPr="00974B87">
        <w:t xml:space="preserve"> X </w:t>
      </w:r>
      <w:r w:rsidR="00CC244B" w:rsidRPr="00974B87">
        <w:t>two</w:t>
      </w:r>
      <w:r w:rsidR="001A0BFB" w:rsidRPr="00974B87">
        <w:t xml:space="preserve"> F2 watering treatments</w:t>
      </w:r>
      <w:r w:rsidR="00AC5122" w:rsidRPr="00974B87">
        <w:t xml:space="preserve"> (control x dry)</w:t>
      </w:r>
      <w:r w:rsidR="00CC244B" w:rsidRPr="00974B87">
        <w:t xml:space="preserve"> X </w:t>
      </w:r>
      <w:r w:rsidR="007A6A28" w:rsidRPr="00974B87">
        <w:t>48</w:t>
      </w:r>
      <w:r w:rsidR="00CC244B" w:rsidRPr="00974B87">
        <w:t xml:space="preserve"> </w:t>
      </w:r>
      <w:r w:rsidR="001007FD" w:rsidRPr="00974B87">
        <w:t>individuals</w:t>
      </w:r>
      <w:r w:rsidR="00CC244B" w:rsidRPr="00974B87">
        <w:t xml:space="preserve"> = 2112 plants</w:t>
      </w:r>
      <w:r w:rsidR="00B361A7" w:rsidRPr="00974B87">
        <w:t xml:space="preserve">, resulting in four treatment </w:t>
      </w:r>
      <w:r w:rsidR="00AC5122" w:rsidRPr="00974B87">
        <w:t>cohorts</w:t>
      </w:r>
      <w:r w:rsidR="00B361A7" w:rsidRPr="00974B87">
        <w:t xml:space="preserve">: </w:t>
      </w:r>
      <w:r w:rsidR="00AC5122" w:rsidRPr="00974B87">
        <w:t>DD</w:t>
      </w:r>
      <w:r w:rsidR="00F25CCF" w:rsidRPr="00974B87">
        <w:t xml:space="preserve"> (F1 dry / F2 dry), DC (F1 dry / F2 control), CD (F1 control / F2 dry), and CC (F1 control / F2 control)</w:t>
      </w:r>
      <w:r w:rsidR="001F5CC0" w:rsidRPr="00974B87">
        <w:t xml:space="preserve"> (Figure </w:t>
      </w:r>
      <w:r w:rsidR="002A130C" w:rsidRPr="00974B87">
        <w:t>2</w:t>
      </w:r>
      <w:r w:rsidR="001F5CC0" w:rsidRPr="00974B87">
        <w:t>).</w:t>
      </w:r>
    </w:p>
    <w:p w14:paraId="407002EE" w14:textId="73E1619A" w:rsidR="00DC7157" w:rsidRDefault="00AC5122" w:rsidP="00916553">
      <w:pPr>
        <w:spacing w:line="480" w:lineRule="auto"/>
        <w:ind w:firstLine="720"/>
      </w:pPr>
      <w:r w:rsidRPr="00974B87">
        <w:t>To maximize differences between our two water treatments, plants in the control treatment received water</w:t>
      </w:r>
      <w:r w:rsidR="00474E8D" w:rsidRPr="00974B87">
        <w:t xml:space="preserve"> equal to the 30-year mean spring (March-June) </w:t>
      </w:r>
      <w:r w:rsidR="00847800" w:rsidRPr="00974B87">
        <w:t>rainfall</w:t>
      </w:r>
      <w:r w:rsidR="00474E8D" w:rsidRPr="00974B87">
        <w:t xml:space="preserve"> amounts for the wettest seed source location in our study (60ml/week).</w:t>
      </w:r>
      <w:r w:rsidR="00847800" w:rsidRPr="00974B87">
        <w:t xml:space="preserve"> </w:t>
      </w:r>
      <w:r w:rsidRPr="00974B87">
        <w:t xml:space="preserve">Beginning on day 14 of the experiment, </w:t>
      </w:r>
      <w:r w:rsidR="00431011" w:rsidRPr="00974B87">
        <w:t>plants</w:t>
      </w:r>
      <w:r w:rsidR="00847800" w:rsidRPr="00974B87">
        <w:t xml:space="preserve"> in the dry treatment group </w:t>
      </w:r>
      <w:r w:rsidR="00960344" w:rsidRPr="00974B87">
        <w:t>we</w:t>
      </w:r>
      <w:r w:rsidRPr="00974B87">
        <w:t>re</w:t>
      </w:r>
      <w:r w:rsidR="00960344" w:rsidRPr="00974B87">
        <w:t xml:space="preserve"> watered at a rate of 50% of the 30-year mean spring rainfall amount for the driest location in our study (15ml/week)</w:t>
      </w:r>
      <w:r w:rsidR="007D11BD" w:rsidRPr="00974B87">
        <w:t xml:space="preserve"> (PRISM Climate Group)</w:t>
      </w:r>
      <w:r w:rsidR="00960344" w:rsidRPr="00974B87">
        <w:t xml:space="preserve">. Plant </w:t>
      </w:r>
      <w:r w:rsidR="00E902C5" w:rsidRPr="00974B87">
        <w:t>stress</w:t>
      </w:r>
      <w:r w:rsidRPr="00974B87">
        <w:t xml:space="preserve"> (an observed and sustained loss of turgor pressure even with watering)</w:t>
      </w:r>
      <w:r w:rsidR="00960344" w:rsidRPr="00974B87">
        <w:t xml:space="preserve"> was initially </w:t>
      </w:r>
      <w:r w:rsidR="00E902C5" w:rsidRPr="00974B87">
        <w:t xml:space="preserve">very </w:t>
      </w:r>
      <w:r w:rsidR="00960344" w:rsidRPr="00974B87">
        <w:t>high</w:t>
      </w:r>
      <w:r w:rsidRPr="00974B87">
        <w:t xml:space="preserve"> in the dry treatment</w:t>
      </w:r>
      <w:r w:rsidR="00960344" w:rsidRPr="00974B87">
        <w:t xml:space="preserve">, so </w:t>
      </w:r>
      <w:r w:rsidRPr="00974B87">
        <w:t>watering was</w:t>
      </w:r>
      <w:r w:rsidR="00960344" w:rsidRPr="00974B87">
        <w:t xml:space="preserve"> increased to 30</w:t>
      </w:r>
      <w:r w:rsidR="00E902C5" w:rsidRPr="00974B87">
        <w:t>ml/week on day 18 to ensure</w:t>
      </w:r>
      <w:r w:rsidRPr="00974B87">
        <w:t xml:space="preserve"> adequate</w:t>
      </w:r>
      <w:r w:rsidR="00E902C5" w:rsidRPr="00974B87">
        <w:t xml:space="preserve"> survival</w:t>
      </w:r>
      <w:r w:rsidRPr="00974B87">
        <w:t xml:space="preserve"> and replication</w:t>
      </w:r>
      <w:r w:rsidR="00E902C5" w:rsidRPr="00974B87">
        <w:t xml:space="preserve"> </w:t>
      </w:r>
      <w:r w:rsidRPr="00974B87">
        <w:t>in</w:t>
      </w:r>
      <w:r w:rsidR="00E902C5" w:rsidRPr="00974B87">
        <w:t xml:space="preserve"> the treatment group. Watering occurred twice per week at </w:t>
      </w:r>
      <w:r w:rsidR="008C3994" w:rsidRPr="00974B87">
        <w:t>15</w:t>
      </w:r>
      <w:r w:rsidR="00E902C5" w:rsidRPr="00974B87">
        <w:t xml:space="preserve"> ml (dry)</w:t>
      </w:r>
      <w:r w:rsidR="002C7ED8" w:rsidRPr="00974B87">
        <w:t xml:space="preserve"> and </w:t>
      </w:r>
      <w:r w:rsidR="008C3994" w:rsidRPr="00974B87">
        <w:t>30</w:t>
      </w:r>
      <w:r w:rsidR="002C7ED8" w:rsidRPr="00974B87">
        <w:t xml:space="preserve"> ml (control) per watering using a </w:t>
      </w:r>
      <w:r w:rsidRPr="00974B87">
        <w:t xml:space="preserve">graduated 100ml </w:t>
      </w:r>
      <w:r w:rsidR="002C7ED8" w:rsidRPr="00974B87">
        <w:t>syringe.</w:t>
      </w:r>
    </w:p>
    <w:p w14:paraId="3EFF1084" w14:textId="77777777" w:rsidR="003B1A23" w:rsidRDefault="003B1A23" w:rsidP="00916553">
      <w:pPr>
        <w:spacing w:line="480" w:lineRule="auto"/>
        <w:ind w:firstLine="720"/>
      </w:pPr>
    </w:p>
    <w:p w14:paraId="2943EDE0" w14:textId="77777777" w:rsidR="00B215E2" w:rsidRDefault="00B215E2" w:rsidP="00916553">
      <w:pPr>
        <w:spacing w:line="480" w:lineRule="auto"/>
        <w:ind w:firstLine="720"/>
      </w:pPr>
    </w:p>
    <w:p w14:paraId="1E65B408" w14:textId="77777777" w:rsidR="00B215E2" w:rsidRDefault="00B215E2" w:rsidP="00916553">
      <w:pPr>
        <w:spacing w:line="480" w:lineRule="auto"/>
        <w:ind w:firstLine="720"/>
      </w:pPr>
    </w:p>
    <w:p w14:paraId="08523A48" w14:textId="77777777" w:rsidR="00B215E2" w:rsidRDefault="00B215E2" w:rsidP="00916553">
      <w:pPr>
        <w:spacing w:line="480" w:lineRule="auto"/>
        <w:ind w:firstLine="720"/>
      </w:pPr>
    </w:p>
    <w:p w14:paraId="6A6AED6C" w14:textId="77777777" w:rsidR="00B215E2" w:rsidRDefault="00B215E2" w:rsidP="00916553">
      <w:pPr>
        <w:spacing w:line="480" w:lineRule="auto"/>
        <w:ind w:firstLine="720"/>
      </w:pPr>
    </w:p>
    <w:p w14:paraId="05724D10" w14:textId="77777777" w:rsidR="00B215E2" w:rsidRDefault="00B215E2" w:rsidP="00916553">
      <w:pPr>
        <w:spacing w:line="480" w:lineRule="auto"/>
        <w:ind w:firstLine="720"/>
      </w:pPr>
    </w:p>
    <w:p w14:paraId="3000F6EE" w14:textId="77777777" w:rsidR="00B215E2" w:rsidRDefault="00B215E2" w:rsidP="00B215E2">
      <w:pPr>
        <w:spacing w:line="480" w:lineRule="auto"/>
      </w:pPr>
    </w:p>
    <w:p w14:paraId="5663D280" w14:textId="77777777" w:rsidR="00B215E2" w:rsidRPr="00974B87" w:rsidRDefault="00B215E2" w:rsidP="00B215E2">
      <w:pPr>
        <w:spacing w:line="480" w:lineRule="auto"/>
      </w:pPr>
    </w:p>
    <w:p w14:paraId="3659C12C" w14:textId="6C7D8DFD" w:rsidR="008808B3" w:rsidRPr="003B1A23" w:rsidRDefault="00FF3219" w:rsidP="006110E1">
      <w:pPr>
        <w:rPr>
          <w:b/>
          <w:bCs/>
          <w:sz w:val="22"/>
          <w:szCs w:val="22"/>
        </w:rPr>
      </w:pPr>
      <w:r w:rsidRPr="006A5597">
        <w:rPr>
          <w:b/>
          <w:bCs/>
        </w:rPr>
        <w:lastRenderedPageBreak/>
        <w:t>Figure</w:t>
      </w:r>
      <w:r w:rsidR="004B56F2" w:rsidRPr="006A5597">
        <w:rPr>
          <w:b/>
          <w:bCs/>
        </w:rPr>
        <w:t xml:space="preserve"> 1.</w:t>
      </w:r>
      <w:r w:rsidR="004B56F2" w:rsidRPr="006A5597">
        <w:t xml:space="preserve"> </w:t>
      </w:r>
      <w:r w:rsidR="006110E1" w:rsidRPr="006A5597">
        <w:t xml:space="preserve">a) </w:t>
      </w:r>
      <w:r w:rsidR="00B43806" w:rsidRPr="006A5597">
        <w:t>Collection locations</w:t>
      </w:r>
      <w:r w:rsidRPr="006A5597">
        <w:t xml:space="preserve"> </w:t>
      </w:r>
      <w:r w:rsidR="00B43806" w:rsidRPr="006A5597">
        <w:t xml:space="preserve">and </w:t>
      </w:r>
      <w:r w:rsidR="006110E1" w:rsidRPr="006A5597">
        <w:t xml:space="preserve">b) </w:t>
      </w:r>
      <w:r w:rsidR="005B5DB8" w:rsidRPr="006A5597">
        <w:t xml:space="preserve">growing season </w:t>
      </w:r>
      <w:r w:rsidR="00B43806" w:rsidRPr="006A5597">
        <w:t>climate characteristics for each population</w:t>
      </w:r>
      <w:r w:rsidR="006110E1" w:rsidRPr="006A5597">
        <w:t xml:space="preserve"> of </w:t>
      </w:r>
      <w:r w:rsidR="006110E1" w:rsidRPr="006A5597">
        <w:rPr>
          <w:i/>
          <w:iCs/>
        </w:rPr>
        <w:t>Plantago patagonica.</w:t>
      </w:r>
      <w:r w:rsidR="005C0358" w:rsidRPr="006A5597">
        <w:rPr>
          <w:i/>
          <w:iCs/>
        </w:rPr>
        <w:t xml:space="preserve"> </w:t>
      </w:r>
      <w:r w:rsidR="005B5DB8" w:rsidRPr="006A5597">
        <w:t>Spring c</w:t>
      </w:r>
      <w:r w:rsidR="00DD12D7" w:rsidRPr="006A5597">
        <w:t>limate characteristics were averaged across 30 years (1</w:t>
      </w:r>
      <w:r w:rsidR="005C0358" w:rsidRPr="006A5597">
        <w:t>989 – 2019</w:t>
      </w:r>
      <w:r w:rsidR="005B5DB8" w:rsidRPr="006A5597">
        <w:t>, April – June</w:t>
      </w:r>
      <w:r w:rsidR="005C0358" w:rsidRPr="006A5597">
        <w:t>). SVPD = spring VPD.</w:t>
      </w:r>
    </w:p>
    <w:p w14:paraId="5838B94C" w14:textId="474254DE" w:rsidR="006A5597" w:rsidRPr="006A5597" w:rsidRDefault="006A5597" w:rsidP="006110E1"/>
    <w:p w14:paraId="3CC8332D" w14:textId="70FC582F" w:rsidR="00D55BB2" w:rsidRPr="008B22F5" w:rsidRDefault="008808B3" w:rsidP="00FA2ED2">
      <w:pPr>
        <w:spacing w:line="480" w:lineRule="auto"/>
        <w:rPr>
          <w:sz w:val="22"/>
          <w:szCs w:val="22"/>
          <w:highlight w:val="yellow"/>
        </w:rPr>
      </w:pPr>
      <w:r w:rsidRPr="00203449">
        <w:rPr>
          <w:noProof/>
          <w:sz w:val="22"/>
          <w:szCs w:val="22"/>
          <w:highlight w:val="yellow"/>
        </w:rPr>
        <mc:AlternateContent>
          <mc:Choice Requires="wps">
            <w:drawing>
              <wp:anchor distT="0" distB="0" distL="114300" distR="114300" simplePos="0" relativeHeight="251704320" behindDoc="0" locked="0" layoutInCell="1" allowOverlap="1" wp14:anchorId="1BCFEB01" wp14:editId="0F4ECF02">
                <wp:simplePos x="0" y="0"/>
                <wp:positionH relativeFrom="column">
                  <wp:posOffset>2786669</wp:posOffset>
                </wp:positionH>
                <wp:positionV relativeFrom="paragraph">
                  <wp:posOffset>60073</wp:posOffset>
                </wp:positionV>
                <wp:extent cx="342322" cy="280035"/>
                <wp:effectExtent l="0" t="0" r="0" b="0"/>
                <wp:wrapNone/>
                <wp:docPr id="240140851" name="TextBox 5"/>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BCFEB01" id="_x0000_t202" coordsize="21600,21600" o:spt="202" path="m,l,21600r21600,l21600,xe">
                <v:stroke joinstyle="miter"/>
                <v:path gradientshapeok="t" o:connecttype="rect"/>
              </v:shapetype>
              <v:shape id="TextBox 5" o:spid="_x0000_s1026" type="#_x0000_t202" style="position:absolute;margin-left:219.4pt;margin-top:4.75pt;width:26.95pt;height:22.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" filled="f" stroked="f">
                <v:textbox>
                  <w:txbxContent>
                    <w:p w14:paraId="31FA78E3" w14:textId="71281F42" w:rsidR="008808B3" w:rsidRDefault="008808B3" w:rsidP="008808B3">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b)</w:t>
                      </w:r>
                    </w:p>
                  </w:txbxContent>
                </v:textbox>
              </v:shape>
            </w:pict>
          </mc:Fallback>
        </mc:AlternateContent>
      </w:r>
      <w:r w:rsidR="004B67C2" w:rsidRPr="00203449">
        <w:rPr>
          <w:noProof/>
          <w:sz w:val="22"/>
          <w:szCs w:val="22"/>
          <w:highlight w:val="yellow"/>
        </w:rPr>
        <mc:AlternateContent>
          <mc:Choice Requires="wps">
            <w:drawing>
              <wp:anchor distT="0" distB="0" distL="114300" distR="114300" simplePos="0" relativeHeight="251700224" behindDoc="0" locked="0" layoutInCell="1" allowOverlap="1" wp14:anchorId="501A25CB" wp14:editId="28DF9B6B">
                <wp:simplePos x="0" y="0"/>
                <wp:positionH relativeFrom="column">
                  <wp:posOffset>-51907</wp:posOffset>
                </wp:positionH>
                <wp:positionV relativeFrom="paragraph">
                  <wp:posOffset>60960</wp:posOffset>
                </wp:positionV>
                <wp:extent cx="342322" cy="280035"/>
                <wp:effectExtent l="0" t="0" r="0" b="0"/>
                <wp:wrapNone/>
                <wp:docPr id="6" name="TextBox 5">
                  <a:extLst xmlns:a="http://schemas.openxmlformats.org/drawingml/2006/main">
                    <a:ext uri="{FF2B5EF4-FFF2-40B4-BE49-F238E27FC236}">
                      <a16:creationId xmlns:a16="http://schemas.microsoft.com/office/drawing/2014/main" id="{0D897714-C019-21FE-59BF-007EB4509038}"/>
                    </a:ext>
                  </a:extLst>
                </wp:docPr>
                <wp:cNvGraphicFramePr/>
                <a:graphic xmlns:a="http://schemas.openxmlformats.org/drawingml/2006/main">
                  <a:graphicData uri="http://schemas.microsoft.com/office/word/2010/wordprocessingShape">
                    <wps:wsp>
                      <wps:cNvSpPr txBox="1"/>
                      <wps:spPr>
                        <a:xfrm>
                          <a:off x="0" y="0"/>
                          <a:ext cx="342322" cy="280035"/>
                        </a:xfrm>
                        <a:prstGeom prst="rect">
                          <a:avLst/>
                        </a:prstGeom>
                        <a:noFill/>
                      </wps:spPr>
                      <wps:txb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01A25CB" id="_x0000_s1027" type="#_x0000_t202" style="position:absolute;margin-left:-4.1pt;margin-top:4.8pt;width:26.95pt;height:22.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" filled="f" stroked="f">
                <v:textbox>
                  <w:txbxContent>
                    <w:p w14:paraId="7624A88C" w14:textId="77777777" w:rsidR="00203449" w:rsidRDefault="00203449" w:rsidP="00203449">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a)</w:t>
                      </w:r>
                    </w:p>
                  </w:txbxContent>
                </v:textbox>
              </v:shape>
            </w:pict>
          </mc:Fallback>
        </mc:AlternateContent>
      </w:r>
      <w:r w:rsidR="00203449" w:rsidRPr="00203449">
        <w:rPr>
          <w:noProof/>
          <w:sz w:val="22"/>
          <w:szCs w:val="22"/>
          <w:highlight w:val="yellow"/>
        </w:rPr>
        <w:drawing>
          <wp:anchor distT="0" distB="0" distL="114300" distR="114300" simplePos="0" relativeHeight="251699200" behindDoc="0" locked="0" layoutInCell="1" allowOverlap="1" wp14:anchorId="60BB7D94" wp14:editId="69CE42A5">
            <wp:simplePos x="0" y="0"/>
            <wp:positionH relativeFrom="column">
              <wp:posOffset>27161</wp:posOffset>
            </wp:positionH>
            <wp:positionV relativeFrom="paragraph">
              <wp:posOffset>-2131</wp:posOffset>
            </wp:positionV>
            <wp:extent cx="2812550" cy="3364897"/>
            <wp:effectExtent l="0" t="0" r="0" b="635"/>
            <wp:wrapNone/>
            <wp:docPr id="2" name="Picture 1" descr="A map of a desert&#10;&#10;Description automatically generated">
              <a:extLst xmlns:a="http://schemas.openxmlformats.org/drawingml/2006/main">
                <a:ext uri="{FF2B5EF4-FFF2-40B4-BE49-F238E27FC236}">
                  <a16:creationId xmlns:a16="http://schemas.microsoft.com/office/drawing/2014/main" id="{A56D6A08-FDC3-6FE2-6EF6-B33DDD4E2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desert&#10;&#10;Description automatically generated">
                      <a:extLst>
                        <a:ext uri="{FF2B5EF4-FFF2-40B4-BE49-F238E27FC236}">
                          <a16:creationId xmlns:a16="http://schemas.microsoft.com/office/drawing/2014/main" id="{A56D6A08-FDC3-6FE2-6EF6-B33DDD4E26FB}"/>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431" t="4342" r="5543" b="2513"/>
                    <a:stretch/>
                  </pic:blipFill>
                  <pic:spPr bwMode="auto">
                    <a:xfrm>
                      <a:off x="0" y="0"/>
                      <a:ext cx="2824283" cy="3378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C24E04" w14:textId="1BCE27EC" w:rsidR="00FF3219" w:rsidRPr="008B22F5" w:rsidRDefault="008808B3" w:rsidP="00FA2ED2">
      <w:pPr>
        <w:spacing w:line="480" w:lineRule="auto"/>
        <w:rPr>
          <w:sz w:val="22"/>
          <w:szCs w:val="22"/>
          <w:highlight w:val="yellow"/>
        </w:rPr>
      </w:pPr>
      <w:r w:rsidRPr="008808B3">
        <w:rPr>
          <w:noProof/>
          <w:sz w:val="22"/>
          <w:szCs w:val="22"/>
        </w:rPr>
        <w:drawing>
          <wp:anchor distT="0" distB="0" distL="114300" distR="114300" simplePos="0" relativeHeight="251702272" behindDoc="1" locked="0" layoutInCell="1" allowOverlap="1" wp14:anchorId="1C79567D" wp14:editId="255A2BCB">
            <wp:simplePos x="0" y="0"/>
            <wp:positionH relativeFrom="column">
              <wp:posOffset>2847798</wp:posOffset>
            </wp:positionH>
            <wp:positionV relativeFrom="paragraph">
              <wp:posOffset>20320</wp:posOffset>
            </wp:positionV>
            <wp:extent cx="3526790" cy="2181860"/>
            <wp:effectExtent l="0" t="0" r="3810" b="2540"/>
            <wp:wrapTight wrapText="bothSides">
              <wp:wrapPolygon edited="0">
                <wp:start x="0" y="0"/>
                <wp:lineTo x="0" y="21499"/>
                <wp:lineTo x="21546" y="21499"/>
                <wp:lineTo x="21546" y="0"/>
                <wp:lineTo x="0" y="0"/>
              </wp:wrapPolygon>
            </wp:wrapTight>
            <wp:docPr id="1675169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69419" name=""/>
                    <pic:cNvPicPr/>
                  </pic:nvPicPr>
                  <pic:blipFill>
                    <a:blip r:embed="rId9"/>
                    <a:stretch>
                      <a:fillRect/>
                    </a:stretch>
                  </pic:blipFill>
                  <pic:spPr>
                    <a:xfrm>
                      <a:off x="0" y="0"/>
                      <a:ext cx="3526790" cy="2181860"/>
                    </a:xfrm>
                    <a:prstGeom prst="rect">
                      <a:avLst/>
                    </a:prstGeom>
                  </pic:spPr>
                </pic:pic>
              </a:graphicData>
            </a:graphic>
            <wp14:sizeRelH relativeFrom="page">
              <wp14:pctWidth>0</wp14:pctWidth>
            </wp14:sizeRelH>
            <wp14:sizeRelV relativeFrom="page">
              <wp14:pctHeight>0</wp14:pctHeight>
            </wp14:sizeRelV>
          </wp:anchor>
        </w:drawing>
      </w:r>
    </w:p>
    <w:p w14:paraId="0A4D7C13" w14:textId="519C304A" w:rsidR="00FF3219" w:rsidRPr="008B22F5" w:rsidRDefault="00FF3219" w:rsidP="00FA2ED2">
      <w:pPr>
        <w:spacing w:line="480" w:lineRule="auto"/>
        <w:rPr>
          <w:sz w:val="22"/>
          <w:szCs w:val="22"/>
          <w:highlight w:val="yellow"/>
        </w:rPr>
      </w:pPr>
    </w:p>
    <w:p w14:paraId="0544AB2A" w14:textId="10DB5D7B" w:rsidR="00FF3219" w:rsidRPr="008B22F5" w:rsidRDefault="00FF3219" w:rsidP="00FA2ED2">
      <w:pPr>
        <w:spacing w:line="480" w:lineRule="auto"/>
        <w:rPr>
          <w:sz w:val="22"/>
          <w:szCs w:val="22"/>
          <w:highlight w:val="yellow"/>
        </w:rPr>
      </w:pPr>
    </w:p>
    <w:p w14:paraId="41E7585B" w14:textId="4594287E" w:rsidR="00FF3219" w:rsidRPr="008B22F5" w:rsidRDefault="00FF3219" w:rsidP="00FA2ED2">
      <w:pPr>
        <w:spacing w:line="480" w:lineRule="auto"/>
        <w:rPr>
          <w:sz w:val="22"/>
          <w:szCs w:val="22"/>
          <w:highlight w:val="yellow"/>
        </w:rPr>
      </w:pPr>
    </w:p>
    <w:p w14:paraId="3F5D0D73" w14:textId="77777777" w:rsidR="006E0722" w:rsidRDefault="006E0722" w:rsidP="00DC7157">
      <w:pPr>
        <w:rPr>
          <w:sz w:val="22"/>
          <w:szCs w:val="22"/>
        </w:rPr>
      </w:pPr>
    </w:p>
    <w:p w14:paraId="2ECAFC98" w14:textId="1D2EDCE9" w:rsidR="00203449" w:rsidRDefault="00203449" w:rsidP="00DC7157">
      <w:pPr>
        <w:rPr>
          <w:sz w:val="22"/>
          <w:szCs w:val="22"/>
        </w:rPr>
      </w:pPr>
    </w:p>
    <w:p w14:paraId="399F3CDE" w14:textId="05AAD1FD" w:rsidR="00203449" w:rsidRDefault="00203449" w:rsidP="00DC7157">
      <w:pPr>
        <w:rPr>
          <w:sz w:val="22"/>
          <w:szCs w:val="22"/>
        </w:rPr>
      </w:pPr>
    </w:p>
    <w:p w14:paraId="2E33BC82" w14:textId="19A8FC59" w:rsidR="00203449" w:rsidRDefault="00203449" w:rsidP="00DC7157">
      <w:pPr>
        <w:rPr>
          <w:sz w:val="22"/>
          <w:szCs w:val="22"/>
        </w:rPr>
      </w:pPr>
    </w:p>
    <w:p w14:paraId="10719A0A" w14:textId="77777777" w:rsidR="00203449" w:rsidRDefault="00203449" w:rsidP="00DC7157">
      <w:pPr>
        <w:rPr>
          <w:sz w:val="22"/>
          <w:szCs w:val="22"/>
        </w:rPr>
      </w:pPr>
    </w:p>
    <w:p w14:paraId="26E0C150" w14:textId="77777777" w:rsidR="00203449" w:rsidRDefault="00203449" w:rsidP="00DC7157">
      <w:pPr>
        <w:rPr>
          <w:sz w:val="22"/>
          <w:szCs w:val="22"/>
        </w:rPr>
      </w:pPr>
    </w:p>
    <w:p w14:paraId="0B4AD01C" w14:textId="77777777" w:rsidR="00203449" w:rsidRDefault="00203449" w:rsidP="00DC7157">
      <w:pPr>
        <w:rPr>
          <w:sz w:val="22"/>
          <w:szCs w:val="22"/>
        </w:rPr>
      </w:pPr>
    </w:p>
    <w:p w14:paraId="49965BFD" w14:textId="63A53C72" w:rsidR="00203449" w:rsidRDefault="00203449" w:rsidP="00DC7157">
      <w:pPr>
        <w:rPr>
          <w:sz w:val="22"/>
          <w:szCs w:val="22"/>
        </w:rPr>
      </w:pPr>
    </w:p>
    <w:p w14:paraId="503D2344" w14:textId="77777777" w:rsidR="00203449" w:rsidRDefault="00203449" w:rsidP="00DC7157">
      <w:pPr>
        <w:rPr>
          <w:sz w:val="22"/>
          <w:szCs w:val="22"/>
        </w:rPr>
      </w:pPr>
    </w:p>
    <w:p w14:paraId="1011ED52" w14:textId="77777777" w:rsidR="00203449" w:rsidRDefault="00203449" w:rsidP="00DC7157">
      <w:pPr>
        <w:rPr>
          <w:sz w:val="22"/>
          <w:szCs w:val="22"/>
        </w:rPr>
      </w:pPr>
    </w:p>
    <w:p w14:paraId="7BB54592" w14:textId="77777777" w:rsidR="00203449" w:rsidRDefault="00203449" w:rsidP="00DC7157">
      <w:pPr>
        <w:rPr>
          <w:sz w:val="22"/>
          <w:szCs w:val="22"/>
        </w:rPr>
      </w:pPr>
    </w:p>
    <w:p w14:paraId="3C7D5B1E" w14:textId="795CB606" w:rsidR="008808B3" w:rsidRPr="00B215E2" w:rsidRDefault="004B56F2" w:rsidP="00DC7157">
      <w:pPr>
        <w:rPr>
          <w:b/>
          <w:bCs/>
          <w:sz w:val="22"/>
          <w:szCs w:val="22"/>
        </w:rPr>
      </w:pPr>
      <w:r w:rsidRPr="006A5597">
        <w:rPr>
          <w:b/>
          <w:bCs/>
        </w:rPr>
        <w:t>Figure 2.</w:t>
      </w:r>
      <w:r w:rsidR="00362C4C" w:rsidRPr="006A5597">
        <w:t xml:space="preserve"> </w:t>
      </w:r>
      <w:r w:rsidR="00887465" w:rsidRPr="006A5597">
        <w:t xml:space="preserve">Schematic of the </w:t>
      </w:r>
      <w:r w:rsidR="00354E47" w:rsidRPr="006A5597">
        <w:t>fully factorial</w:t>
      </w:r>
      <w:r w:rsidR="00887465" w:rsidRPr="006A5597">
        <w:t xml:space="preserve"> e</w:t>
      </w:r>
      <w:r w:rsidR="00DC7157" w:rsidRPr="006A5597">
        <w:t>xperimental design</w:t>
      </w:r>
      <w:r w:rsidR="0082181C" w:rsidRPr="006A5597">
        <w:t xml:space="preserve"> detailing F1 and F2 generations.</w:t>
      </w:r>
      <w:r w:rsidR="00855BBC" w:rsidRPr="006A5597">
        <w:t xml:space="preserve"> </w:t>
      </w:r>
      <w:r w:rsidR="0062300E" w:rsidRPr="006A5597">
        <w:t>We</w:t>
      </w:r>
      <w:r w:rsidR="00855BBC" w:rsidRPr="006A5597">
        <w:t xml:space="preserve"> collected seeds from </w:t>
      </w:r>
      <w:r w:rsidR="00E3787C" w:rsidRPr="006A5597">
        <w:t>individuals</w:t>
      </w:r>
      <w:r w:rsidR="00EB3687" w:rsidRPr="006A5597">
        <w:t xml:space="preserve"> in natural </w:t>
      </w:r>
      <w:r w:rsidR="00EB3687" w:rsidRPr="006A5597">
        <w:rPr>
          <w:i/>
          <w:iCs/>
        </w:rPr>
        <w:t xml:space="preserve">Plantago patagonica </w:t>
      </w:r>
      <w:r w:rsidR="00E3787C" w:rsidRPr="006A5597">
        <w:t>populations</w:t>
      </w:r>
      <w:r w:rsidR="00EB3687" w:rsidRPr="006A5597">
        <w:t xml:space="preserve"> across a </w:t>
      </w:r>
      <w:r w:rsidR="00E3787C" w:rsidRPr="006A5597">
        <w:t xml:space="preserve">climatic gradient in AZ, UT, NM, and CO (Figure 1). </w:t>
      </w:r>
      <w:r w:rsidR="00FA1DD9" w:rsidRPr="006A5597">
        <w:t>In F1, t</w:t>
      </w:r>
      <w:r w:rsidR="00E3787C" w:rsidRPr="006A5597">
        <w:t>hese seeds were reare</w:t>
      </w:r>
      <w:r w:rsidR="00FA1DD9" w:rsidRPr="006A5597">
        <w:t>d in a common-garden experiment and exposed to two experimental watering conditions. In F2, seeds from F1 were reared in a</w:t>
      </w:r>
      <w:r w:rsidR="00354E47" w:rsidRPr="006A5597">
        <w:t xml:space="preserve"> greenhouse experimental and again exposed to two experimental watering conditions, resulting four</w:t>
      </w:r>
      <w:r w:rsidR="00EB013F" w:rsidRPr="006A5597">
        <w:t xml:space="preserve"> cohort groups: CC, CD, DC, and DD, as outlined in the text.</w:t>
      </w:r>
    </w:p>
    <w:p w14:paraId="3C9C435D" w14:textId="1361BF6E" w:rsidR="006A5597" w:rsidRPr="006A5597" w:rsidRDefault="00B215E2" w:rsidP="00DC7157">
      <w:r w:rsidRPr="008B22F5">
        <w:rPr>
          <w:noProof/>
          <w:sz w:val="22"/>
          <w:szCs w:val="22"/>
        </w:rPr>
        <w:drawing>
          <wp:anchor distT="0" distB="0" distL="114300" distR="114300" simplePos="0" relativeHeight="251669504" behindDoc="1" locked="0" layoutInCell="1" allowOverlap="1" wp14:anchorId="0CB875D8" wp14:editId="364E02CD">
            <wp:simplePos x="0" y="0"/>
            <wp:positionH relativeFrom="margin">
              <wp:posOffset>0</wp:posOffset>
            </wp:positionH>
            <wp:positionV relativeFrom="paragraph">
              <wp:posOffset>58258</wp:posOffset>
            </wp:positionV>
            <wp:extent cx="3987165" cy="2913380"/>
            <wp:effectExtent l="0" t="0" r="635" b="0"/>
            <wp:wrapTight wrapText="bothSides">
              <wp:wrapPolygon edited="0">
                <wp:start x="206" y="0"/>
                <wp:lineTo x="0" y="471"/>
                <wp:lineTo x="0" y="4331"/>
                <wp:lineTo x="1582" y="4520"/>
                <wp:lineTo x="13760" y="4520"/>
                <wp:lineTo x="10251" y="5461"/>
                <wp:lineTo x="10251" y="6026"/>
                <wp:lineTo x="963" y="6214"/>
                <wp:lineTo x="0" y="6309"/>
                <wp:lineTo x="0" y="10546"/>
                <wp:lineTo x="69" y="10734"/>
                <wp:lineTo x="7568" y="12052"/>
                <wp:lineTo x="8394" y="12052"/>
                <wp:lineTo x="1376" y="12617"/>
                <wp:lineTo x="0" y="12806"/>
                <wp:lineTo x="0" y="17137"/>
                <wp:lineTo x="5366" y="18078"/>
                <wp:lineTo x="8256" y="18078"/>
                <wp:lineTo x="7912" y="19585"/>
                <wp:lineTo x="7499" y="20809"/>
                <wp:lineTo x="7568" y="20997"/>
                <wp:lineTo x="8462" y="21186"/>
                <wp:lineTo x="20227" y="21186"/>
                <wp:lineTo x="20296" y="20997"/>
                <wp:lineTo x="20159" y="20150"/>
                <wp:lineTo x="19952" y="19585"/>
                <wp:lineTo x="19539" y="18078"/>
                <wp:lineTo x="21535" y="17043"/>
                <wp:lineTo x="21535" y="12806"/>
                <wp:lineTo x="19539" y="12052"/>
                <wp:lineTo x="21535" y="10640"/>
                <wp:lineTo x="21535" y="6214"/>
                <wp:lineTo x="17751" y="6026"/>
                <wp:lineTo x="17888" y="5555"/>
                <wp:lineTo x="17063" y="5273"/>
                <wp:lineTo x="14173" y="4520"/>
                <wp:lineTo x="21535" y="4425"/>
                <wp:lineTo x="21535" y="188"/>
                <wp:lineTo x="21397" y="0"/>
                <wp:lineTo x="206" y="0"/>
              </wp:wrapPolygon>
            </wp:wrapTight>
            <wp:docPr id="15109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53448" name="Picture 1"/>
                    <pic:cNvPicPr/>
                  </pic:nvPicPr>
                  <pic:blipFill>
                    <a:blip r:embed="rId10">
                      <a:extLst>
                        <a:ext uri="{96DAC541-7B7A-43D3-8B79-37D633B846F1}">
                          <asvg:svgBlip xmlns:asvg="http://schemas.microsoft.com/office/drawing/2016/SVG/main" r:embed="rId11"/>
                        </a:ext>
                      </a:extLst>
                    </a:blip>
                    <a:stretch>
                      <a:fillRect/>
                    </a:stretch>
                  </pic:blipFill>
                  <pic:spPr>
                    <a:xfrm>
                      <a:off x="0" y="0"/>
                      <a:ext cx="3987165" cy="2913380"/>
                    </a:xfrm>
                    <a:prstGeom prst="rect">
                      <a:avLst/>
                    </a:prstGeom>
                  </pic:spPr>
                </pic:pic>
              </a:graphicData>
            </a:graphic>
            <wp14:sizeRelH relativeFrom="page">
              <wp14:pctWidth>0</wp14:pctWidth>
            </wp14:sizeRelH>
            <wp14:sizeRelV relativeFrom="page">
              <wp14:pctHeight>0</wp14:pctHeight>
            </wp14:sizeRelV>
          </wp:anchor>
        </w:drawing>
      </w:r>
    </w:p>
    <w:p w14:paraId="25FAEE63" w14:textId="7EB1FE05" w:rsidR="00840B0A" w:rsidRPr="008B22F5" w:rsidRDefault="00840B0A" w:rsidP="00DC7157">
      <w:pPr>
        <w:rPr>
          <w:sz w:val="22"/>
          <w:szCs w:val="22"/>
          <w:highlight w:val="yellow"/>
        </w:rPr>
      </w:pPr>
    </w:p>
    <w:p w14:paraId="10D01D7A" w14:textId="732952FE" w:rsidR="004B56F2" w:rsidRPr="008B22F5" w:rsidRDefault="004B56F2" w:rsidP="00FA2ED2">
      <w:pPr>
        <w:spacing w:line="480" w:lineRule="auto"/>
        <w:rPr>
          <w:b/>
          <w:bCs/>
          <w:i/>
          <w:iCs/>
          <w:sz w:val="22"/>
          <w:szCs w:val="22"/>
        </w:rPr>
      </w:pPr>
    </w:p>
    <w:p w14:paraId="295AE869" w14:textId="0EA5F1D9" w:rsidR="00AB3698" w:rsidRPr="008B22F5" w:rsidRDefault="00AB3698" w:rsidP="00726A3E">
      <w:pPr>
        <w:spacing w:line="480" w:lineRule="auto"/>
        <w:rPr>
          <w:i/>
          <w:iCs/>
          <w:sz w:val="22"/>
          <w:szCs w:val="22"/>
        </w:rPr>
      </w:pPr>
    </w:p>
    <w:p w14:paraId="1542E230" w14:textId="77777777" w:rsidR="00AB3698" w:rsidRPr="008B22F5" w:rsidRDefault="00AB3698" w:rsidP="00726A3E">
      <w:pPr>
        <w:spacing w:line="480" w:lineRule="auto"/>
        <w:rPr>
          <w:i/>
          <w:iCs/>
          <w:sz w:val="22"/>
          <w:szCs w:val="22"/>
        </w:rPr>
      </w:pPr>
    </w:p>
    <w:p w14:paraId="6BEE5AFA" w14:textId="77777777" w:rsidR="00AB3698" w:rsidRPr="008B22F5" w:rsidRDefault="00AB3698" w:rsidP="00726A3E">
      <w:pPr>
        <w:spacing w:line="480" w:lineRule="auto"/>
        <w:rPr>
          <w:i/>
          <w:iCs/>
          <w:sz w:val="22"/>
          <w:szCs w:val="22"/>
        </w:rPr>
      </w:pPr>
    </w:p>
    <w:p w14:paraId="2B9639C9" w14:textId="77777777" w:rsidR="00AB3698" w:rsidRPr="008B22F5" w:rsidRDefault="00AB3698" w:rsidP="00726A3E">
      <w:pPr>
        <w:spacing w:line="480" w:lineRule="auto"/>
        <w:rPr>
          <w:i/>
          <w:iCs/>
          <w:sz w:val="22"/>
          <w:szCs w:val="22"/>
        </w:rPr>
      </w:pPr>
    </w:p>
    <w:p w14:paraId="6257E387" w14:textId="77777777" w:rsidR="0082181C" w:rsidRPr="008B22F5" w:rsidRDefault="0082181C" w:rsidP="00726A3E">
      <w:pPr>
        <w:spacing w:line="480" w:lineRule="auto"/>
        <w:rPr>
          <w:i/>
          <w:iCs/>
          <w:sz w:val="22"/>
          <w:szCs w:val="22"/>
        </w:rPr>
      </w:pPr>
    </w:p>
    <w:p w14:paraId="2D7056BB" w14:textId="77777777" w:rsidR="0082181C" w:rsidRPr="008B22F5" w:rsidRDefault="0082181C" w:rsidP="00726A3E">
      <w:pPr>
        <w:spacing w:line="480" w:lineRule="auto"/>
        <w:rPr>
          <w:i/>
          <w:iCs/>
          <w:sz w:val="22"/>
          <w:szCs w:val="22"/>
        </w:rPr>
      </w:pPr>
    </w:p>
    <w:p w14:paraId="71B2BABC" w14:textId="77777777" w:rsidR="006A5597" w:rsidRDefault="006A5597" w:rsidP="0069482A">
      <w:pPr>
        <w:spacing w:line="480" w:lineRule="auto"/>
        <w:rPr>
          <w:b/>
          <w:bCs/>
          <w:i/>
          <w:iCs/>
        </w:rPr>
      </w:pPr>
    </w:p>
    <w:p w14:paraId="41535DBD" w14:textId="50C005FE" w:rsidR="0069482A" w:rsidRPr="00974B87" w:rsidRDefault="007D11BD" w:rsidP="0069482A">
      <w:pPr>
        <w:spacing w:line="480" w:lineRule="auto"/>
        <w:rPr>
          <w:b/>
          <w:bCs/>
          <w:i/>
          <w:iCs/>
        </w:rPr>
      </w:pPr>
      <w:r w:rsidRPr="00974B87">
        <w:rPr>
          <w:b/>
          <w:bCs/>
          <w:i/>
          <w:iCs/>
        </w:rPr>
        <w:lastRenderedPageBreak/>
        <w:t>T</w:t>
      </w:r>
      <w:r w:rsidR="00066429" w:rsidRPr="00974B87">
        <w:rPr>
          <w:b/>
          <w:bCs/>
          <w:i/>
          <w:iCs/>
        </w:rPr>
        <w:t>rait data collection</w:t>
      </w:r>
    </w:p>
    <w:p w14:paraId="14064F49" w14:textId="602ADD85" w:rsidR="00AA4F4C" w:rsidRPr="00974B87" w:rsidRDefault="00B42174" w:rsidP="00AA4F4C">
      <w:pPr>
        <w:spacing w:line="480" w:lineRule="auto"/>
        <w:ind w:firstLine="720"/>
      </w:pPr>
      <w:r w:rsidRPr="00974B87">
        <w:t xml:space="preserve">To </w:t>
      </w:r>
      <w:r w:rsidR="00AC5122" w:rsidRPr="00974B87">
        <w:t xml:space="preserve">understand </w:t>
      </w:r>
      <w:r w:rsidRPr="00974B87">
        <w:t xml:space="preserve">the transgenerational effects of drought in </w:t>
      </w:r>
      <w:r w:rsidRPr="00974B87">
        <w:rPr>
          <w:i/>
          <w:iCs/>
        </w:rPr>
        <w:t>P. patagonica</w:t>
      </w:r>
      <w:r w:rsidRPr="00974B87">
        <w:t>, we quantifie</w:t>
      </w:r>
      <w:r w:rsidR="008845FC" w:rsidRPr="00974B87">
        <w:t>d traits related to growth</w:t>
      </w:r>
      <w:r w:rsidR="00A32E0A" w:rsidRPr="00974B87">
        <w:t xml:space="preserve"> (roo</w:t>
      </w:r>
      <w:r w:rsidR="00974B87">
        <w:t>t</w:t>
      </w:r>
      <w:r w:rsidR="008962F1" w:rsidRPr="00974B87">
        <w:t xml:space="preserve"> biomass, shoot biomass, total biomass, and maximum vegetative height)</w:t>
      </w:r>
      <w:r w:rsidR="008845FC" w:rsidRPr="00974B87">
        <w:t>, resource allocation</w:t>
      </w:r>
      <w:r w:rsidR="008962F1" w:rsidRPr="00974B87">
        <w:t xml:space="preserve"> (</w:t>
      </w:r>
      <w:proofErr w:type="spellStart"/>
      <w:r w:rsidR="00AC35D1" w:rsidRPr="00974B87">
        <w:t>root:shoot</w:t>
      </w:r>
      <w:proofErr w:type="spellEnd"/>
      <w:r w:rsidR="008962F1" w:rsidRPr="00974B87">
        <w:t xml:space="preserve"> ratio, relative growth rate, SLA, and LDMC)</w:t>
      </w:r>
      <w:r w:rsidR="008845FC" w:rsidRPr="00974B87">
        <w:t>, survival, and reproduction</w:t>
      </w:r>
      <w:r w:rsidR="008962F1" w:rsidRPr="00974B87">
        <w:t xml:space="preserve"> (</w:t>
      </w:r>
      <w:r w:rsidR="000B61EE" w:rsidRPr="00974B87">
        <w:t xml:space="preserve">days to flower, number flowered, number of flowering structures per plant, </w:t>
      </w:r>
      <w:r w:rsidR="00AF35CE">
        <w:t xml:space="preserve">and </w:t>
      </w:r>
      <w:r w:rsidR="000B61EE" w:rsidRPr="00974B87">
        <w:t>seed number)</w:t>
      </w:r>
      <w:r w:rsidR="008845FC" w:rsidRPr="00974B87">
        <w:t xml:space="preserve"> </w:t>
      </w:r>
      <w:r w:rsidR="00AC5122" w:rsidRPr="00974B87">
        <w:t xml:space="preserve">in the F2 generation </w:t>
      </w:r>
      <w:r w:rsidRPr="00974B87">
        <w:t xml:space="preserve">in response to </w:t>
      </w:r>
      <w:r w:rsidR="00AC5122" w:rsidRPr="00974B87">
        <w:t>each multi-generational watering treatment</w:t>
      </w:r>
      <w:r w:rsidR="00EB49D8" w:rsidRPr="00974B87">
        <w:t xml:space="preserve">. </w:t>
      </w:r>
      <w:r w:rsidR="00AC5122" w:rsidRPr="00974B87">
        <w:t xml:space="preserve">Germination was monitored daily for 20 </w:t>
      </w:r>
      <w:commentRangeStart w:id="0"/>
      <w:r w:rsidR="00AC5122" w:rsidRPr="00974B87">
        <w:t>days</w:t>
      </w:r>
      <w:commentRangeEnd w:id="0"/>
      <w:r w:rsidR="00AC5122" w:rsidRPr="00974B87">
        <w:rPr>
          <w:rStyle w:val="CommentReference"/>
          <w:rFonts w:eastAsiaTheme="majorEastAsia"/>
          <w:sz w:val="24"/>
          <w:szCs w:val="24"/>
        </w:rPr>
        <w:commentReference w:id="0"/>
      </w:r>
      <w:r w:rsidR="004C7009" w:rsidRPr="00974B87">
        <w:t>, with number of germinates per day recorded</w:t>
      </w:r>
      <w:r w:rsidR="00AC5122" w:rsidRPr="00974B87">
        <w:t>. Plant height (mm)</w:t>
      </w:r>
      <w:r w:rsidR="005B7400" w:rsidRPr="00974B87">
        <w:t>, indicative of a plant’s ability</w:t>
      </w:r>
      <w:r w:rsidR="008E0C2D" w:rsidRPr="00974B87">
        <w:t xml:space="preserve"> to </w:t>
      </w:r>
      <w:r w:rsidR="00D3504D" w:rsidRPr="00974B87">
        <w:t>compete</w:t>
      </w:r>
      <w:r w:rsidR="008E0C2D" w:rsidRPr="00974B87">
        <w:t xml:space="preserve"> for light</w:t>
      </w:r>
      <w:r w:rsidR="00D748DA" w:rsidRPr="00974B87">
        <w:t xml:space="preserve"> </w:t>
      </w:r>
      <w:r w:rsidR="00D748DA" w:rsidRPr="00974B87">
        <w:fldChar w:fldCharType="begin"/>
      </w:r>
      <w:r w:rsidR="00973E52">
        <w:instrText xml:space="preserve"> ADDIN ZOTERO_ITEM CSL_CITATION {"citationID":"8ogXKEwb","properties":{"formattedCitation":"(Westoby, 1998)","plainCitation":"(Westoby, 1998)","noteIndex":0},"citationItems":[{"id":2032,"uris":["http://zotero.org/users/6894025/items/YN3VZM8M"],"itemData":{"id":2032,"type":"article-journal","abstract":"A leaf-height-seed (LHS) plant ecology strategy scheme is proposed. The axes would be specific leaf area SLA (light-capturing area deployed per dry mass allocated), height of the plant's canopy at maturity, and seed mass. All axes would be log-scaled. The strategy of a species would be described by its position in the volume formed by the three axes.","container-title":"Plant and Soil","DOI":"10.1023/A:1004327224729","ISSN":"1573-5036","issue":"2","journalAbbreviation":"Plant and Soil","language":"en","page":"213-227","source":"Springer Link","title":"A leaf-height-seed (LHS) plant ecology strategy scheme","volume":"199","author":[{"family":"Westoby","given":"Mark"}],"issued":{"date-parts":[["1998",2,1]]}}}],"schema":"https://github.com/citation-style-language/schema/raw/master/csl-citation.json"} </w:instrText>
      </w:r>
      <w:r w:rsidR="00D748DA" w:rsidRPr="00974B87">
        <w:fldChar w:fldCharType="separate"/>
      </w:r>
      <w:r w:rsidR="00D3504D" w:rsidRPr="00974B87">
        <w:rPr>
          <w:noProof/>
        </w:rPr>
        <w:t>(Westoby, 1998)</w:t>
      </w:r>
      <w:r w:rsidR="00D748DA" w:rsidRPr="00974B87">
        <w:fldChar w:fldCharType="end"/>
      </w:r>
      <w:r w:rsidR="00D3504D" w:rsidRPr="00974B87">
        <w:t>,</w:t>
      </w:r>
      <w:r w:rsidR="00AC5122" w:rsidRPr="00974B87">
        <w:t xml:space="preserve"> was measured every seven days for four weeks, and then every 14 days for four weeks beginning on day </w:t>
      </w:r>
      <w:r w:rsidR="00FA277E" w:rsidRPr="00974B87">
        <w:t>35</w:t>
      </w:r>
      <w:r w:rsidR="00AC5122" w:rsidRPr="00974B87">
        <w:t xml:space="preserve">. </w:t>
      </w:r>
      <w:r w:rsidR="0009148B" w:rsidRPr="00974B87">
        <w:t>Final height was determined as the maximum vegetative tissue height</w:t>
      </w:r>
      <w:r w:rsidR="00AC5122" w:rsidRPr="00974B87">
        <w:t xml:space="preserve"> on day </w:t>
      </w:r>
      <w:r w:rsidR="00FA277E" w:rsidRPr="00974B87">
        <w:t>50</w:t>
      </w:r>
      <w:r w:rsidR="00AA4F4C" w:rsidRPr="00974B87">
        <w:t xml:space="preserve">. </w:t>
      </w:r>
    </w:p>
    <w:p w14:paraId="5710EDC0" w14:textId="4B39BFEA" w:rsidR="00E6088D" w:rsidRPr="00974B87" w:rsidRDefault="00D4116D" w:rsidP="00E6088D">
      <w:pPr>
        <w:spacing w:line="480" w:lineRule="auto"/>
        <w:ind w:firstLine="720"/>
      </w:pPr>
      <w:r w:rsidRPr="00974B87">
        <w:t xml:space="preserve">To </w:t>
      </w:r>
      <w:r w:rsidR="00E744D2" w:rsidRPr="00974B87">
        <w:t xml:space="preserve">categorize </w:t>
      </w:r>
      <w:r w:rsidR="00E744D2" w:rsidRPr="00974B87">
        <w:rPr>
          <w:i/>
          <w:iCs/>
        </w:rPr>
        <w:t>P. patagonica</w:t>
      </w:r>
      <w:r w:rsidR="00E744D2" w:rsidRPr="00974B87">
        <w:t xml:space="preserve"> on the lea</w:t>
      </w:r>
      <w:r w:rsidR="00E952A0" w:rsidRPr="00974B87">
        <w:t>f</w:t>
      </w:r>
      <w:r w:rsidR="00E744D2" w:rsidRPr="00974B87">
        <w:t xml:space="preserve"> economics spectrum, </w:t>
      </w:r>
      <w:r w:rsidR="00F11133" w:rsidRPr="00974B87">
        <w:t xml:space="preserve">which characterizes a species capacity for stress tolerance vs. resource acquisition </w:t>
      </w:r>
      <w:r w:rsidR="00F11133" w:rsidRPr="00974B87">
        <w:fldChar w:fldCharType="begin"/>
      </w:r>
      <w:r w:rsidR="00973E52">
        <w:instrText xml:space="preserve"> ADDIN ZOTERO_ITEM CSL_CITATION {"citationID":"7MDuI4gJ","properties":{"formattedCitation":"(Wright et al., 2004)","plainCitation":"(Wright et al., 2004)","noteIndex":0},"citationItems":[{"id":1687,"uris":["http://zotero.org/users/6894025/items/TB6NDQF5"],"itemData":{"id":1687,"type":"article-journal","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container-title":"Nature","DOI":"10.1038/nature02403","ISSN":"1476-4687","issue":"6985","language":"en","license":"2004 Macmillan Magazines Ltd.","note":"publisher: Nature Publishing Group","page":"821-827","source":"www.nature.com","title":"The worldwide leaf economics spectrum","volume":"428","author":[{"family":"Wright","given":"Ian J."},{"family":"Reich","given":"Peter B."},{"family":"Westoby","given":"Mark"},{"family":"Ackerly","given":"David D."},{"family":"Baruch","given":"Zdravko"},{"family":"Bongers","given":"Frans"},{"family":"Cavender-Bares","given":"Jeannine"},{"family":"Chapin","given":"Terry"},{"family":"Cornelissen","given":"Johannes H. C."},{"family":"Diemer","given":"Matthias"},{"family":"Flexas","given":"Jaume"},{"family":"Garnier","given":"Eric"},{"family":"Groom","given":"Philip K."},{"family":"Gulias","given":"Javier"},{"family":"Hikosaka","given":"Kouki"},{"family":"Lamont","given":"Byron B."},{"family":"Lee","given":"Tali"},{"family":"Lee","given":"William"},{"family":"Lusk","given":"Christopher"},{"family":"Midgley","given":"Jeremy J."},{"family":"Navas","given":"Marie-Laure"},{"family":"Niinemets","given":"Ülo"},{"family":"Oleksyn","given":"Jacek"},{"family":"Osada","given":"Noriyuki"},{"family":"Poorter","given":"Hendrik"},{"family":"Poot","given":"Pieter"},{"family":"Prior","given":"Lynda"},{"family":"Pyankov","given":"Vladimir I."},{"family":"Roumet","given":"Catherine"},{"family":"Thomas","given":"Sean C."},{"family":"Tjoelker","given":"Mark G."},{"family":"Veneklaas","given":"Erik J."},{"family":"Villar","given":"Rafael"}],"issued":{"date-parts":[["2004",4]]}}}],"schema":"https://github.com/citation-style-language/schema/raw/master/csl-citation.json"} </w:instrText>
      </w:r>
      <w:r w:rsidR="00F11133" w:rsidRPr="00974B87">
        <w:fldChar w:fldCharType="separate"/>
      </w:r>
      <w:r w:rsidR="00E6088D" w:rsidRPr="00974B87">
        <w:rPr>
          <w:noProof/>
        </w:rPr>
        <w:t>(Wright et al., 2004)</w:t>
      </w:r>
      <w:r w:rsidR="00F11133" w:rsidRPr="00974B87">
        <w:fldChar w:fldCharType="end"/>
      </w:r>
      <w:r w:rsidR="00E6088D" w:rsidRPr="00974B87">
        <w:t>, we measured relative growth rate</w:t>
      </w:r>
      <w:r w:rsidR="006F29D9" w:rsidRPr="00974B87">
        <w:t xml:space="preserve"> (RGR)</w:t>
      </w:r>
      <w:r w:rsidR="00E6088D" w:rsidRPr="00974B87">
        <w:t>, SLA, and LDMC. We calculated relative growth rate with the height data, using the following formula</w:t>
      </w:r>
      <w:r w:rsidR="002859B1" w:rsidRPr="00974B87">
        <w:t>, where initial size was height on day</w:t>
      </w:r>
      <w:r w:rsidR="00B47847" w:rsidRPr="00974B87">
        <w:t xml:space="preserve"> 14 and final size was height on day 50</w:t>
      </w:r>
      <w:r w:rsidR="00E6088D" w:rsidRPr="00974B87">
        <w:t xml:space="preserve"> </w:t>
      </w:r>
      <w:r w:rsidR="00E6088D" w:rsidRPr="00974B87">
        <w:fldChar w:fldCharType="begin"/>
      </w:r>
      <w:r w:rsidR="00973E52">
        <w:instrText xml:space="preserve"> ADDIN ZOTERO_ITEM CSL_CITATION {"citationID":"FzmsbDZl","properties":{"formattedCitation":"(Crawley, 2009)","plainCitation":"(Crawley, 2009)","noteIndex":0},"citationItems":[{"id":1641,"uris":["http://zotero.org/users/6894025/items/9DPTUKCZ"],"itemData":{"id":1641,"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schema":"https://github.com/citation-style-language/schema/raw/master/csl-citation.json"} </w:instrText>
      </w:r>
      <w:r w:rsidR="00E6088D" w:rsidRPr="00974B87">
        <w:fldChar w:fldCharType="separate"/>
      </w:r>
      <w:r w:rsidR="00E6088D" w:rsidRPr="00974B87">
        <w:rPr>
          <w:noProof/>
        </w:rPr>
        <w:t>(Crawley, 2009)</w:t>
      </w:r>
      <w:r w:rsidR="00E6088D" w:rsidRPr="00974B87">
        <w:fldChar w:fldCharType="end"/>
      </w:r>
      <w:r w:rsidR="00E6088D" w:rsidRPr="00974B87">
        <w:t>:</w:t>
      </w:r>
    </w:p>
    <w:p w14:paraId="13C71F73" w14:textId="355817BE" w:rsidR="00653E4D" w:rsidRPr="00974B87" w:rsidRDefault="00E6088D" w:rsidP="00E6088D">
      <w:pPr>
        <w:spacing w:line="480" w:lineRule="auto"/>
        <w:ind w:firstLine="720"/>
      </w:pPr>
      <w:r w:rsidRPr="00974B87">
        <w:t>RGR = ln (final size / initial size)</w:t>
      </w:r>
    </w:p>
    <w:p w14:paraId="7291D0DB" w14:textId="6CFE09FB" w:rsidR="00653E4D" w:rsidRPr="00974B87" w:rsidRDefault="00AB386F" w:rsidP="00FA2ED2">
      <w:pPr>
        <w:spacing w:line="480" w:lineRule="auto"/>
      </w:pPr>
      <w:r w:rsidRPr="00974B87">
        <w:t>On day 6</w:t>
      </w:r>
      <w:r w:rsidR="0018721A" w:rsidRPr="00974B87">
        <w:t>0</w:t>
      </w:r>
      <w:r w:rsidRPr="00974B87">
        <w:t>, we collected one to five mature, healthy leaves per individual to measure SLA</w:t>
      </w:r>
      <w:r w:rsidR="001B107C" w:rsidRPr="00974B87">
        <w:t xml:space="preserve"> and LDMC</w:t>
      </w:r>
      <w:r w:rsidR="00113CDC" w:rsidRPr="00974B87">
        <w:t>.</w:t>
      </w:r>
      <w:r w:rsidR="001B107C" w:rsidRPr="00974B87">
        <w:t xml:space="preserve"> </w:t>
      </w:r>
      <w:r w:rsidR="00B076C3" w:rsidRPr="00974B87">
        <w:t xml:space="preserve"> Collected leaves were stored in </w:t>
      </w:r>
      <w:r w:rsidR="00FA277E" w:rsidRPr="00974B87">
        <w:t>zip lock</w:t>
      </w:r>
      <w:r w:rsidR="00B076C3" w:rsidRPr="00974B87">
        <w:t xml:space="preserve"> bags with one water-saturated paper towel sheet</w:t>
      </w:r>
      <w:r w:rsidR="006945BF" w:rsidRPr="00974B87">
        <w:t xml:space="preserve"> and placed overnight in cool, dark conditions (</w:t>
      </w:r>
      <w:r w:rsidR="00CE7A7D" w:rsidRPr="00974B87">
        <w:t>35</w:t>
      </w:r>
      <w:r w:rsidR="000C014F" w:rsidRPr="00974B87">
        <w:rPr>
          <w:b/>
          <w:bCs/>
          <w:color w:val="767676"/>
        </w:rPr>
        <w:t>°</w:t>
      </w:r>
      <w:r w:rsidR="00CE7A7D" w:rsidRPr="00974B87">
        <w:t xml:space="preserve"> F</w:t>
      </w:r>
      <w:r w:rsidR="006945BF" w:rsidRPr="00974B87">
        <w:t>). After 12-14 hours,</w:t>
      </w:r>
      <w:r w:rsidR="00F64B8C" w:rsidRPr="00974B87">
        <w:t xml:space="preserve"> leaves were weighed with a microbalance (1</w:t>
      </w:r>
      <w:r w:rsidR="00626293" w:rsidRPr="00974B87">
        <w:t>-</w:t>
      </w:r>
      <w:r w:rsidR="002F37FC" w:rsidRPr="00974B87">
        <w:t>μg</w:t>
      </w:r>
      <w:r w:rsidR="00F64B8C" w:rsidRPr="00974B87">
        <w:t xml:space="preserve"> precision</w:t>
      </w:r>
      <w:r w:rsidR="00626293" w:rsidRPr="00974B87">
        <w:t xml:space="preserve">; </w:t>
      </w:r>
      <w:r w:rsidR="00F64B8C" w:rsidRPr="00974B87">
        <w:t xml:space="preserve">Mettler Toledo) to obtain saturated weight. The leaves were then scanned using a </w:t>
      </w:r>
      <w:r w:rsidR="006803A5">
        <w:t xml:space="preserve">LI-COR </w:t>
      </w:r>
      <w:r w:rsidR="00F76FB1">
        <w:t>LI-</w:t>
      </w:r>
      <w:r w:rsidR="006803A5">
        <w:t>3100C leaf scanner</w:t>
      </w:r>
      <w:r w:rsidR="00675648" w:rsidRPr="00974B87">
        <w:t xml:space="preserve"> to </w:t>
      </w:r>
      <w:r w:rsidR="00161F8D" w:rsidRPr="00974B87">
        <w:t xml:space="preserve">quantify </w:t>
      </w:r>
      <w:r w:rsidR="00675648" w:rsidRPr="00974B87">
        <w:t>leaf area. Leaves were</w:t>
      </w:r>
      <w:r w:rsidR="00161F8D" w:rsidRPr="00974B87">
        <w:t xml:space="preserve"> then</w:t>
      </w:r>
      <w:r w:rsidR="00675648" w:rsidRPr="00974B87">
        <w:t xml:space="preserve"> dried for 48 hours in an oven at</w:t>
      </w:r>
      <w:r w:rsidR="00C124E4" w:rsidRPr="00974B87">
        <w:t xml:space="preserve"> 60</w:t>
      </w:r>
      <w:r w:rsidR="000C014F" w:rsidRPr="00974B87">
        <w:rPr>
          <w:b/>
          <w:bCs/>
          <w:color w:val="767676"/>
        </w:rPr>
        <w:t>°</w:t>
      </w:r>
      <w:r w:rsidR="000C014F" w:rsidRPr="00974B87">
        <w:t xml:space="preserve"> </w:t>
      </w:r>
      <w:r w:rsidR="00C124E4" w:rsidRPr="00974B87">
        <w:t xml:space="preserve">C and then weighed again using the Mettler Toledo microbalance. Specific leaf area (SLA) was </w:t>
      </w:r>
      <w:r w:rsidR="008A6450" w:rsidRPr="00974B87">
        <w:t>calculated</w:t>
      </w:r>
      <w:r w:rsidR="00C124E4" w:rsidRPr="00974B87">
        <w:t xml:space="preserve"> as the </w:t>
      </w:r>
      <w:r w:rsidR="000D6AD9" w:rsidRPr="00974B87">
        <w:t xml:space="preserve">area of fresh leaf divided by </w:t>
      </w:r>
      <w:r w:rsidR="000D6AD9" w:rsidRPr="00974B87">
        <w:lastRenderedPageBreak/>
        <w:t>t</w:t>
      </w:r>
      <w:r w:rsidR="008A6450" w:rsidRPr="00974B87">
        <w:t>he oven dried mass. Leaf dry matter content was calculated as the leaf dry weight divided by the saturated leaf weight.</w:t>
      </w:r>
    </w:p>
    <w:p w14:paraId="79BFB695" w14:textId="47C18B1D" w:rsidR="00835C56" w:rsidRPr="00974B87" w:rsidRDefault="00A32E0A" w:rsidP="00A32E0A">
      <w:pPr>
        <w:spacing w:line="480" w:lineRule="auto"/>
        <w:ind w:firstLine="720"/>
      </w:pPr>
      <w:r w:rsidRPr="00974B87">
        <w:t>Plant mortality, presence of reproductive structures, and number of reproductive structures was monitored daily throughout the term of the experiment, from May 18</w:t>
      </w:r>
      <w:r w:rsidRPr="00974B87">
        <w:rPr>
          <w:vertAlign w:val="superscript"/>
        </w:rPr>
        <w:t>th</w:t>
      </w:r>
      <w:r w:rsidRPr="00974B87">
        <w:t>, 2023, to August 10</w:t>
      </w:r>
      <w:r w:rsidRPr="00974B87">
        <w:rPr>
          <w:vertAlign w:val="superscript"/>
        </w:rPr>
        <w:t>th</w:t>
      </w:r>
      <w:r w:rsidRPr="00974B87">
        <w:t xml:space="preserve">, 2023. Here, mortality represents proportion of plants alive on day 50. </w:t>
      </w:r>
      <w:r w:rsidR="00D0429B" w:rsidRPr="00974B87">
        <w:t>After each plant had</w:t>
      </w:r>
      <w:r w:rsidR="00966000" w:rsidRPr="00974B87">
        <w:t xml:space="preserve"> finished flowering and the seed heads had </w:t>
      </w:r>
      <w:r w:rsidR="005F51C2" w:rsidRPr="00974B87">
        <w:t>begun to dry</w:t>
      </w:r>
      <w:r w:rsidR="00966000" w:rsidRPr="00974B87">
        <w:t xml:space="preserve"> out</w:t>
      </w:r>
      <w:r w:rsidR="005F51C2" w:rsidRPr="00974B87">
        <w:t xml:space="preserve"> but before the plant had </w:t>
      </w:r>
      <w:r w:rsidR="00161F8D" w:rsidRPr="00974B87">
        <w:t xml:space="preserve">fully </w:t>
      </w:r>
      <w:r w:rsidR="005F51C2" w:rsidRPr="00974B87">
        <w:t>senesced</w:t>
      </w:r>
      <w:r w:rsidR="00966000" w:rsidRPr="00974B87">
        <w:t xml:space="preserve">, seed heads were collected and stored for drying. </w:t>
      </w:r>
      <w:r w:rsidR="00B2301A" w:rsidRPr="00974B87">
        <w:t>Root</w:t>
      </w:r>
      <w:r w:rsidR="005F51C2" w:rsidRPr="00974B87">
        <w:t xml:space="preserve">, </w:t>
      </w:r>
      <w:r w:rsidR="00B2301A" w:rsidRPr="00974B87">
        <w:t>shoot</w:t>
      </w:r>
      <w:r w:rsidR="005F51C2" w:rsidRPr="00974B87">
        <w:t>, and total biomass was collected immediately after seed collectio</w:t>
      </w:r>
      <w:r w:rsidR="00161F8D" w:rsidRPr="00974B87">
        <w:t>n.</w:t>
      </w:r>
      <w:r w:rsidR="000C014F" w:rsidRPr="00974B87">
        <w:t xml:space="preserve"> </w:t>
      </w:r>
      <w:r w:rsidR="00161F8D" w:rsidRPr="00974B87">
        <w:t>B</w:t>
      </w:r>
      <w:r w:rsidR="005F51C2" w:rsidRPr="00974B87">
        <w:t xml:space="preserve">iomass allocation was calculated as the </w:t>
      </w:r>
      <w:proofErr w:type="spellStart"/>
      <w:proofErr w:type="gramStart"/>
      <w:r w:rsidR="005F51C2" w:rsidRPr="00974B87">
        <w:t>root:shoot</w:t>
      </w:r>
      <w:proofErr w:type="spellEnd"/>
      <w:proofErr w:type="gramEnd"/>
      <w:r w:rsidR="00AC35D1" w:rsidRPr="00974B87">
        <w:t xml:space="preserve"> (R:S)</w:t>
      </w:r>
      <w:r w:rsidR="005F51C2" w:rsidRPr="00974B87">
        <w:t xml:space="preserve"> ratio.</w:t>
      </w:r>
      <w:r w:rsidR="00447628" w:rsidRPr="00974B87">
        <w:t xml:space="preserve"> The mass of the removed leaves </w:t>
      </w:r>
      <w:r w:rsidR="00626293" w:rsidRPr="00974B87">
        <w:t>was</w:t>
      </w:r>
      <w:r w:rsidR="00447628" w:rsidRPr="00974B87">
        <w:t xml:space="preserve"> added back to the total aboveground biomass for </w:t>
      </w:r>
      <w:proofErr w:type="gramStart"/>
      <w:r w:rsidR="00447628" w:rsidRPr="00974B87">
        <w:t>each individual</w:t>
      </w:r>
      <w:proofErr w:type="gramEnd"/>
      <w:r w:rsidR="00447628" w:rsidRPr="00974B87">
        <w:t xml:space="preserve"> for analysis.</w:t>
      </w:r>
      <w:r w:rsidR="00546B07" w:rsidRPr="00974B87">
        <w:t xml:space="preserve"> </w:t>
      </w:r>
      <w:r w:rsidR="00835C56" w:rsidRPr="00974B87">
        <w:t xml:space="preserve">The collected seedheads were placed in paper envelopes and dried for </w:t>
      </w:r>
      <w:r w:rsidR="0089431C" w:rsidRPr="00974B87">
        <w:t>3</w:t>
      </w:r>
      <w:r w:rsidR="00DC6CD5" w:rsidRPr="00974B87">
        <w:t xml:space="preserve"> months in a </w:t>
      </w:r>
      <w:r w:rsidR="00015D0F" w:rsidRPr="00974B87">
        <w:t>temperature-controlled</w:t>
      </w:r>
      <w:r w:rsidR="00DC6CD5" w:rsidRPr="00974B87">
        <w:t xml:space="preserve"> laboratory room. </w:t>
      </w:r>
      <w:r w:rsidR="00161F8D" w:rsidRPr="00974B87">
        <w:t xml:space="preserve">Seedheads were then manually </w:t>
      </w:r>
      <w:r w:rsidR="00DC6CD5" w:rsidRPr="00974B87">
        <w:t>cleaned</w:t>
      </w:r>
      <w:r w:rsidR="00161F8D" w:rsidRPr="00974B87">
        <w:t>.</w:t>
      </w:r>
      <w:r w:rsidR="005F2D13" w:rsidRPr="00974B87">
        <w:t xml:space="preserve"> </w:t>
      </w:r>
      <w:r w:rsidR="00161F8D" w:rsidRPr="00974B87">
        <w:t xml:space="preserve">We </w:t>
      </w:r>
      <w:r w:rsidR="00C263C8" w:rsidRPr="00974B87">
        <w:t xml:space="preserve">collected 10-25 seeds per </w:t>
      </w:r>
      <w:r w:rsidR="00916553" w:rsidRPr="00974B87">
        <w:t>plant and</w:t>
      </w:r>
      <w:r w:rsidR="00C263C8" w:rsidRPr="00974B87">
        <w:t xml:space="preserve"> weighed them on a </w:t>
      </w:r>
      <w:r w:rsidR="00626293" w:rsidRPr="00974B87">
        <w:t>microbalance</w:t>
      </w:r>
      <w:r w:rsidR="00015D0F" w:rsidRPr="00974B87">
        <w:t xml:space="preserve"> to obtain</w:t>
      </w:r>
      <w:r w:rsidR="00155413" w:rsidRPr="00974B87">
        <w:t xml:space="preserve"> the mean individual seed mass per plant.</w:t>
      </w:r>
      <w:r w:rsidR="00370557" w:rsidRPr="00974B87">
        <w:t xml:space="preserve"> We then weighed the total seed from each plant</w:t>
      </w:r>
      <w:r w:rsidR="0078021E" w:rsidRPr="00974B87">
        <w:t xml:space="preserve"> to obtain total se</w:t>
      </w:r>
      <w:r w:rsidR="000969F0" w:rsidRPr="00974B87">
        <w:t>e</w:t>
      </w:r>
      <w:r w:rsidR="0078021E" w:rsidRPr="00974B87">
        <w:t xml:space="preserve">d mass per plant. We </w:t>
      </w:r>
      <w:r w:rsidR="00370557" w:rsidRPr="00974B87">
        <w:t>used</w:t>
      </w:r>
      <w:r w:rsidR="002F24AD" w:rsidRPr="00974B87">
        <w:t xml:space="preserve"> these </w:t>
      </w:r>
      <w:r w:rsidR="0078021E" w:rsidRPr="00974B87">
        <w:t>measurements</w:t>
      </w:r>
      <w:r w:rsidR="002F24AD" w:rsidRPr="00974B87">
        <w:t xml:space="preserve"> to calculate total seed number </w:t>
      </w:r>
      <w:r w:rsidR="003E1949" w:rsidRPr="00974B87">
        <w:t>using the following formula:</w:t>
      </w:r>
    </w:p>
    <w:p w14:paraId="64DA6065" w14:textId="45732A15" w:rsidR="00F811F1" w:rsidRPr="00974B87" w:rsidRDefault="00436E98" w:rsidP="00595FB1">
      <w:pPr>
        <w:spacing w:line="480" w:lineRule="auto"/>
        <w:ind w:firstLine="720"/>
      </w:pPr>
      <w:r w:rsidRPr="00974B87">
        <w:t>t</w:t>
      </w:r>
      <w:r w:rsidR="00C44E22" w:rsidRPr="00974B87">
        <w:t xml:space="preserve">otal </w:t>
      </w:r>
      <w:r w:rsidRPr="00974B87">
        <w:t>number of seed</w:t>
      </w:r>
      <w:r w:rsidR="00C44E22" w:rsidRPr="00974B87">
        <w:t xml:space="preserve"> per plant = </w:t>
      </w:r>
      <w:r w:rsidRPr="00974B87">
        <w:t>(</w:t>
      </w:r>
      <w:r w:rsidR="00C44E22" w:rsidRPr="00974B87">
        <w:t>n number of seeds weighed * total seed weight of plant</w:t>
      </w:r>
      <w:r w:rsidRPr="00974B87">
        <w:t>) / (weight of n seed)</w:t>
      </w:r>
    </w:p>
    <w:p w14:paraId="3C6DA85C" w14:textId="5894F07A" w:rsidR="00066429" w:rsidRPr="00974B87" w:rsidRDefault="00FF153E" w:rsidP="00726A3E">
      <w:pPr>
        <w:spacing w:line="480" w:lineRule="auto"/>
        <w:rPr>
          <w:b/>
          <w:bCs/>
          <w:i/>
          <w:iCs/>
        </w:rPr>
      </w:pPr>
      <w:r w:rsidRPr="00974B87">
        <w:rPr>
          <w:b/>
          <w:bCs/>
          <w:i/>
          <w:iCs/>
        </w:rPr>
        <w:t>Statistical analysi</w:t>
      </w:r>
      <w:r w:rsidR="00066429" w:rsidRPr="00974B87">
        <w:rPr>
          <w:b/>
          <w:bCs/>
          <w:i/>
          <w:iCs/>
        </w:rPr>
        <w:t>s</w:t>
      </w:r>
    </w:p>
    <w:p w14:paraId="21EB5FEB" w14:textId="406508A3" w:rsidR="005549DB" w:rsidRPr="00974B87" w:rsidRDefault="005549DB" w:rsidP="00FA2ED2">
      <w:pPr>
        <w:pStyle w:val="ListParagraph"/>
        <w:numPr>
          <w:ilvl w:val="0"/>
          <w:numId w:val="6"/>
        </w:numPr>
        <w:spacing w:after="0" w:line="480" w:lineRule="auto"/>
        <w:rPr>
          <w:rFonts w:ascii="Times New Roman" w:hAnsi="Times New Roman" w:cs="Times New Roman"/>
          <w:b/>
          <w:bCs/>
          <w:sz w:val="24"/>
          <w:szCs w:val="24"/>
        </w:rPr>
      </w:pPr>
      <w:r w:rsidRPr="00974B87">
        <w:rPr>
          <w:rFonts w:ascii="Times New Roman" w:hAnsi="Times New Roman" w:cs="Times New Roman"/>
          <w:b/>
          <w:bCs/>
          <w:sz w:val="24"/>
          <w:szCs w:val="24"/>
        </w:rPr>
        <w:t xml:space="preserve">Is there evidence of </w:t>
      </w:r>
      <w:r w:rsidR="00916553" w:rsidRPr="00974B87">
        <w:rPr>
          <w:rFonts w:ascii="Times New Roman" w:hAnsi="Times New Roman" w:cs="Times New Roman"/>
          <w:b/>
          <w:bCs/>
          <w:sz w:val="24"/>
          <w:szCs w:val="24"/>
        </w:rPr>
        <w:t>TGP</w:t>
      </w:r>
      <w:r w:rsidRPr="00974B87">
        <w:rPr>
          <w:rFonts w:ascii="Times New Roman" w:hAnsi="Times New Roman" w:cs="Times New Roman"/>
          <w:b/>
          <w:bCs/>
          <w:sz w:val="24"/>
          <w:szCs w:val="24"/>
        </w:rPr>
        <w:t xml:space="preserve"> in response to </w:t>
      </w:r>
      <w:r w:rsidR="00916553" w:rsidRPr="00974B87">
        <w:rPr>
          <w:rFonts w:ascii="Times New Roman" w:hAnsi="Times New Roman" w:cs="Times New Roman"/>
          <w:b/>
          <w:bCs/>
          <w:sz w:val="24"/>
          <w:szCs w:val="24"/>
        </w:rPr>
        <w:t>water limitation</w:t>
      </w:r>
      <w:r w:rsidRPr="00974B87">
        <w:rPr>
          <w:rFonts w:ascii="Times New Roman" w:hAnsi="Times New Roman" w:cs="Times New Roman"/>
          <w:b/>
          <w:bCs/>
          <w:sz w:val="24"/>
          <w:szCs w:val="24"/>
        </w:rPr>
        <w:t xml:space="preserve"> in </w:t>
      </w:r>
      <w:r w:rsidRPr="0042087D">
        <w:rPr>
          <w:rFonts w:ascii="Times New Roman" w:hAnsi="Times New Roman" w:cs="Times New Roman"/>
          <w:b/>
          <w:bCs/>
          <w:i/>
          <w:iCs/>
          <w:sz w:val="24"/>
          <w:szCs w:val="24"/>
        </w:rPr>
        <w:t>P. patagonica</w:t>
      </w:r>
      <w:r w:rsidRPr="00974B87">
        <w:rPr>
          <w:rFonts w:ascii="Times New Roman" w:hAnsi="Times New Roman" w:cs="Times New Roman"/>
          <w:b/>
          <w:bCs/>
          <w:sz w:val="24"/>
          <w:szCs w:val="24"/>
        </w:rPr>
        <w:t>?</w:t>
      </w:r>
      <w:r w:rsidR="000969F0" w:rsidRPr="00974B87">
        <w:rPr>
          <w:rFonts w:ascii="Times New Roman" w:hAnsi="Times New Roman" w:cs="Times New Roman"/>
          <w:b/>
          <w:bCs/>
          <w:sz w:val="24"/>
          <w:szCs w:val="24"/>
        </w:rPr>
        <w:tab/>
      </w:r>
    </w:p>
    <w:p w14:paraId="2DE96C15" w14:textId="2FEFE868" w:rsidR="007B7D8D" w:rsidRPr="00974B87" w:rsidRDefault="000969F0" w:rsidP="00077CDD">
      <w:pPr>
        <w:spacing w:line="480" w:lineRule="auto"/>
      </w:pPr>
      <w:r w:rsidRPr="00974B87">
        <w:t>To assess the effects of offspring</w:t>
      </w:r>
      <w:r w:rsidR="00711C35" w:rsidRPr="00974B87">
        <w:t xml:space="preserve"> (OT)</w:t>
      </w:r>
      <w:r w:rsidRPr="00974B87">
        <w:t xml:space="preserve"> and parental</w:t>
      </w:r>
      <w:r w:rsidR="00711C35" w:rsidRPr="00974B87">
        <w:t xml:space="preserve"> (PT)</w:t>
      </w:r>
      <w:r w:rsidRPr="00974B87">
        <w:t xml:space="preserve"> watering treatments</w:t>
      </w:r>
      <w:r w:rsidR="00711C35" w:rsidRPr="00974B87">
        <w:t xml:space="preserve"> on the phenotypic expression of functional and life history traits</w:t>
      </w:r>
      <w:r w:rsidR="00D4282F" w:rsidRPr="00974B87">
        <w:t xml:space="preserve">, </w:t>
      </w:r>
      <w:r w:rsidR="00B62F55" w:rsidRPr="00974B87">
        <w:t>we fit mixed</w:t>
      </w:r>
      <w:r w:rsidR="00A8114F" w:rsidRPr="00974B87">
        <w:t xml:space="preserve"> effect</w:t>
      </w:r>
      <w:r w:rsidR="00B62F55" w:rsidRPr="00974B87">
        <w:t xml:space="preserve"> models</w:t>
      </w:r>
      <w:r w:rsidR="00990A3D" w:rsidRPr="00974B87">
        <w:t xml:space="preserve"> for each</w:t>
      </w:r>
      <w:r w:rsidR="00B62F55" w:rsidRPr="00974B87">
        <w:t xml:space="preserve"> trait</w:t>
      </w:r>
      <w:r w:rsidR="00D96E93" w:rsidRPr="00974B87">
        <w:t xml:space="preserve"> using the </w:t>
      </w:r>
      <w:r w:rsidR="008958DA" w:rsidRPr="00974B87">
        <w:t xml:space="preserve">packages </w:t>
      </w:r>
      <w:r w:rsidR="008958DA" w:rsidRPr="00974B87">
        <w:rPr>
          <w:i/>
          <w:iCs/>
        </w:rPr>
        <w:t>lme4</w:t>
      </w:r>
      <w:r w:rsidR="008958DA" w:rsidRPr="00974B87">
        <w:t xml:space="preserve"> and </w:t>
      </w:r>
      <w:proofErr w:type="spellStart"/>
      <w:r w:rsidR="000F25F5" w:rsidRPr="00974B87">
        <w:rPr>
          <w:i/>
          <w:iCs/>
        </w:rPr>
        <w:t>glmmTMB</w:t>
      </w:r>
      <w:proofErr w:type="spellEnd"/>
      <w:r w:rsidR="008958DA" w:rsidRPr="00974B87">
        <w:t xml:space="preserve"> </w:t>
      </w:r>
      <w:r w:rsidR="00D96E93" w:rsidRPr="00974B87">
        <w:t>(</w:t>
      </w:r>
      <w:r w:rsidR="00A128F5" w:rsidRPr="00974B87">
        <w:t>Bates et al., 2015;</w:t>
      </w:r>
      <w:r w:rsidR="000F25F5" w:rsidRPr="00974B87">
        <w:t xml:space="preserve"> </w:t>
      </w:r>
      <w:r w:rsidR="00BA7BB0" w:rsidRPr="00974B87">
        <w:t>Brooks et al. 2017</w:t>
      </w:r>
      <w:r w:rsidR="00D96E93" w:rsidRPr="00974B87">
        <w:t>)</w:t>
      </w:r>
      <w:r w:rsidR="002300C8" w:rsidRPr="00974B87">
        <w:t xml:space="preserve"> (Table 1)</w:t>
      </w:r>
      <w:r w:rsidR="0097647E" w:rsidRPr="00974B87">
        <w:t>.</w:t>
      </w:r>
      <w:r w:rsidR="001A53DB" w:rsidRPr="00974B87">
        <w:t xml:space="preserve"> </w:t>
      </w:r>
      <w:r w:rsidR="00FF6A5C" w:rsidRPr="00974B87">
        <w:t xml:space="preserve">We </w:t>
      </w:r>
      <w:r w:rsidR="00424F78" w:rsidRPr="00974B87">
        <w:t>analyzed</w:t>
      </w:r>
      <w:r w:rsidR="00FF6A5C" w:rsidRPr="00974B87">
        <w:t xml:space="preserve"> the plant </w:t>
      </w:r>
      <w:r w:rsidR="00CC0499" w:rsidRPr="00974B87">
        <w:t>response</w:t>
      </w:r>
      <w:r w:rsidR="00FF6A5C" w:rsidRPr="00974B87">
        <w:t xml:space="preserve"> to water availability using the following response variables: </w:t>
      </w:r>
      <w:r w:rsidR="00017DE2" w:rsidRPr="00974B87">
        <w:t>1</w:t>
      </w:r>
      <w:r w:rsidR="00414073" w:rsidRPr="00974B87">
        <w:t>) shoot</w:t>
      </w:r>
      <w:r w:rsidR="00FF6A5C" w:rsidRPr="00974B87">
        <w:t xml:space="preserve"> biomass</w:t>
      </w:r>
      <w:r w:rsidR="00414073" w:rsidRPr="00974B87">
        <w:t xml:space="preserve"> </w:t>
      </w:r>
      <w:r w:rsidR="00017DE2" w:rsidRPr="00974B87">
        <w:t>2</w:t>
      </w:r>
      <w:r w:rsidR="00414073" w:rsidRPr="00974B87">
        <w:t xml:space="preserve">) </w:t>
      </w:r>
      <w:r w:rsidR="00414073" w:rsidRPr="00974B87">
        <w:lastRenderedPageBreak/>
        <w:t>root</w:t>
      </w:r>
      <w:r w:rsidR="00FF6A5C" w:rsidRPr="00974B87">
        <w:t xml:space="preserve"> biomass</w:t>
      </w:r>
      <w:r w:rsidR="00414073" w:rsidRPr="00974B87">
        <w:t xml:space="preserve"> </w:t>
      </w:r>
      <w:r w:rsidR="00017DE2" w:rsidRPr="00974B87">
        <w:t>3</w:t>
      </w:r>
      <w:r w:rsidR="00414073" w:rsidRPr="00974B87">
        <w:t xml:space="preserve">) total biomass </w:t>
      </w:r>
      <w:r w:rsidR="00017DE2" w:rsidRPr="00974B87">
        <w:t>4</w:t>
      </w:r>
      <w:r w:rsidR="00414073" w:rsidRPr="00974B87">
        <w:t xml:space="preserve">) </w:t>
      </w:r>
      <w:r w:rsidR="001A53DB" w:rsidRPr="00974B87">
        <w:t xml:space="preserve">max height 5) R:S ratio 6) RGR 7) SLA 8) LDMC 9) mortality 10) days to flower 11) number of plants flowered 12) number of flowering structures produced per plant </w:t>
      </w:r>
      <w:r w:rsidR="00F76FB1">
        <w:t xml:space="preserve">and </w:t>
      </w:r>
      <w:r w:rsidR="001A53DB" w:rsidRPr="00974B87">
        <w:t>13) seed numb</w:t>
      </w:r>
      <w:r w:rsidR="00F76FB1">
        <w:t>er</w:t>
      </w:r>
      <w:r w:rsidR="00017DE2" w:rsidRPr="00974B87">
        <w:t>.</w:t>
      </w:r>
      <w:r w:rsidR="00990A3D" w:rsidRPr="00974B87">
        <w:t xml:space="preserve"> </w:t>
      </w:r>
      <w:r w:rsidR="00F76FB1">
        <w:t xml:space="preserve">Seed mass was excluded because it was highly correlated with seed number. </w:t>
      </w:r>
      <w:r w:rsidR="008958DA" w:rsidRPr="00974B87">
        <w:t>For</w:t>
      </w:r>
      <w:r w:rsidR="00990A3D" w:rsidRPr="00974B87">
        <w:t xml:space="preserve"> our</w:t>
      </w:r>
      <w:r w:rsidR="008958DA" w:rsidRPr="00974B87">
        <w:t xml:space="preserve"> continuous</w:t>
      </w:r>
      <w:r w:rsidR="00990A3D" w:rsidRPr="00974B87">
        <w:t xml:space="preserve"> response</w:t>
      </w:r>
      <w:r w:rsidR="008958DA" w:rsidRPr="00974B87">
        <w:t xml:space="preserve"> variables</w:t>
      </w:r>
      <w:r w:rsidR="00990A3D" w:rsidRPr="00974B87">
        <w:t xml:space="preserve"> </w:t>
      </w:r>
      <w:r w:rsidR="008958DA" w:rsidRPr="00974B87">
        <w:t xml:space="preserve">(aboveground biomass, belowground biomass, </w:t>
      </w:r>
      <w:r w:rsidR="00ED7D99" w:rsidRPr="00974B87">
        <w:t xml:space="preserve">total biomass, </w:t>
      </w:r>
      <w:proofErr w:type="spellStart"/>
      <w:r w:rsidR="008958DA" w:rsidRPr="00974B87">
        <w:t>root:shoot</w:t>
      </w:r>
      <w:proofErr w:type="spellEnd"/>
      <w:r w:rsidR="008958DA" w:rsidRPr="00974B87">
        <w:t xml:space="preserve"> ratio, </w:t>
      </w:r>
      <w:r w:rsidR="00D27342" w:rsidRPr="00974B87">
        <w:t xml:space="preserve">RGR, </w:t>
      </w:r>
      <w:r w:rsidR="00ED7D99" w:rsidRPr="00974B87">
        <w:t xml:space="preserve">maximum </w:t>
      </w:r>
      <w:r w:rsidR="00D27342" w:rsidRPr="00974B87">
        <w:t>height, SLA, LDMC)</w:t>
      </w:r>
      <w:r w:rsidR="00161385" w:rsidRPr="00974B87">
        <w:t xml:space="preserve">, </w:t>
      </w:r>
      <w:r w:rsidR="00FC5AF8" w:rsidRPr="00974B87">
        <w:t xml:space="preserve">binomial </w:t>
      </w:r>
      <w:r w:rsidR="00576494" w:rsidRPr="00974B87">
        <w:t>data</w:t>
      </w:r>
      <w:r w:rsidR="00FC5AF8" w:rsidRPr="00974B87">
        <w:t xml:space="preserve"> (mortality</w:t>
      </w:r>
      <w:r w:rsidR="006C6631" w:rsidRPr="00974B87">
        <w:t>, flowering</w:t>
      </w:r>
      <w:r w:rsidR="00FC5AF8" w:rsidRPr="00974B87">
        <w:t xml:space="preserve">), </w:t>
      </w:r>
      <w:r w:rsidR="007B7D8D" w:rsidRPr="00974B87">
        <w:t>we used Gaussian and binomial error structures, respectively.</w:t>
      </w:r>
      <w:r w:rsidR="00A158DD" w:rsidRPr="00974B87">
        <w:t xml:space="preserve"> Additionally, to assess </w:t>
      </w:r>
      <w:r w:rsidR="00D026F9" w:rsidRPr="00974B87">
        <w:t xml:space="preserve">number of plants that </w:t>
      </w:r>
      <w:r w:rsidR="00A158DD" w:rsidRPr="00974B87">
        <w:t>flower</w:t>
      </w:r>
      <w:r w:rsidR="00D026F9" w:rsidRPr="00974B87">
        <w:t>ed</w:t>
      </w:r>
      <w:r w:rsidR="00A158DD" w:rsidRPr="00974B87">
        <w:t>, we used a zero-inflated model because</w:t>
      </w:r>
      <w:r w:rsidR="00D80D6C" w:rsidRPr="00974B87">
        <w:t xml:space="preserve"> the data exhibited an excess number of zeroe</w:t>
      </w:r>
      <w:r w:rsidR="0044665E" w:rsidRPr="00974B87">
        <w:t>s</w:t>
      </w:r>
      <w:r w:rsidR="00D80D6C" w:rsidRPr="00974B87">
        <w:t>.</w:t>
      </w:r>
      <w:r w:rsidR="00EA2465" w:rsidRPr="00974B87">
        <w:t xml:space="preserve"> To assess number of flowering structures produced per plant, we used a zero-inflated hurdle model </w:t>
      </w:r>
      <w:r w:rsidR="00131C74" w:rsidRPr="00974B87">
        <w:t>to represent the tw</w:t>
      </w:r>
      <w:r w:rsidR="00C32B6F" w:rsidRPr="00974B87">
        <w:t xml:space="preserve">o biological processes: whether a </w:t>
      </w:r>
      <w:proofErr w:type="gramStart"/>
      <w:r w:rsidR="00C32B6F" w:rsidRPr="00974B87">
        <w:t xml:space="preserve">plant </w:t>
      </w:r>
      <w:r w:rsidR="00165351" w:rsidRPr="00974B87">
        <w:t>initiated</w:t>
      </w:r>
      <w:proofErr w:type="gramEnd"/>
      <w:r w:rsidR="00C32B6F" w:rsidRPr="00974B87">
        <w:t xml:space="preserve"> flowering at all</w:t>
      </w:r>
      <w:r w:rsidR="00165351" w:rsidRPr="00974B87">
        <w:t xml:space="preserve">, and among the plants that did flower, the number of structures produced. </w:t>
      </w:r>
      <w:r w:rsidR="00B263FC" w:rsidRPr="00974B87">
        <w:t>For days to flower and seed number, we used negative binomial distributions to account for overdispersion in the data.</w:t>
      </w:r>
    </w:p>
    <w:p w14:paraId="0B6AA19A" w14:textId="400DA5B2" w:rsidR="00017DE2" w:rsidRPr="00974B87" w:rsidRDefault="007C7162" w:rsidP="00857C9B">
      <w:pPr>
        <w:spacing w:line="480" w:lineRule="auto"/>
        <w:ind w:firstLine="720"/>
        <w:rPr>
          <w:i/>
          <w:iCs/>
        </w:rPr>
      </w:pPr>
      <w:r w:rsidRPr="00974B87">
        <w:t>To answer our first question, f</w:t>
      </w:r>
      <w:r w:rsidR="00990A3D" w:rsidRPr="00974B87">
        <w:t>or all models</w:t>
      </w:r>
      <w:r w:rsidR="00631241" w:rsidRPr="00974B87">
        <w:t xml:space="preserve"> detailed above</w:t>
      </w:r>
      <w:r w:rsidR="00990A3D" w:rsidRPr="00974B87">
        <w:t>, we</w:t>
      </w:r>
      <w:r w:rsidR="0097647E" w:rsidRPr="00974B87">
        <w:t xml:space="preserve"> </w:t>
      </w:r>
      <w:r w:rsidR="00990A3D" w:rsidRPr="00974B87">
        <w:t>included</w:t>
      </w:r>
      <w:r w:rsidR="0097647E" w:rsidRPr="00974B87">
        <w:t xml:space="preserve"> the </w:t>
      </w:r>
      <w:r w:rsidR="002300C8" w:rsidRPr="00974B87">
        <w:t>offspring</w:t>
      </w:r>
      <w:r w:rsidR="0097647E" w:rsidRPr="00974B87">
        <w:t xml:space="preserve"> watering treatment (</w:t>
      </w:r>
      <w:r w:rsidR="00631241" w:rsidRPr="00974B87">
        <w:t>O</w:t>
      </w:r>
      <w:r w:rsidR="0097647E" w:rsidRPr="00974B87">
        <w:t xml:space="preserve">T), </w:t>
      </w:r>
      <w:r w:rsidR="00631241" w:rsidRPr="00974B87">
        <w:t xml:space="preserve">parental </w:t>
      </w:r>
      <w:r w:rsidR="0097647E" w:rsidRPr="00974B87">
        <w:t>watering treatment (</w:t>
      </w:r>
      <w:r w:rsidR="00631241" w:rsidRPr="00974B87">
        <w:t>P</w:t>
      </w:r>
      <w:r w:rsidR="0097647E" w:rsidRPr="00974B87">
        <w:t xml:space="preserve">T), and </w:t>
      </w:r>
      <w:r w:rsidR="00631241" w:rsidRPr="00974B87">
        <w:t>their</w:t>
      </w:r>
      <w:r w:rsidR="0097647E" w:rsidRPr="00974B87">
        <w:t xml:space="preserve"> interaction as fixed effect</w:t>
      </w:r>
      <w:r w:rsidR="00631241" w:rsidRPr="00974B87">
        <w:t>s</w:t>
      </w:r>
      <w:r w:rsidR="00972121" w:rsidRPr="00974B87">
        <w:t xml:space="preserve">. </w:t>
      </w:r>
      <w:r w:rsidR="00631241" w:rsidRPr="00974B87">
        <w:t>Population</w:t>
      </w:r>
      <w:r w:rsidR="00972121" w:rsidRPr="00974B87">
        <w:t xml:space="preserve"> was included as a random effect to account for</w:t>
      </w:r>
      <w:r w:rsidR="00990A3D" w:rsidRPr="00974B87">
        <w:t xml:space="preserve"> </w:t>
      </w:r>
      <w:r w:rsidR="00631241" w:rsidRPr="00974B87">
        <w:t>population-level differences in response traits</w:t>
      </w:r>
      <w:r w:rsidR="00972121" w:rsidRPr="00974B87">
        <w:t>. T</w:t>
      </w:r>
      <w:r w:rsidR="001F7A03" w:rsidRPr="00974B87">
        <w:t xml:space="preserve">he </w:t>
      </w:r>
      <w:r w:rsidR="00CC0499" w:rsidRPr="00974B87">
        <w:t>significance</w:t>
      </w:r>
      <w:r w:rsidR="001F7A03" w:rsidRPr="00974B87">
        <w:t xml:space="preserve"> of fixed effect factors was assessed using the function </w:t>
      </w:r>
      <w:r w:rsidR="001F7A03" w:rsidRPr="00974B87">
        <w:rPr>
          <w:i/>
          <w:iCs/>
        </w:rPr>
        <w:t xml:space="preserve">Anova </w:t>
      </w:r>
      <w:r w:rsidR="00857C9B" w:rsidRPr="00974B87">
        <w:t xml:space="preserve">(package </w:t>
      </w:r>
      <w:r w:rsidR="00857C9B" w:rsidRPr="00974B87">
        <w:rPr>
          <w:i/>
          <w:iCs/>
        </w:rPr>
        <w:t>car</w:t>
      </w:r>
      <w:r w:rsidR="00857C9B" w:rsidRPr="00974B87">
        <w:t>, Fox &amp; Weisberg, 2019). For generalized linear models, we used a Wald chi-square test. For linear models, we used a type III sum of squares test to compute the F-statistic.</w:t>
      </w:r>
      <w:r w:rsidR="00857C9B" w:rsidRPr="00974B87">
        <w:rPr>
          <w:i/>
          <w:iCs/>
        </w:rPr>
        <w:t xml:space="preserve"> </w:t>
      </w:r>
      <w:r w:rsidR="005E7ADD" w:rsidRPr="00974B87">
        <w:t>To assess model fit, m</w:t>
      </w:r>
      <w:r w:rsidR="007514D2" w:rsidRPr="00974B87">
        <w:t>arginal R</w:t>
      </w:r>
      <w:r w:rsidR="002739CF" w:rsidRPr="00974B87">
        <w:rPr>
          <w:vertAlign w:val="superscript"/>
        </w:rPr>
        <w:t>2</w:t>
      </w:r>
      <w:r w:rsidR="007514D2" w:rsidRPr="00974B87">
        <w:t xml:space="preserve"> (variance </w:t>
      </w:r>
      <w:r w:rsidR="005E7ADD" w:rsidRPr="00974B87">
        <w:t>explained</w:t>
      </w:r>
      <w:r w:rsidR="007514D2" w:rsidRPr="00974B87">
        <w:t xml:space="preserve"> by fixed factors) and conditional R</w:t>
      </w:r>
      <w:r w:rsidR="007514D2" w:rsidRPr="00974B87">
        <w:rPr>
          <w:vertAlign w:val="superscript"/>
        </w:rPr>
        <w:t>2</w:t>
      </w:r>
      <w:r w:rsidR="007514D2" w:rsidRPr="00974B87">
        <w:t xml:space="preserve"> (total variance explained)</w:t>
      </w:r>
      <w:r w:rsidR="00B60975" w:rsidRPr="00974B87">
        <w:t xml:space="preserve"> were calculated using </w:t>
      </w:r>
      <w:proofErr w:type="spellStart"/>
      <w:proofErr w:type="gramStart"/>
      <w:r w:rsidR="00B60975" w:rsidRPr="00974B87">
        <w:rPr>
          <w:i/>
          <w:iCs/>
        </w:rPr>
        <w:t>r.squaredGLMM</w:t>
      </w:r>
      <w:proofErr w:type="spellEnd"/>
      <w:proofErr w:type="gramEnd"/>
      <w:r w:rsidR="00B60975" w:rsidRPr="00974B87">
        <w:rPr>
          <w:i/>
          <w:iCs/>
        </w:rPr>
        <w:t xml:space="preserve"> </w:t>
      </w:r>
      <w:r w:rsidR="00B60975" w:rsidRPr="00974B87">
        <w:t xml:space="preserve">(package </w:t>
      </w:r>
      <w:proofErr w:type="spellStart"/>
      <w:r w:rsidR="00B60975" w:rsidRPr="00974B87">
        <w:rPr>
          <w:i/>
          <w:iCs/>
        </w:rPr>
        <w:t>MuMIn</w:t>
      </w:r>
      <w:proofErr w:type="spellEnd"/>
      <w:r w:rsidR="00B60975" w:rsidRPr="00974B87">
        <w:t xml:space="preserve">, </w:t>
      </w:r>
      <w:proofErr w:type="spellStart"/>
      <w:r w:rsidR="00C62FC7" w:rsidRPr="00974B87">
        <w:t>Bartoń</w:t>
      </w:r>
      <w:proofErr w:type="spellEnd"/>
      <w:r w:rsidR="00C62FC7" w:rsidRPr="00974B87">
        <w:t xml:space="preserve"> 2023</w:t>
      </w:r>
      <w:r w:rsidR="00B60975" w:rsidRPr="00974B87">
        <w:t>).</w:t>
      </w:r>
      <w:r w:rsidR="00FD3A57" w:rsidRPr="00974B87">
        <w:t xml:space="preserve"> </w:t>
      </w:r>
    </w:p>
    <w:p w14:paraId="58B39449" w14:textId="78151D76" w:rsidR="00E31419" w:rsidRPr="00974B87" w:rsidRDefault="00E31419" w:rsidP="00FA2ED2">
      <w:pPr>
        <w:spacing w:line="480" w:lineRule="auto"/>
        <w:ind w:firstLine="720"/>
      </w:pPr>
      <w:r w:rsidRPr="00974B87">
        <w:t xml:space="preserve">We verified assumptions of independence and normality of residuals by plotting residuals from each model. </w:t>
      </w:r>
      <w:r w:rsidR="00857C9B" w:rsidRPr="00974B87">
        <w:t>I</w:t>
      </w:r>
      <w:r w:rsidR="00907F78" w:rsidRPr="00974B87">
        <w:t xml:space="preserve">f transforming </w:t>
      </w:r>
      <w:r w:rsidRPr="00974B87">
        <w:t>the response variable improve</w:t>
      </w:r>
      <w:r w:rsidR="00907F78" w:rsidRPr="00974B87">
        <w:t>d</w:t>
      </w:r>
      <w:r w:rsidRPr="00974B87">
        <w:t xml:space="preserve"> linearity and normality of the </w:t>
      </w:r>
      <w:r w:rsidRPr="00974B87">
        <w:lastRenderedPageBreak/>
        <w:t xml:space="preserve">residuals, we used the transformed response variable. </w:t>
      </w:r>
      <w:proofErr w:type="spellStart"/>
      <w:r w:rsidRPr="00974B87">
        <w:t>Root:shoot</w:t>
      </w:r>
      <w:proofErr w:type="spellEnd"/>
      <w:r w:rsidRPr="00974B87">
        <w:t xml:space="preserve"> ratio, SLA, and LDMC were logged</w:t>
      </w:r>
      <w:r w:rsidR="00857C9B" w:rsidRPr="00974B87">
        <w:t>.</w:t>
      </w:r>
    </w:p>
    <w:p w14:paraId="69E07892" w14:textId="2E497C7B" w:rsidR="00FA7026" w:rsidRPr="00974B87" w:rsidRDefault="00AB5C8F" w:rsidP="00FA7026">
      <w:pPr>
        <w:spacing w:line="480" w:lineRule="auto"/>
        <w:ind w:firstLine="720"/>
      </w:pPr>
      <w:r w:rsidRPr="00974B87">
        <w:t xml:space="preserve">A significant effect of OT </w:t>
      </w:r>
      <w:r w:rsidR="00990A3D" w:rsidRPr="00974B87">
        <w:t xml:space="preserve">indicated that there were </w:t>
      </w:r>
      <w:r w:rsidRPr="00974B87">
        <w:t>differences between plants grown in</w:t>
      </w:r>
      <w:r w:rsidR="00351D01" w:rsidRPr="00974B87">
        <w:t xml:space="preserve"> the two watering </w:t>
      </w:r>
      <w:r w:rsidR="00017DE2" w:rsidRPr="00974B87">
        <w:t>treatments</w:t>
      </w:r>
      <w:r w:rsidR="00351D01" w:rsidRPr="00974B87">
        <w:t xml:space="preserve"> (drought or control), e.g. </w:t>
      </w:r>
      <w:r w:rsidR="0001634D" w:rsidRPr="00974B87">
        <w:t xml:space="preserve">evidence of </w:t>
      </w:r>
      <w:r w:rsidR="00351D01" w:rsidRPr="00974B87">
        <w:t>within-generation</w:t>
      </w:r>
      <w:r w:rsidR="0001634D" w:rsidRPr="00974B87">
        <w:t>al</w:t>
      </w:r>
      <w:r w:rsidR="00351D01" w:rsidRPr="00974B87">
        <w:t xml:space="preserve"> plasticity.</w:t>
      </w:r>
      <w:r w:rsidR="00D16937" w:rsidRPr="00974B87">
        <w:t xml:space="preserve"> A significant effect of PT </w:t>
      </w:r>
      <w:r w:rsidR="0001634D" w:rsidRPr="00974B87">
        <w:t>indicated that</w:t>
      </w:r>
      <w:r w:rsidR="00D16937" w:rsidRPr="00974B87">
        <w:t xml:space="preserve"> there are </w:t>
      </w:r>
      <w:r w:rsidR="005119A2" w:rsidRPr="00974B87">
        <w:t>phenotypic differences between plant grown from seeds produced under different parental</w:t>
      </w:r>
      <w:r w:rsidR="00A20F71" w:rsidRPr="00974B87">
        <w:t xml:space="preserve"> treatments</w:t>
      </w:r>
      <w:r w:rsidR="00EC3440" w:rsidRPr="00974B87">
        <w:t xml:space="preserve"> </w:t>
      </w:r>
      <w:r w:rsidR="00D15395" w:rsidRPr="00974B87">
        <w:t xml:space="preserve">of watering, e.g. </w:t>
      </w:r>
      <w:r w:rsidR="0001634D" w:rsidRPr="00974B87">
        <w:t xml:space="preserve"> evidence of </w:t>
      </w:r>
      <w:r w:rsidR="00C814D4" w:rsidRPr="00974B87">
        <w:t>parental effects</w:t>
      </w:r>
      <w:r w:rsidR="00D15395" w:rsidRPr="00974B87">
        <w:t>.</w:t>
      </w:r>
      <w:r w:rsidR="005F5BDF" w:rsidRPr="00974B87">
        <w:t xml:space="preserve"> A significant effect of the OT x PT interaction indicates that the effect of parental treatment on the phenotype depended on the offspring</w:t>
      </w:r>
      <w:r w:rsidR="001F562E" w:rsidRPr="00974B87">
        <w:t xml:space="preserve"> watering treatment</w:t>
      </w:r>
      <w:r w:rsidR="00C814D4" w:rsidRPr="00974B87">
        <w:t>, e.g. evidence of transgenerational plasticity</w:t>
      </w:r>
      <w:r w:rsidR="00EF0BDF" w:rsidRPr="00974B87">
        <w:t xml:space="preserve"> (Table </w:t>
      </w:r>
      <w:r w:rsidR="00C814D4" w:rsidRPr="00974B87">
        <w:t>1</w:t>
      </w:r>
      <w:r w:rsidR="00EF0BDF" w:rsidRPr="00974B87">
        <w:t>).</w:t>
      </w:r>
      <w:r w:rsidR="00FA7026" w:rsidRPr="00974B87">
        <w:t xml:space="preserve"> When significant interactions were detected, post hoc tests were performed using </w:t>
      </w:r>
      <w:r w:rsidR="00190420" w:rsidRPr="00974B87">
        <w:t xml:space="preserve">the </w:t>
      </w:r>
      <w:proofErr w:type="spellStart"/>
      <w:r w:rsidR="00190420" w:rsidRPr="00974B87">
        <w:rPr>
          <w:i/>
          <w:iCs/>
        </w:rPr>
        <w:t>emmeans</w:t>
      </w:r>
      <w:proofErr w:type="spellEnd"/>
      <w:r w:rsidR="00FA7026" w:rsidRPr="00974B87">
        <w:t xml:space="preserve"> package</w:t>
      </w:r>
      <w:r w:rsidR="00CB1E7C">
        <w:t xml:space="preserve"> </w:t>
      </w:r>
      <w:r w:rsidR="00FA7026" w:rsidRPr="00974B87">
        <w:t>with Tukey HSD adjustment</w:t>
      </w:r>
      <w:r w:rsidR="00190420" w:rsidRPr="00974B87">
        <w:t>s</w:t>
      </w:r>
      <w:r w:rsidR="00FA7026" w:rsidRPr="00974B87">
        <w:t>, which</w:t>
      </w:r>
      <w:r w:rsidR="00190420" w:rsidRPr="00974B87">
        <w:t xml:space="preserve"> </w:t>
      </w:r>
      <w:r w:rsidR="00FA7026" w:rsidRPr="00974B87">
        <w:t>accounts for multiple comparisons</w:t>
      </w:r>
      <w:r w:rsidR="00CB1E7C">
        <w:t xml:space="preserve"> (Lenth, 2024).</w:t>
      </w:r>
    </w:p>
    <w:p w14:paraId="34BC188D" w14:textId="585D8879" w:rsidR="00222872" w:rsidRPr="00974B87" w:rsidRDefault="00222872" w:rsidP="00FA2ED2">
      <w:pPr>
        <w:spacing w:line="480" w:lineRule="auto"/>
        <w:ind w:firstLine="720"/>
        <w:rPr>
          <w:b/>
          <w:bCs/>
        </w:rPr>
      </w:pPr>
      <w:r w:rsidRPr="00974B87">
        <w:rPr>
          <w:b/>
          <w:bCs/>
        </w:rPr>
        <w:t xml:space="preserve">2) Does collection site </w:t>
      </w:r>
      <w:r w:rsidR="0042087D">
        <w:rPr>
          <w:b/>
          <w:bCs/>
        </w:rPr>
        <w:t>climate variability</w:t>
      </w:r>
      <w:r w:rsidRPr="00974B87">
        <w:rPr>
          <w:b/>
          <w:bCs/>
        </w:rPr>
        <w:t xml:space="preserve"> predict the magnitude of the TGP response to water limitation? </w:t>
      </w:r>
    </w:p>
    <w:p w14:paraId="27F68C47" w14:textId="27DB4453" w:rsidR="00691823" w:rsidRPr="00974B87" w:rsidRDefault="00A66366" w:rsidP="00AE5287">
      <w:pPr>
        <w:spacing w:line="480" w:lineRule="auto"/>
        <w:ind w:firstLine="720"/>
      </w:pPr>
      <w:r w:rsidRPr="00974B87">
        <w:t xml:space="preserve">We used a different model structure </w:t>
      </w:r>
      <w:r w:rsidR="00986DF2" w:rsidRPr="00974B87">
        <w:t xml:space="preserve">to </w:t>
      </w:r>
      <w:r w:rsidR="00A4440F" w:rsidRPr="00974B87">
        <w:t xml:space="preserve">test if </w:t>
      </w:r>
      <w:r w:rsidR="00CC47F3" w:rsidRPr="00974B87">
        <w:t xml:space="preserve">trait response and </w:t>
      </w:r>
      <w:r w:rsidR="00A4440F" w:rsidRPr="00974B87">
        <w:t xml:space="preserve">TGP was associated with </w:t>
      </w:r>
      <w:r w:rsidR="004409E9" w:rsidRPr="00974B87">
        <w:t>site-specific patterns of environmental variation</w:t>
      </w:r>
      <w:r w:rsidR="006244C9" w:rsidRPr="00974B87">
        <w:t xml:space="preserve">. </w:t>
      </w:r>
      <w:r w:rsidR="005E3155" w:rsidRPr="00974B87">
        <w:t xml:space="preserve">Specifically, we tested if </w:t>
      </w:r>
      <w:r w:rsidR="00E36E34" w:rsidRPr="00974B87">
        <w:t xml:space="preserve">the </w:t>
      </w:r>
      <w:r w:rsidR="00324384" w:rsidRPr="00974B87">
        <w:t xml:space="preserve">climate at origin </w:t>
      </w:r>
      <w:r w:rsidRPr="00974B87">
        <w:t xml:space="preserve">spring </w:t>
      </w:r>
      <w:r w:rsidR="00324384" w:rsidRPr="00974B87">
        <w:t>VPD</w:t>
      </w:r>
      <w:r w:rsidRPr="00974B87">
        <w:t xml:space="preserve"> variability (SVPD coefficient of variation)</w:t>
      </w:r>
      <w:r w:rsidR="00324384" w:rsidRPr="00974B87">
        <w:t xml:space="preserve"> </w:t>
      </w:r>
      <w:r w:rsidR="00907F78" w:rsidRPr="00974B87">
        <w:t>influenced</w:t>
      </w:r>
      <w:r w:rsidR="001A0D24" w:rsidRPr="00974B87">
        <w:t xml:space="preserve"> the expression of transgenerational plasticity</w:t>
      </w:r>
      <w:r w:rsidR="00701786" w:rsidRPr="00974B87">
        <w:t xml:space="preserve"> in response to </w:t>
      </w:r>
      <w:r w:rsidRPr="00974B87">
        <w:t>water limitation</w:t>
      </w:r>
      <w:r w:rsidR="00701786" w:rsidRPr="00974B87">
        <w:t>. To assess the effects of offspring (OT)</w:t>
      </w:r>
      <w:r w:rsidR="002300C8" w:rsidRPr="00974B87">
        <w:t xml:space="preserve">, </w:t>
      </w:r>
      <w:r w:rsidR="00701786" w:rsidRPr="00974B87">
        <w:t>parental (PT) watering treatments</w:t>
      </w:r>
      <w:r w:rsidR="00691823" w:rsidRPr="00974B87">
        <w:t xml:space="preserve">, and climate at origin </w:t>
      </w:r>
      <w:r w:rsidR="002300C8" w:rsidRPr="00974B87">
        <w:t>SVPD CV</w:t>
      </w:r>
      <w:r w:rsidR="00701786" w:rsidRPr="00974B87">
        <w:t xml:space="preserve"> on the phenotypic expression of functional and life history traits </w:t>
      </w:r>
      <w:r w:rsidR="00C31DA3" w:rsidRPr="00974B87">
        <w:t>across generations</w:t>
      </w:r>
      <w:r w:rsidR="00701786" w:rsidRPr="00974B87">
        <w:t xml:space="preserve">, we fit mixed effect models </w:t>
      </w:r>
      <w:r w:rsidR="00C31DA3" w:rsidRPr="00974B87">
        <w:t>for each</w:t>
      </w:r>
      <w:r w:rsidR="00701786" w:rsidRPr="00974B87">
        <w:t xml:space="preserve"> trait</w:t>
      </w:r>
      <w:r w:rsidR="00314C5D" w:rsidRPr="00974B87">
        <w:t xml:space="preserve"> </w:t>
      </w:r>
      <w:r w:rsidR="00FC433A" w:rsidRPr="00974B87">
        <w:t xml:space="preserve">using the </w:t>
      </w:r>
      <w:r w:rsidR="002300C8" w:rsidRPr="00974B87">
        <w:rPr>
          <w:i/>
          <w:iCs/>
        </w:rPr>
        <w:t>lme4</w:t>
      </w:r>
      <w:r w:rsidR="002300C8" w:rsidRPr="00974B87">
        <w:t xml:space="preserve"> and </w:t>
      </w:r>
      <w:proofErr w:type="spellStart"/>
      <w:r w:rsidR="002300C8" w:rsidRPr="00974B87">
        <w:rPr>
          <w:i/>
          <w:iCs/>
        </w:rPr>
        <w:t>glmmTMB</w:t>
      </w:r>
      <w:proofErr w:type="spellEnd"/>
      <w:r w:rsidR="002300C8" w:rsidRPr="00974B87">
        <w:t xml:space="preserve"> (Bates et al., 2015; Brooks et al. 2017)</w:t>
      </w:r>
      <w:r w:rsidR="00FC433A" w:rsidRPr="00974B87">
        <w:t xml:space="preserve"> </w:t>
      </w:r>
      <w:r w:rsidR="00EF0BDF" w:rsidRPr="00974B87">
        <w:t>(Table 2).</w:t>
      </w:r>
      <w:r w:rsidR="00FC433A" w:rsidRPr="00974B87">
        <w:t xml:space="preserve"> </w:t>
      </w:r>
      <w:r w:rsidR="002300C8" w:rsidRPr="00974B87">
        <w:t>Using the same response variables and model</w:t>
      </w:r>
      <w:r w:rsidR="00AE5287" w:rsidRPr="00974B87">
        <w:t xml:space="preserve"> structure as above, </w:t>
      </w:r>
      <w:r w:rsidR="002B2262" w:rsidRPr="00974B87">
        <w:t xml:space="preserve">our models included the </w:t>
      </w:r>
      <w:r w:rsidR="00AE5287" w:rsidRPr="00974B87">
        <w:t>offspring</w:t>
      </w:r>
      <w:r w:rsidR="002B2262" w:rsidRPr="00974B87">
        <w:t xml:space="preserve"> watering treatment (</w:t>
      </w:r>
      <w:r w:rsidR="00AE5287" w:rsidRPr="00974B87">
        <w:t>O</w:t>
      </w:r>
      <w:r w:rsidR="002B2262" w:rsidRPr="00974B87">
        <w:t xml:space="preserve">T), </w:t>
      </w:r>
      <w:r w:rsidR="00AE5287" w:rsidRPr="00974B87">
        <w:t>parental</w:t>
      </w:r>
      <w:r w:rsidR="002B2262" w:rsidRPr="00974B87">
        <w:t xml:space="preserve"> watering treatment (</w:t>
      </w:r>
      <w:r w:rsidR="00AE5287" w:rsidRPr="00974B87">
        <w:t>P</w:t>
      </w:r>
      <w:r w:rsidR="002B2262" w:rsidRPr="00974B87">
        <w:t xml:space="preserve">T), </w:t>
      </w:r>
      <w:r w:rsidR="00032FE6" w:rsidRPr="00974B87">
        <w:t xml:space="preserve">growing season </w:t>
      </w:r>
      <w:r w:rsidR="00AE5287" w:rsidRPr="00974B87">
        <w:t>S</w:t>
      </w:r>
      <w:r w:rsidR="008D61A5" w:rsidRPr="00974B87">
        <w:t>VPD</w:t>
      </w:r>
      <w:r w:rsidR="00AE5287" w:rsidRPr="00974B87">
        <w:t xml:space="preserve"> CV</w:t>
      </w:r>
      <w:r w:rsidR="00032FE6" w:rsidRPr="00974B87">
        <w:t xml:space="preserve"> (</w:t>
      </w:r>
      <w:r w:rsidR="00AE5287" w:rsidRPr="00974B87">
        <w:t>April – June from 1981 to 2019</w:t>
      </w:r>
      <w:r w:rsidR="00032FE6" w:rsidRPr="00974B87">
        <w:t>)</w:t>
      </w:r>
      <w:r w:rsidR="008D61A5" w:rsidRPr="00974B87">
        <w:t xml:space="preserve"> of </w:t>
      </w:r>
      <w:r w:rsidR="00032FE6" w:rsidRPr="00974B87">
        <w:t xml:space="preserve">initial </w:t>
      </w:r>
      <w:r w:rsidR="008D61A5" w:rsidRPr="00974B87">
        <w:t>collection site</w:t>
      </w:r>
      <w:r w:rsidR="002B2262" w:rsidRPr="00974B87">
        <w:t>, and all possible interactions as fixed effect</w:t>
      </w:r>
      <w:r w:rsidR="00F811F1" w:rsidRPr="00974B87">
        <w:t>s</w:t>
      </w:r>
      <w:r w:rsidR="002B2262" w:rsidRPr="00974B87">
        <w:t>.</w:t>
      </w:r>
      <w:r w:rsidR="00032FE6" w:rsidRPr="00974B87">
        <w:t xml:space="preserve"> </w:t>
      </w:r>
      <w:r w:rsidR="00F811F1" w:rsidRPr="00974B87">
        <w:lastRenderedPageBreak/>
        <w:t>Population</w:t>
      </w:r>
      <w:r w:rsidR="00032FE6" w:rsidRPr="00974B87">
        <w:t xml:space="preserve"> was included as a random effect to account for </w:t>
      </w:r>
      <w:r w:rsidR="00F811F1" w:rsidRPr="00974B87">
        <w:t>population-level differences in response traits not captured by the fixed effects</w:t>
      </w:r>
      <w:r w:rsidR="00032FE6" w:rsidRPr="00974B87">
        <w:t xml:space="preserve">. </w:t>
      </w:r>
      <w:r w:rsidR="002B2262" w:rsidRPr="00974B87">
        <w:t xml:space="preserve">We used the same </w:t>
      </w:r>
      <w:r w:rsidR="00032FE6" w:rsidRPr="00974B87">
        <w:t xml:space="preserve">statistical </w:t>
      </w:r>
      <w:r w:rsidR="002B2262" w:rsidRPr="00974B87">
        <w:t>approach as detailed</w:t>
      </w:r>
      <w:r w:rsidR="00032FE6" w:rsidRPr="00974B87">
        <w:t xml:space="preserve"> above.</w:t>
      </w:r>
      <w:r w:rsidR="00252B90" w:rsidRPr="00974B87">
        <w:t xml:space="preserve"> </w:t>
      </w:r>
    </w:p>
    <w:p w14:paraId="090FE530" w14:textId="77777777" w:rsidR="00F811F1" w:rsidRPr="00974B87" w:rsidRDefault="00F811F1" w:rsidP="00FA2ED2">
      <w:pPr>
        <w:spacing w:line="480" w:lineRule="auto"/>
        <w:ind w:firstLine="360"/>
        <w:rPr>
          <w:b/>
          <w:bCs/>
        </w:rPr>
      </w:pPr>
      <w:r w:rsidRPr="00974B87">
        <w:rPr>
          <w:b/>
          <w:bCs/>
        </w:rPr>
        <w:t>3) Is TGP response to water limitation adaptive?</w:t>
      </w:r>
    </w:p>
    <w:p w14:paraId="1826B7A3" w14:textId="76497061" w:rsidR="00775347" w:rsidRPr="00974B87" w:rsidRDefault="004955E5" w:rsidP="009E5A7B">
      <w:pPr>
        <w:spacing w:line="480" w:lineRule="auto"/>
        <w:ind w:firstLine="360"/>
      </w:pPr>
      <w:r w:rsidRPr="00974B87">
        <w:t xml:space="preserve">To test whether </w:t>
      </w:r>
      <w:r w:rsidR="00F811F1" w:rsidRPr="00974B87">
        <w:t>TGP</w:t>
      </w:r>
      <w:r w:rsidRPr="00974B87">
        <w:t xml:space="preserve"> was ada</w:t>
      </w:r>
      <w:r w:rsidR="00B9738E" w:rsidRPr="00974B87">
        <w:t xml:space="preserve">ptive, we calculated the </w:t>
      </w:r>
      <w:r w:rsidR="00C228F7" w:rsidRPr="00974B87">
        <w:t xml:space="preserve">extent of </w:t>
      </w:r>
      <w:r w:rsidR="00B9738E" w:rsidRPr="00974B87">
        <w:t>plasticity between treatments CC – DD using the relative distance plasticity index (RDPI)</w:t>
      </w:r>
      <w:r w:rsidR="00232BC9" w:rsidRPr="00974B87">
        <w:t xml:space="preserve"> for traits related to performance </w:t>
      </w:r>
      <w:r w:rsidR="006F0B63">
        <w:t>RGR, root biomass</w:t>
      </w:r>
      <w:r w:rsidR="00232BC9" w:rsidRPr="00974B87">
        <w:t>)</w:t>
      </w:r>
      <w:r w:rsidR="00931D48" w:rsidRPr="00974B87">
        <w:t xml:space="preserve"> </w:t>
      </w:r>
      <w:r w:rsidR="0046195E" w:rsidRPr="00974B87">
        <w:t xml:space="preserve">using the </w:t>
      </w:r>
      <w:proofErr w:type="spellStart"/>
      <w:r w:rsidR="00117951" w:rsidRPr="00974B87">
        <w:rPr>
          <w:i/>
          <w:iCs/>
        </w:rPr>
        <w:t>rdpi</w:t>
      </w:r>
      <w:proofErr w:type="spellEnd"/>
      <w:r w:rsidR="00117951" w:rsidRPr="00974B87">
        <w:rPr>
          <w:i/>
          <w:iCs/>
        </w:rPr>
        <w:t xml:space="preserve"> </w:t>
      </w:r>
      <w:r w:rsidR="00117951" w:rsidRPr="00974B87">
        <w:t xml:space="preserve">function in the </w:t>
      </w:r>
      <w:r w:rsidR="0046195E" w:rsidRPr="00974B87">
        <w:rPr>
          <w:i/>
          <w:iCs/>
        </w:rPr>
        <w:t xml:space="preserve">plasticity </w:t>
      </w:r>
      <w:r w:rsidR="00B52B97" w:rsidRPr="00974B87">
        <w:t xml:space="preserve">package </w:t>
      </w:r>
      <w:r w:rsidR="00931D48" w:rsidRPr="00974B87">
        <w:fldChar w:fldCharType="begin"/>
      </w:r>
      <w:r w:rsidR="00973E52">
        <w:instrText xml:space="preserve"> ADDIN ZOTERO_ITEM CSL_CITATION {"citationID":"4Y2c59M4","properties":{"formattedCitation":"(Valladares et al., 2006)","plainCitation":"(Valladares et al., 2006)","dontUpdate":true,"noteIndex":0},"citationItems":[{"id":634,"uris":["http://zotero.org/users/6894025/items/FNFVNT83"],"itemData":{"id":634,"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schema":"https://github.com/citation-style-language/schema/raw/master/csl-citation.json"} </w:instrText>
      </w:r>
      <w:r w:rsidR="00931D48" w:rsidRPr="00974B87">
        <w:fldChar w:fldCharType="separate"/>
      </w:r>
      <w:r w:rsidR="00931D48" w:rsidRPr="00974B87">
        <w:rPr>
          <w:noProof/>
        </w:rPr>
        <w:t>(Valladares et al., 2006</w:t>
      </w:r>
      <w:r w:rsidR="00B52B97" w:rsidRPr="00974B87">
        <w:rPr>
          <w:noProof/>
        </w:rPr>
        <w:t xml:space="preserve">, </w:t>
      </w:r>
      <w:proofErr w:type="spellStart"/>
      <w:r w:rsidR="00B52B97" w:rsidRPr="00974B87">
        <w:t>Ameztegui</w:t>
      </w:r>
      <w:proofErr w:type="spellEnd"/>
      <w:r w:rsidR="00B52B97" w:rsidRPr="00974B87">
        <w:t xml:space="preserve"> 2017</w:t>
      </w:r>
      <w:r w:rsidR="00931D48" w:rsidRPr="00974B87">
        <w:rPr>
          <w:noProof/>
        </w:rPr>
        <w:t>)</w:t>
      </w:r>
      <w:r w:rsidR="00931D48" w:rsidRPr="00974B87">
        <w:fldChar w:fldCharType="end"/>
      </w:r>
      <w:r w:rsidR="00931D48" w:rsidRPr="00974B87">
        <w:t>.</w:t>
      </w:r>
      <w:r w:rsidR="008F6EAC" w:rsidRPr="00974B87">
        <w:t xml:space="preserve"> </w:t>
      </w:r>
      <w:r w:rsidR="00175349" w:rsidRPr="00974B87">
        <w:t>This metric c</w:t>
      </w:r>
      <w:r w:rsidR="00D4251D" w:rsidRPr="00974B87">
        <w:t>alculates</w:t>
      </w:r>
      <w:r w:rsidR="00175349" w:rsidRPr="00974B87">
        <w:t xml:space="preserve"> pairwise distances </w:t>
      </w:r>
      <w:r w:rsidR="004C7346" w:rsidRPr="00974B87">
        <w:t xml:space="preserve">among individuals </w:t>
      </w:r>
      <w:r w:rsidR="00573DC3" w:rsidRPr="00974B87">
        <w:t>within</w:t>
      </w:r>
      <w:r w:rsidR="004C7346" w:rsidRPr="00974B87">
        <w:t xml:space="preserve"> each population whose parents were grown under different </w:t>
      </w:r>
      <w:r w:rsidR="00310051" w:rsidRPr="00974B87">
        <w:t>environments</w:t>
      </w:r>
      <w:r w:rsidR="00573DC3" w:rsidRPr="00974B87">
        <w:t xml:space="preserve"> (here, between CC – DD)</w:t>
      </w:r>
      <w:r w:rsidR="00310051" w:rsidRPr="00974B87">
        <w:t xml:space="preserve">. </w:t>
      </w:r>
      <w:r w:rsidR="00573DC3" w:rsidRPr="00974B87">
        <w:t xml:space="preserve">The average distance within a population provides an estimate of the degree of TGP, ranging from 0 (no plasticity) to 1 (high plasticity). </w:t>
      </w:r>
      <w:r w:rsidR="008F6EAC" w:rsidRPr="00974B87">
        <w:t xml:space="preserve">We then calculated Pearson correlations between </w:t>
      </w:r>
      <w:r w:rsidR="00D8597E" w:rsidRPr="00974B87">
        <w:t xml:space="preserve">these </w:t>
      </w:r>
      <w:r w:rsidR="008F6EAC" w:rsidRPr="00974B87">
        <w:t>trait plasticity</w:t>
      </w:r>
      <w:r w:rsidR="00D8597E" w:rsidRPr="00974B87">
        <w:t xml:space="preserve"> </w:t>
      </w:r>
      <w:r w:rsidR="001374FD" w:rsidRPr="00974B87">
        <w:t>values,</w:t>
      </w:r>
      <w:r w:rsidR="008F6EAC" w:rsidRPr="00974B87">
        <w:t xml:space="preserve"> and </w:t>
      </w:r>
      <w:r w:rsidR="007B7B59">
        <w:t>three</w:t>
      </w:r>
      <w:r w:rsidR="008F6EAC" w:rsidRPr="00974B87">
        <w:t xml:space="preserve"> traits related to fitness (</w:t>
      </w:r>
      <w:r w:rsidR="00B30E35" w:rsidRPr="00974B87">
        <w:t>seed number,</w:t>
      </w:r>
      <w:r w:rsidR="001E7D75" w:rsidRPr="00974B87">
        <w:t xml:space="preserve"> mortality </w:t>
      </w:r>
      <w:r w:rsidR="0008375D" w:rsidRPr="00974B87">
        <w:t>proportion,</w:t>
      </w:r>
      <w:r w:rsidR="001E7D75" w:rsidRPr="00974B87">
        <w:t xml:space="preserve"> and flowering </w:t>
      </w:r>
      <w:r w:rsidR="0008375D" w:rsidRPr="00974B87">
        <w:t>proportion</w:t>
      </w:r>
      <w:r w:rsidR="001E7D75" w:rsidRPr="00974B87">
        <w:t>).</w:t>
      </w:r>
      <w:r w:rsidR="00252B90" w:rsidRPr="00974B87">
        <w:t xml:space="preserve"> </w:t>
      </w:r>
      <w:r w:rsidR="006A34BD" w:rsidRPr="00974B87">
        <w:t xml:space="preserve"> Additionally, we also tested if climate at origin SVPD CV was associated with TGP plasticity</w:t>
      </w:r>
      <w:r w:rsidR="00D27791" w:rsidRPr="00974B87">
        <w:t xml:space="preserve"> to assess if more environmentally autocorrelated </w:t>
      </w:r>
      <w:r w:rsidR="00FF2121" w:rsidRPr="00974B87">
        <w:t>environments</w:t>
      </w:r>
      <w:r w:rsidR="00D27791" w:rsidRPr="00974B87">
        <w:t xml:space="preserve"> </w:t>
      </w:r>
      <w:r w:rsidR="00FF2121" w:rsidRPr="00974B87">
        <w:t>produce plants capable of</w:t>
      </w:r>
      <w:r w:rsidR="00775347" w:rsidRPr="00974B87">
        <w:t xml:space="preserve"> TGP </w:t>
      </w:r>
      <w:r w:rsidR="00775347" w:rsidRPr="00974B87">
        <w:fldChar w:fldCharType="begin"/>
      </w:r>
      <w:r w:rsidR="00973E52">
        <w:instrText xml:space="preserve"> ADDIN ZOTERO_ITEM CSL_CITATION {"citationID":"4WyG6i1N","properties":{"formattedCitation":"(Colicchio &amp; Herman, 2020)","plainCitation":"(Colicchio &amp; Herman, 2020)","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schema":"https://github.com/citation-style-language/schema/raw/master/csl-citation.json"} </w:instrText>
      </w:r>
      <w:r w:rsidR="00775347" w:rsidRPr="00974B87">
        <w:fldChar w:fldCharType="separate"/>
      </w:r>
      <w:r w:rsidR="00775347" w:rsidRPr="00974B87">
        <w:rPr>
          <w:noProof/>
        </w:rPr>
        <w:t>(Colicchio &amp; Herman, 2020)</w:t>
      </w:r>
      <w:r w:rsidR="00775347" w:rsidRPr="00974B87">
        <w:fldChar w:fldCharType="end"/>
      </w:r>
      <w:r w:rsidR="00775347" w:rsidRPr="00974B87">
        <w:t>.</w:t>
      </w:r>
    </w:p>
    <w:p w14:paraId="257C00A4" w14:textId="07B544B7" w:rsidR="00C94017" w:rsidRPr="00974B87" w:rsidRDefault="00C415C4" w:rsidP="00974B87">
      <w:pPr>
        <w:spacing w:line="480" w:lineRule="auto"/>
        <w:ind w:firstLine="360"/>
        <w:rPr>
          <w:b/>
          <w:bCs/>
        </w:rPr>
      </w:pPr>
      <w:r w:rsidRPr="00974B87">
        <w:t>All analyses were performed using R Stati</w:t>
      </w:r>
      <w:r w:rsidR="008B7596" w:rsidRPr="00974B87">
        <w:t>stical</w:t>
      </w:r>
      <w:r w:rsidRPr="00974B87">
        <w:t xml:space="preserve"> Software v4.3.1</w:t>
      </w:r>
      <w:r w:rsidR="00590FE8" w:rsidRPr="00974B87">
        <w:t xml:space="preserve"> (</w:t>
      </w:r>
      <w:r w:rsidRPr="00974B87">
        <w:t>R Core Team 2023)</w:t>
      </w:r>
      <w:r w:rsidR="00C565C8" w:rsidRPr="00974B87">
        <w:t>.</w:t>
      </w:r>
    </w:p>
    <w:p w14:paraId="1059C49F" w14:textId="15724C34" w:rsidR="00726A3E" w:rsidRPr="009E5A7B" w:rsidRDefault="00C001B9" w:rsidP="00540FFC">
      <w:pPr>
        <w:pStyle w:val="Heading2"/>
        <w:spacing w:line="480" w:lineRule="auto"/>
        <w:rPr>
          <w:rFonts w:ascii="Times New Roman" w:hAnsi="Times New Roman" w:cs="Times New Roman"/>
          <w:sz w:val="32"/>
          <w:szCs w:val="32"/>
        </w:rPr>
      </w:pPr>
      <w:r w:rsidRPr="009E5A7B">
        <w:rPr>
          <w:rFonts w:ascii="Times New Roman" w:hAnsi="Times New Roman" w:cs="Times New Roman"/>
          <w:sz w:val="32"/>
          <w:szCs w:val="32"/>
        </w:rPr>
        <w:t>Results</w:t>
      </w:r>
    </w:p>
    <w:p w14:paraId="6AF21F2A" w14:textId="1CFB9BF4" w:rsidR="00AE6051" w:rsidRPr="00974B87" w:rsidRDefault="00990A3D" w:rsidP="00726A3E">
      <w:pPr>
        <w:spacing w:line="480" w:lineRule="auto"/>
        <w:rPr>
          <w:b/>
          <w:bCs/>
          <w:i/>
          <w:iCs/>
        </w:rPr>
      </w:pPr>
      <w:r w:rsidRPr="00974B87">
        <w:rPr>
          <w:b/>
          <w:bCs/>
          <w:i/>
          <w:iCs/>
        </w:rPr>
        <w:t xml:space="preserve">Evidence of </w:t>
      </w:r>
      <w:r w:rsidR="001E04FC" w:rsidRPr="00974B87">
        <w:rPr>
          <w:b/>
          <w:bCs/>
          <w:i/>
          <w:iCs/>
        </w:rPr>
        <w:t>t</w:t>
      </w:r>
      <w:r w:rsidR="00AE6051" w:rsidRPr="00974B87">
        <w:rPr>
          <w:b/>
          <w:bCs/>
          <w:i/>
          <w:iCs/>
        </w:rPr>
        <w:t xml:space="preserve">ransgenerational plasticity in response to </w:t>
      </w:r>
      <w:r w:rsidR="002F08F1" w:rsidRPr="00974B87">
        <w:rPr>
          <w:b/>
          <w:bCs/>
          <w:i/>
          <w:iCs/>
        </w:rPr>
        <w:t>water limitation</w:t>
      </w:r>
    </w:p>
    <w:p w14:paraId="45E584A5" w14:textId="55C73010" w:rsidR="00F00343" w:rsidRPr="00974B87" w:rsidRDefault="00E106BA" w:rsidP="00726A3E">
      <w:pPr>
        <w:spacing w:line="480" w:lineRule="auto"/>
      </w:pPr>
      <w:r w:rsidRPr="00974B87">
        <w:tab/>
        <w:t>We found measurable phenotypic differences in</w:t>
      </w:r>
      <w:r w:rsidR="002646F4" w:rsidRPr="00974B87">
        <w:t xml:space="preserve"> </w:t>
      </w:r>
      <w:r w:rsidR="00DD5850">
        <w:t xml:space="preserve">one </w:t>
      </w:r>
      <w:r w:rsidR="002646F4" w:rsidRPr="00974B87">
        <w:t>trait affected by offspring and parental</w:t>
      </w:r>
      <w:r w:rsidR="00906341" w:rsidRPr="00974B87">
        <w:t xml:space="preserve"> treatments</w:t>
      </w:r>
      <w:r w:rsidR="002646F4" w:rsidRPr="00974B87">
        <w:t xml:space="preserve"> (Table 1;</w:t>
      </w:r>
      <w:r w:rsidR="00C3589E" w:rsidRPr="00974B87">
        <w:t xml:space="preserve"> </w:t>
      </w:r>
      <w:r w:rsidR="00566095" w:rsidRPr="00974B87">
        <w:t xml:space="preserve">significant </w:t>
      </w:r>
      <w:r w:rsidR="002646F4" w:rsidRPr="00974B87">
        <w:t xml:space="preserve">OT x PT term), confirming expression </w:t>
      </w:r>
      <w:r w:rsidR="00C3589E" w:rsidRPr="00974B87">
        <w:t xml:space="preserve">of transgenerational plasticity </w:t>
      </w:r>
      <w:r w:rsidR="00CF4300" w:rsidRPr="00974B87">
        <w:t xml:space="preserve">across all 11 populations of </w:t>
      </w:r>
      <w:r w:rsidR="00EB5A76" w:rsidRPr="00974B87">
        <w:rPr>
          <w:i/>
          <w:iCs/>
        </w:rPr>
        <w:t>P. patagonica</w:t>
      </w:r>
      <w:r w:rsidR="00EB5A76" w:rsidRPr="00974B87">
        <w:t xml:space="preserve"> </w:t>
      </w:r>
      <w:r w:rsidR="00C3589E" w:rsidRPr="00974B87">
        <w:t>in response to water limitation</w:t>
      </w:r>
      <w:r w:rsidR="00EB5A76" w:rsidRPr="00974B87">
        <w:t xml:space="preserve">, but only </w:t>
      </w:r>
      <w:r w:rsidR="00CF4300" w:rsidRPr="00974B87">
        <w:t xml:space="preserve">in </w:t>
      </w:r>
      <w:r w:rsidR="00DF3964">
        <w:t>seed number</w:t>
      </w:r>
      <w:r w:rsidR="00C3589E" w:rsidRPr="00974B87">
        <w:t>.</w:t>
      </w:r>
      <w:r w:rsidR="00CA004A" w:rsidRPr="00974B87">
        <w:t xml:space="preserve"> Across all populations, </w:t>
      </w:r>
      <w:r w:rsidR="0001291A" w:rsidRPr="00974B87">
        <w:t>in dry treatments</w:t>
      </w:r>
      <w:r w:rsidR="002F2343" w:rsidRPr="00974B87">
        <w:t>, plant offspring of water limited parents</w:t>
      </w:r>
      <w:r w:rsidR="00D47B3F" w:rsidRPr="00974B87">
        <w:t xml:space="preserve"> (</w:t>
      </w:r>
      <w:commentRangeStart w:id="1"/>
      <w:r w:rsidR="00D47B3F" w:rsidRPr="00974B87">
        <w:t>DD</w:t>
      </w:r>
      <w:commentRangeEnd w:id="1"/>
      <w:r w:rsidR="00BC58AA" w:rsidRPr="00974B87">
        <w:rPr>
          <w:rStyle w:val="CommentReference"/>
          <w:rFonts w:asciiTheme="majorHAnsi" w:eastAsiaTheme="majorEastAsia" w:hAnsiTheme="majorHAnsi" w:cstheme="majorBidi"/>
          <w:sz w:val="24"/>
          <w:szCs w:val="24"/>
        </w:rPr>
        <w:commentReference w:id="1"/>
      </w:r>
      <w:r w:rsidR="00D47B3F" w:rsidRPr="00974B87">
        <w:t>)</w:t>
      </w:r>
      <w:r w:rsidR="002F2343" w:rsidRPr="00974B87">
        <w:t xml:space="preserve"> produced 66% fewer seed</w:t>
      </w:r>
      <w:r w:rsidR="0081522D" w:rsidRPr="00974B87">
        <w:t xml:space="preserve"> than </w:t>
      </w:r>
      <w:r w:rsidR="00D47B3F" w:rsidRPr="00974B87">
        <w:t xml:space="preserve">plant offspring of </w:t>
      </w:r>
      <w:r w:rsidR="00D47B3F" w:rsidRPr="00974B87">
        <w:lastRenderedPageBreak/>
        <w:t>well-watered parents (CD)</w:t>
      </w:r>
      <w:r w:rsidR="00E170D5" w:rsidRPr="00974B87">
        <w:t xml:space="preserve"> (difference significant at P &lt;.0001).</w:t>
      </w:r>
      <w:r w:rsidR="001E4514" w:rsidRPr="00974B87">
        <w:t xml:space="preserve"> Offspring of parents grown in </w:t>
      </w:r>
      <w:r w:rsidR="00566095" w:rsidRPr="00974B87">
        <w:t>well-watered</w:t>
      </w:r>
      <w:r w:rsidR="001E4514" w:rsidRPr="00974B87">
        <w:t xml:space="preserve"> conditions grown in </w:t>
      </w:r>
      <w:r w:rsidR="00566095" w:rsidRPr="00974B87">
        <w:t>well-watered</w:t>
      </w:r>
      <w:r w:rsidR="001E4514" w:rsidRPr="00974B87">
        <w:t xml:space="preserve"> conditions (CC)</w:t>
      </w:r>
      <w:r w:rsidR="00566095" w:rsidRPr="00974B87">
        <w:t xml:space="preserve"> produced less seed than offspring of drought stressed parents (DC), but this result was non-significant (Figure </w:t>
      </w:r>
      <w:r w:rsidR="00C16C96" w:rsidRPr="00974B87">
        <w:t>3</w:t>
      </w:r>
      <w:r w:rsidR="00566095" w:rsidRPr="00974B87">
        <w:t>I).</w:t>
      </w:r>
    </w:p>
    <w:p w14:paraId="373D99D0" w14:textId="7B281642" w:rsidR="006928BE" w:rsidRPr="00974B87" w:rsidRDefault="005762AC" w:rsidP="005C3F86">
      <w:pPr>
        <w:spacing w:line="480" w:lineRule="auto"/>
      </w:pPr>
      <w:r w:rsidRPr="00974B87">
        <w:tab/>
        <w:t>Additionally, for number of plants that flowered</w:t>
      </w:r>
      <w:r w:rsidR="00032734" w:rsidRPr="00974B87">
        <w:t>, there were measurable phenotypic differences affected by offspring and parental treatments, but not their interaction (Table 1; significant OT term, significant PT term)</w:t>
      </w:r>
      <w:r w:rsidR="005F4497" w:rsidRPr="00974B87">
        <w:t xml:space="preserve">, suggesting </w:t>
      </w:r>
      <w:r w:rsidR="00BF7CA6" w:rsidRPr="00974B87">
        <w:t>independent effects of parental and offspring environment</w:t>
      </w:r>
      <w:r w:rsidR="003B269C" w:rsidRPr="00974B87">
        <w:t xml:space="preserve"> rather than interactive. </w:t>
      </w:r>
      <w:r w:rsidR="00ED24A4" w:rsidRPr="00974B87">
        <w:t xml:space="preserve">Regardless of watering treatment in the parental generation, plants who experienced well-watered conditions in the offspring generation (CC, DC) flowered </w:t>
      </w:r>
      <w:r w:rsidR="006A1675" w:rsidRPr="00974B87">
        <w:t>57% more than</w:t>
      </w:r>
      <w:r w:rsidR="00C1617F" w:rsidRPr="00974B87">
        <w:t xml:space="preserve"> plants who experienced water-limitation in the offspring generation (CD, DD)</w:t>
      </w:r>
      <w:r w:rsidR="00D7626A" w:rsidRPr="00974B87">
        <w:t xml:space="preserve"> (P = 0.0001</w:t>
      </w:r>
      <w:r w:rsidR="00440696" w:rsidRPr="00974B87">
        <w:t xml:space="preserve">). However, comparing across parental treatment, plants </w:t>
      </w:r>
      <w:r w:rsidR="00C44B7D" w:rsidRPr="00974B87">
        <w:t>from</w:t>
      </w:r>
      <w:r w:rsidR="0066292F" w:rsidRPr="00974B87">
        <w:t xml:space="preserve"> </w:t>
      </w:r>
      <w:r w:rsidR="00116BE8" w:rsidRPr="00974B87">
        <w:t xml:space="preserve">water limited parents (DC, DD) flowered </w:t>
      </w:r>
      <w:r w:rsidR="005932A9" w:rsidRPr="00974B87">
        <w:t xml:space="preserve">25% </w:t>
      </w:r>
      <w:r w:rsidR="00116BE8" w:rsidRPr="00974B87">
        <w:t xml:space="preserve">more often than plants from </w:t>
      </w:r>
      <w:r w:rsidR="00160776" w:rsidRPr="00974B87">
        <w:t>well-watered</w:t>
      </w:r>
      <w:r w:rsidR="00116BE8" w:rsidRPr="00974B87">
        <w:t xml:space="preserve"> parents (</w:t>
      </w:r>
      <w:r w:rsidR="00160776" w:rsidRPr="00974B87">
        <w:t xml:space="preserve">CC, CD) (P = </w:t>
      </w:r>
      <w:r w:rsidR="00021DF2" w:rsidRPr="00974B87">
        <w:t xml:space="preserve">0.0009) (Figure 3G). </w:t>
      </w:r>
    </w:p>
    <w:p w14:paraId="54EDC5B9" w14:textId="77777777" w:rsidR="00DD5850" w:rsidRDefault="00DD5850" w:rsidP="00726A3E">
      <w:pPr>
        <w:spacing w:line="480" w:lineRule="auto"/>
        <w:rPr>
          <w:b/>
          <w:bCs/>
          <w:i/>
          <w:iCs/>
        </w:rPr>
      </w:pPr>
    </w:p>
    <w:p w14:paraId="5F1A089F" w14:textId="2F7920D8" w:rsidR="004E0DDE" w:rsidRPr="00974B87" w:rsidRDefault="005C3F86" w:rsidP="00726A3E">
      <w:pPr>
        <w:spacing w:line="480" w:lineRule="auto"/>
        <w:rPr>
          <w:b/>
          <w:bCs/>
          <w:i/>
          <w:iCs/>
        </w:rPr>
      </w:pPr>
      <w:r w:rsidRPr="00974B87">
        <w:rPr>
          <w:b/>
          <w:bCs/>
          <w:i/>
          <w:iCs/>
        </w:rPr>
        <w:t>Evidence of w</w:t>
      </w:r>
      <w:r w:rsidR="004E0DDE" w:rsidRPr="00974B87">
        <w:rPr>
          <w:b/>
          <w:bCs/>
          <w:i/>
          <w:iCs/>
        </w:rPr>
        <w:t xml:space="preserve">ithin generation plasticity in response to </w:t>
      </w:r>
      <w:r w:rsidRPr="00974B87">
        <w:rPr>
          <w:b/>
          <w:bCs/>
          <w:i/>
          <w:iCs/>
        </w:rPr>
        <w:t>water limitation</w:t>
      </w:r>
    </w:p>
    <w:p w14:paraId="3557428D" w14:textId="06DB7A26" w:rsidR="007E40BC" w:rsidRPr="00595FB1" w:rsidRDefault="003336C2" w:rsidP="00726A3E">
      <w:pPr>
        <w:spacing w:line="480" w:lineRule="auto"/>
        <w:rPr>
          <w:i/>
          <w:iCs/>
        </w:rPr>
      </w:pPr>
      <w:r w:rsidRPr="00974B87">
        <w:rPr>
          <w:b/>
          <w:bCs/>
          <w:i/>
          <w:iCs/>
        </w:rPr>
        <w:tab/>
      </w:r>
      <w:r w:rsidRPr="00974B87">
        <w:t xml:space="preserve">We also found measurable phenotypic differences across </w:t>
      </w:r>
      <w:proofErr w:type="gramStart"/>
      <w:r w:rsidRPr="00974B87">
        <w:t>a number of</w:t>
      </w:r>
      <w:proofErr w:type="gramEnd"/>
      <w:r w:rsidRPr="00974B87">
        <w:t xml:space="preserve"> traits affected by just offspring treatment (Table 1; significant OT term), </w:t>
      </w:r>
      <w:r w:rsidR="00F42889" w:rsidRPr="00974B87">
        <w:t>indicating that within generational plasticity</w:t>
      </w:r>
      <w:r w:rsidR="00517DC5" w:rsidRPr="00974B87">
        <w:t xml:space="preserve"> in response to water limitations was very strong across all eleven populations of </w:t>
      </w:r>
      <w:r w:rsidR="00517DC5" w:rsidRPr="009E5A7B">
        <w:rPr>
          <w:i/>
          <w:iCs/>
        </w:rPr>
        <w:t>P. patagonica</w:t>
      </w:r>
      <w:r w:rsidR="009E5A7B">
        <w:rPr>
          <w:i/>
          <w:iCs/>
        </w:rPr>
        <w:t xml:space="preserve">, </w:t>
      </w:r>
      <w:r w:rsidRPr="00974B87">
        <w:t>confirming evidence for substantial within generation plasticity across all eleven populations of P. patagonica in response to water limitation.</w:t>
      </w:r>
      <w:r w:rsidR="00E927F5" w:rsidRPr="00974B87">
        <w:t xml:space="preserve"> The impacts of </w:t>
      </w:r>
      <w:r w:rsidR="00E76B7E" w:rsidRPr="00974B87">
        <w:t>reduced</w:t>
      </w:r>
      <w:r w:rsidR="00E927F5" w:rsidRPr="00974B87">
        <w:t xml:space="preserve"> plant biomass</w:t>
      </w:r>
      <w:r w:rsidR="00031753" w:rsidRPr="00974B87">
        <w:t xml:space="preserve"> in water limited conditions (root, shoot, total biomass; Figure 3A, 3B, 3C)</w:t>
      </w:r>
      <w:r w:rsidR="00C43987" w:rsidRPr="00974B87">
        <w:t xml:space="preserve"> was partially offset by plastic increases in biomass allocation to roots (Figure </w:t>
      </w:r>
      <w:r w:rsidR="001772EB" w:rsidRPr="00974B87">
        <w:t xml:space="preserve">3D) and </w:t>
      </w:r>
      <w:r w:rsidR="002B4D73" w:rsidRPr="00974B87">
        <w:t>an increase in</w:t>
      </w:r>
      <w:r w:rsidR="00E76B7E" w:rsidRPr="00974B87">
        <w:t xml:space="preserve"> LDMC (Figure 3F).</w:t>
      </w:r>
      <w:r w:rsidR="00963B3B" w:rsidRPr="00974B87">
        <w:t xml:space="preserve"> Irrespective of</w:t>
      </w:r>
      <w:r w:rsidR="003174D9" w:rsidRPr="00974B87">
        <w:t xml:space="preserve"> water availability in the parental generation, plants grown under water limited conditions </w:t>
      </w:r>
      <w:r w:rsidR="00590898" w:rsidRPr="00974B87">
        <w:t>had 37% less</w:t>
      </w:r>
      <w:r w:rsidR="00675897" w:rsidRPr="00974B87">
        <w:t xml:space="preserve"> root biomass, </w:t>
      </w:r>
      <w:r w:rsidR="00CA6E2E" w:rsidRPr="00974B87">
        <w:t xml:space="preserve">63% less shoot biomass, </w:t>
      </w:r>
      <w:r w:rsidR="00BF6EB3" w:rsidRPr="00974B87">
        <w:t xml:space="preserve">and 45% less total biomass. </w:t>
      </w:r>
      <w:r w:rsidR="00CB2378" w:rsidRPr="00974B87">
        <w:t>However, plants grown under water limited conditions increase</w:t>
      </w:r>
      <w:r w:rsidR="00D72CE6" w:rsidRPr="00974B87">
        <w:t>d</w:t>
      </w:r>
      <w:r w:rsidR="00CB2378" w:rsidRPr="00974B87">
        <w:t xml:space="preserve"> their R:S ratio</w:t>
      </w:r>
      <w:r w:rsidR="00D72CE6" w:rsidRPr="00974B87">
        <w:t xml:space="preserve"> by </w:t>
      </w:r>
      <w:r w:rsidR="00D72CE6" w:rsidRPr="00974B87">
        <w:lastRenderedPageBreak/>
        <w:t>28</w:t>
      </w:r>
      <w:r w:rsidR="00E9313D" w:rsidRPr="00974B87">
        <w:t>.9</w:t>
      </w:r>
      <w:r w:rsidR="00D72CE6" w:rsidRPr="00974B87">
        <w:t>%</w:t>
      </w:r>
      <w:r w:rsidR="00E9313D" w:rsidRPr="00974B87">
        <w:t xml:space="preserve"> </w:t>
      </w:r>
      <w:r w:rsidR="00BA1074">
        <w:t xml:space="preserve">and </w:t>
      </w:r>
      <w:r w:rsidR="00F36487" w:rsidRPr="00974B87">
        <w:t xml:space="preserve">their LDMC </w:t>
      </w:r>
      <w:r w:rsidR="003D7A40" w:rsidRPr="00974B87">
        <w:t xml:space="preserve">by </w:t>
      </w:r>
      <w:r w:rsidR="0051750C" w:rsidRPr="00974B87">
        <w:t>13.5% on average</w:t>
      </w:r>
      <w:commentRangeStart w:id="2"/>
      <w:r w:rsidR="0051750C" w:rsidRPr="00974B87">
        <w:t>.</w:t>
      </w:r>
      <w:commentRangeEnd w:id="2"/>
      <w:r w:rsidR="00782407" w:rsidRPr="00974B87">
        <w:rPr>
          <w:rStyle w:val="CommentReference"/>
          <w:rFonts w:asciiTheme="majorHAnsi" w:eastAsiaTheme="majorEastAsia" w:hAnsiTheme="majorHAnsi" w:cstheme="majorBidi"/>
          <w:sz w:val="24"/>
          <w:szCs w:val="24"/>
        </w:rPr>
        <w:commentReference w:id="2"/>
      </w:r>
      <w:r w:rsidR="0051750C" w:rsidRPr="00974B87">
        <w:t xml:space="preserve"> </w:t>
      </w:r>
      <w:r w:rsidR="00CD4637" w:rsidRPr="00974B87">
        <w:t>These higher LDMC</w:t>
      </w:r>
      <w:r w:rsidR="00782407" w:rsidRPr="00974B87">
        <w:t xml:space="preserve"> </w:t>
      </w:r>
      <w:r w:rsidR="00CD4637" w:rsidRPr="00974B87">
        <w:t>values resulted in a lower growth rate (RGR)</w:t>
      </w:r>
      <w:r w:rsidR="00E60DFA" w:rsidRPr="00974B87">
        <w:t xml:space="preserve">, where plants grown under water-limited conditions had a </w:t>
      </w:r>
      <w:r w:rsidR="00B6405D" w:rsidRPr="00974B87">
        <w:t xml:space="preserve">13.1% lower RGR than plants grown in </w:t>
      </w:r>
      <w:r w:rsidR="00EA168D" w:rsidRPr="00974B87">
        <w:t>well-watered</w:t>
      </w:r>
      <w:r w:rsidR="00B6405D" w:rsidRPr="00974B87">
        <w:t xml:space="preserve"> conditions</w:t>
      </w:r>
      <w:r w:rsidR="00EA168D" w:rsidRPr="00974B87">
        <w:t xml:space="preserve"> (Figure 3</w:t>
      </w:r>
      <w:r w:rsidR="000F095D" w:rsidRPr="00974B87">
        <w:t>E)</w:t>
      </w:r>
      <w:r w:rsidR="00B6405D" w:rsidRPr="00974B87">
        <w:t>. Additionally,</w:t>
      </w:r>
      <w:r w:rsidR="00EF1866" w:rsidRPr="00974B87">
        <w:t xml:space="preserve"> the number of </w:t>
      </w:r>
      <w:r w:rsidR="0035231A" w:rsidRPr="00974B87">
        <w:t xml:space="preserve">flowering structures was </w:t>
      </w:r>
      <w:r w:rsidR="000F095D" w:rsidRPr="00974B87">
        <w:t xml:space="preserve">reduced by </w:t>
      </w:r>
      <w:r w:rsidR="00D24EC9" w:rsidRPr="00974B87">
        <w:t>32.9%</w:t>
      </w:r>
      <w:r w:rsidR="007F20D8" w:rsidRPr="00974B87">
        <w:t xml:space="preserve"> when plants experienced water limitation in the offspring generation</w:t>
      </w:r>
      <w:r w:rsidR="0086219C" w:rsidRPr="00974B87">
        <w:t xml:space="preserve"> (Figure 3</w:t>
      </w:r>
      <w:r w:rsidR="002A44F1" w:rsidRPr="00974B87">
        <w:t>H)</w:t>
      </w:r>
      <w:r w:rsidR="007F20D8" w:rsidRPr="00974B87">
        <w:t xml:space="preserve">. The results of the </w:t>
      </w:r>
      <w:r w:rsidR="009D394D" w:rsidRPr="00974B87">
        <w:t>zero-inflation</w:t>
      </w:r>
      <w:r w:rsidR="007F20D8" w:rsidRPr="00974B87">
        <w:t xml:space="preserve"> model</w:t>
      </w:r>
      <w:r w:rsidR="00805D5D" w:rsidRPr="00974B87">
        <w:t xml:space="preserve"> suggest that water limitation in both the parental and offspring generations increase the likelihood of producing zero flowering </w:t>
      </w:r>
      <w:r w:rsidR="0086219C" w:rsidRPr="00974B87">
        <w:t>structures, increasing the odds of failure to flower (Table 1)</w:t>
      </w:r>
      <w:commentRangeStart w:id="3"/>
      <w:r w:rsidR="0086219C" w:rsidRPr="00974B87">
        <w:t>.</w:t>
      </w:r>
      <w:commentRangeEnd w:id="3"/>
      <w:r w:rsidR="00C9047F">
        <w:rPr>
          <w:rStyle w:val="CommentReference"/>
          <w:rFonts w:asciiTheme="majorHAnsi" w:eastAsiaTheme="majorEastAsia" w:hAnsiTheme="majorHAnsi" w:cstheme="majorBidi"/>
        </w:rPr>
        <w:commentReference w:id="3"/>
      </w:r>
    </w:p>
    <w:p w14:paraId="0CA04779" w14:textId="77777777" w:rsidR="00DD5850" w:rsidRDefault="00DD5850" w:rsidP="00726A3E">
      <w:pPr>
        <w:spacing w:line="480" w:lineRule="auto"/>
        <w:rPr>
          <w:b/>
          <w:bCs/>
          <w:i/>
          <w:iCs/>
        </w:rPr>
      </w:pPr>
    </w:p>
    <w:p w14:paraId="39378834" w14:textId="76DCB889" w:rsidR="00E266C7" w:rsidRPr="00083B97" w:rsidRDefault="00083B97" w:rsidP="00726A3E">
      <w:pPr>
        <w:spacing w:line="480" w:lineRule="auto"/>
        <w:rPr>
          <w:b/>
          <w:bCs/>
          <w:i/>
          <w:iCs/>
        </w:rPr>
      </w:pPr>
      <w:r w:rsidRPr="00083B97">
        <w:rPr>
          <w:b/>
          <w:bCs/>
          <w:i/>
          <w:iCs/>
        </w:rPr>
        <w:t>Climate at origin and transgenerational responses</w:t>
      </w:r>
    </w:p>
    <w:p w14:paraId="24B0012D" w14:textId="656643B1" w:rsidR="00996EC5" w:rsidRDefault="00662853" w:rsidP="00FA2ED2">
      <w:pPr>
        <w:spacing w:line="480" w:lineRule="auto"/>
      </w:pPr>
      <w:r w:rsidRPr="00C25F1C">
        <w:rPr>
          <w:rFonts w:asciiTheme="minorHAnsi" w:hAnsiTheme="minorHAnsi" w:cstheme="minorHAnsi"/>
        </w:rPr>
        <w:tab/>
      </w:r>
      <w:r w:rsidR="00C4318F">
        <w:t xml:space="preserve">To evaluate if transgenerational effects were related to the </w:t>
      </w:r>
      <w:r w:rsidR="009C3605">
        <w:t xml:space="preserve">seed source climate at origin, we </w:t>
      </w:r>
      <w:r w:rsidR="00A6312B">
        <w:t xml:space="preserve">used a model </w:t>
      </w:r>
      <w:r w:rsidR="00996EC5">
        <w:t xml:space="preserve">that included the </w:t>
      </w:r>
      <w:r w:rsidR="00A6312B">
        <w:t xml:space="preserve">effects of offspring treatment, parental treatment, the </w:t>
      </w:r>
      <w:r w:rsidR="00C4318F">
        <w:t>30-year mean</w:t>
      </w:r>
      <w:r w:rsidR="009C3605">
        <w:t xml:space="preserve"> spring VPD coefficient of variation</w:t>
      </w:r>
      <w:r w:rsidR="00996EC5">
        <w:t xml:space="preserve"> (sVPD-CV)</w:t>
      </w:r>
      <w:r w:rsidR="00A6312B">
        <w:t>, and their interactions</w:t>
      </w:r>
      <w:r w:rsidR="009B265F">
        <w:t>. Plants</w:t>
      </w:r>
      <w:r w:rsidR="00996EC5">
        <w:t xml:space="preserve"> originating from areas with a higher</w:t>
      </w:r>
      <w:r w:rsidR="009B265F">
        <w:t xml:space="preserve"> sVPD</w:t>
      </w:r>
      <w:r w:rsidR="00A8775C">
        <w:t xml:space="preserve"> </w:t>
      </w:r>
      <w:r w:rsidR="009B265F">
        <w:t xml:space="preserve">CV </w:t>
      </w:r>
      <w:r w:rsidR="00996EC5">
        <w:t xml:space="preserve">are from environments where atmospheric drought variability is more pronounced across years during the growing season. Plants </w:t>
      </w:r>
      <w:r w:rsidR="00F50737">
        <w:t>from areas with a lower sVPD</w:t>
      </w:r>
      <w:r w:rsidR="00A8775C">
        <w:t xml:space="preserve"> </w:t>
      </w:r>
      <w:r w:rsidR="00F50737">
        <w:t>CV originate from environments where atmospheric drought variability was lower, or more stable, across years during the growing season.</w:t>
      </w:r>
    </w:p>
    <w:p w14:paraId="42FE4142" w14:textId="1D8BDE55" w:rsidR="0028443E" w:rsidRDefault="00F50737" w:rsidP="00BA6DD9">
      <w:pPr>
        <w:spacing w:line="480" w:lineRule="auto"/>
      </w:pPr>
      <w:r>
        <w:tab/>
      </w:r>
      <w:r w:rsidR="00814761">
        <w:t xml:space="preserve">We found evidence of transgenerational plasticity modulated by home site sVPD-CV in </w:t>
      </w:r>
      <w:r w:rsidR="00241A9A">
        <w:t>two</w:t>
      </w:r>
      <w:r w:rsidR="00814761">
        <w:t xml:space="preserve"> traits</w:t>
      </w:r>
      <w:r w:rsidR="007A6133">
        <w:t>, root biomass and RGR.</w:t>
      </w:r>
      <w:r w:rsidR="00BA6DD9">
        <w:t xml:space="preserve"> </w:t>
      </w:r>
      <w:r w:rsidR="004C6744">
        <w:t>A significant</w:t>
      </w:r>
      <w:r w:rsidR="00BB08A7">
        <w:t xml:space="preserve"> interaction between OT, PT and sVPD-CV indicated that the effects of </w:t>
      </w:r>
      <w:r w:rsidR="0053459D">
        <w:t>transgenerational plasticity</w:t>
      </w:r>
      <w:r w:rsidR="00BB08A7">
        <w:t xml:space="preserve"> on root biomass was dependent on the</w:t>
      </w:r>
      <w:r w:rsidR="000B2BEF">
        <w:t xml:space="preserve"> gradient of variability</w:t>
      </w:r>
      <w:r w:rsidR="00092C95">
        <w:t>. Specifically, offspring</w:t>
      </w:r>
      <w:r w:rsidR="006E3248">
        <w:t xml:space="preserve"> from water limited parents that experienced well</w:t>
      </w:r>
      <w:r w:rsidR="00EF12EE">
        <w:t xml:space="preserve">-watered treatment (DC) showed in increasing trend in root biomass with higher </w:t>
      </w:r>
      <w:r w:rsidR="00A8775C">
        <w:t>s</w:t>
      </w:r>
      <w:r w:rsidR="00EF12EE">
        <w:t xml:space="preserve">VPD variability, while </w:t>
      </w:r>
      <w:r w:rsidR="00A87EE9">
        <w:t xml:space="preserve">offspring from </w:t>
      </w:r>
      <w:r w:rsidR="0040375F">
        <w:t>well-watered</w:t>
      </w:r>
      <w:r w:rsidR="00A87EE9">
        <w:t xml:space="preserve"> parents that experienced well-watered treatment (CC) </w:t>
      </w:r>
      <w:r w:rsidR="00E105DD">
        <w:t xml:space="preserve">decreased in root </w:t>
      </w:r>
      <w:r w:rsidR="00A87EE9">
        <w:t>biomass across the variability gradient</w:t>
      </w:r>
      <w:r w:rsidR="00001EDE">
        <w:t xml:space="preserve"> (Figure 4A, </w:t>
      </w:r>
      <w:r w:rsidR="00370C3D">
        <w:t xml:space="preserve">right </w:t>
      </w:r>
      <w:r w:rsidR="00001EDE">
        <w:t>panel</w:t>
      </w:r>
      <w:r w:rsidR="00E85D58">
        <w:t xml:space="preserve">; P = </w:t>
      </w:r>
      <w:r w:rsidR="00E85D58" w:rsidRPr="00E85D58">
        <w:t>0.0487</w:t>
      </w:r>
      <w:r w:rsidR="00001EDE">
        <w:t xml:space="preserve">). </w:t>
      </w:r>
      <w:r w:rsidR="00E85D58">
        <w:t>However,</w:t>
      </w:r>
      <w:r w:rsidR="00E80E63">
        <w:t xml:space="preserve"> </w:t>
      </w:r>
      <w:r w:rsidR="00A67F1E">
        <w:t xml:space="preserve">for </w:t>
      </w:r>
      <w:r w:rsidR="00E80E63">
        <w:t>offspring exposed to water limitation</w:t>
      </w:r>
      <w:r w:rsidR="008F73D7">
        <w:t xml:space="preserve"> in the offspring generation</w:t>
      </w:r>
      <w:r w:rsidR="00C2486F">
        <w:t xml:space="preserve"> (CD</w:t>
      </w:r>
      <w:r w:rsidR="00B6635A">
        <w:t>, DD</w:t>
      </w:r>
      <w:r w:rsidR="00C2486F">
        <w:t xml:space="preserve">), root </w:t>
      </w:r>
      <w:r w:rsidR="00C2486F">
        <w:lastRenderedPageBreak/>
        <w:t xml:space="preserve">biomass </w:t>
      </w:r>
      <w:r w:rsidR="00A81E3E">
        <w:t xml:space="preserve">slightly </w:t>
      </w:r>
      <w:r w:rsidR="00C2486F">
        <w:t xml:space="preserve">increased over the </w:t>
      </w:r>
      <w:r w:rsidR="00A8775C">
        <w:t>s</w:t>
      </w:r>
      <w:r w:rsidR="00C2486F">
        <w:t>VPD variability gradient</w:t>
      </w:r>
      <w:r w:rsidR="00B6635A">
        <w:t>, but these two slopes are not significantly different</w:t>
      </w:r>
      <w:r w:rsidR="00C2486F">
        <w:t xml:space="preserve">. </w:t>
      </w:r>
      <w:r w:rsidR="00E121AD">
        <w:t>Offspring who experienced water limitation in the offspring generation (</w:t>
      </w:r>
      <w:r w:rsidR="00A81E3E">
        <w:t xml:space="preserve">CD, </w:t>
      </w:r>
      <w:r w:rsidR="00E121AD">
        <w:t>DD)</w:t>
      </w:r>
      <w:r w:rsidR="0028443E">
        <w:t xml:space="preserve"> were relatively insensitive </w:t>
      </w:r>
      <w:r w:rsidR="00A81E3E">
        <w:t xml:space="preserve">to changes </w:t>
      </w:r>
      <w:r w:rsidR="0028443E">
        <w:t xml:space="preserve">in root biomass over the </w:t>
      </w:r>
      <w:r w:rsidR="00A8775C">
        <w:t>s</w:t>
      </w:r>
      <w:r w:rsidR="0028443E">
        <w:t>VPD variability gradient</w:t>
      </w:r>
      <w:r w:rsidR="00B6473C">
        <w:t xml:space="preserve"> (Figure 4A, left panel).</w:t>
      </w:r>
    </w:p>
    <w:p w14:paraId="65D78539" w14:textId="10E1F047" w:rsidR="005F5F8B" w:rsidRDefault="0053459D" w:rsidP="007F3315">
      <w:pPr>
        <w:spacing w:line="480" w:lineRule="auto"/>
        <w:ind w:firstLine="720"/>
      </w:pPr>
      <w:r>
        <w:t xml:space="preserve">The effects of transgenerational plasticity on RGR </w:t>
      </w:r>
      <w:r w:rsidR="00E50B5D">
        <w:t>were</w:t>
      </w:r>
      <w:r>
        <w:t xml:space="preserve"> also dependent on the </w:t>
      </w:r>
      <w:r w:rsidR="00A8775C">
        <w:t xml:space="preserve">sVPD </w:t>
      </w:r>
      <w:r>
        <w:t>variability</w:t>
      </w:r>
      <w:r w:rsidR="00A8775C">
        <w:t xml:space="preserve"> gradient</w:t>
      </w:r>
      <w:r>
        <w:t>.</w:t>
      </w:r>
      <w:r w:rsidR="00E50B5D">
        <w:t xml:space="preserve"> Here, when offspring were grown in well-watered conditions</w:t>
      </w:r>
      <w:r w:rsidR="00137898">
        <w:t>, there was little effect on RGR, regardless of if the plant experienced water limitation in the parental generation (</w:t>
      </w:r>
      <w:r w:rsidR="00CE0879">
        <w:t>Figure 4B, right panel</w:t>
      </w:r>
      <w:r w:rsidR="00016733">
        <w:t>; slopes not statistically different</w:t>
      </w:r>
      <w:r w:rsidR="00CE0879">
        <w:t>). However, when</w:t>
      </w:r>
      <w:r w:rsidR="00740EFF">
        <w:t xml:space="preserve"> offspring experienced water limitation</w:t>
      </w:r>
      <w:r w:rsidR="00361FC1">
        <w:t>, their response is dependent on the experience of their parent (Figure 4B, left panel</w:t>
      </w:r>
      <w:r w:rsidR="00E10B97">
        <w:t xml:space="preserve">; slopes marginally different, P = </w:t>
      </w:r>
      <w:r w:rsidR="00E10B97" w:rsidRPr="00FE3233">
        <w:t>0.0511</w:t>
      </w:r>
      <w:r w:rsidR="00361FC1">
        <w:t xml:space="preserve">). Here, </w:t>
      </w:r>
      <w:r w:rsidR="00C7245A">
        <w:t>under water limitation, offspring of plants who also experienced water limitation</w:t>
      </w:r>
      <w:r w:rsidR="000601C3">
        <w:t xml:space="preserve"> (DD)</w:t>
      </w:r>
      <w:r w:rsidR="00C7245A">
        <w:t xml:space="preserve"> see a significant decrease in their relative growth rate over the sVPD</w:t>
      </w:r>
      <w:r w:rsidR="00524B0A">
        <w:t xml:space="preserve"> gradient, where plants from less variable climates grow at a faster rate, and plants from more variable climates grow at a slower speed.</w:t>
      </w:r>
      <w:r w:rsidR="000601C3">
        <w:t xml:space="preserve"> </w:t>
      </w:r>
      <w:r w:rsidR="008B0520">
        <w:t xml:space="preserve">Contrastingly, offspring </w:t>
      </w:r>
      <w:r w:rsidR="000442E7">
        <w:t xml:space="preserve">of plants </w:t>
      </w:r>
      <w:r w:rsidR="008B0520">
        <w:t xml:space="preserve">who did not experience water limitation </w:t>
      </w:r>
      <w:r w:rsidR="000442E7">
        <w:t>but were grown under water limitation</w:t>
      </w:r>
      <w:r w:rsidR="00575880">
        <w:t xml:space="preserve"> (CD) did not see much of a change in RGR over a</w:t>
      </w:r>
      <w:r w:rsidR="00A8775C">
        <w:t>n</w:t>
      </w:r>
      <w:r w:rsidR="00575880">
        <w:t xml:space="preserve"> </w:t>
      </w:r>
      <w:r w:rsidR="00A8775C">
        <w:t>s</w:t>
      </w:r>
      <w:r w:rsidR="00575880">
        <w:t>VPD variability gradient.</w:t>
      </w:r>
      <w:r w:rsidR="007F3315">
        <w:t xml:space="preserve"> </w:t>
      </w:r>
      <w:r w:rsidR="007F3315" w:rsidRPr="007F3315">
        <w:t xml:space="preserve">In other words, </w:t>
      </w:r>
      <w:r w:rsidR="007F3315">
        <w:t>when offspring were exposed to water-limitation</w:t>
      </w:r>
      <w:r w:rsidR="00686E26">
        <w:t xml:space="preserve"> and came from water-limited parents, </w:t>
      </w:r>
      <w:r w:rsidR="007F3315" w:rsidRPr="007F3315">
        <w:t>plants from less variable climates grew faster, while those from more variable climates grew slower.</w:t>
      </w:r>
    </w:p>
    <w:p w14:paraId="143C85CE" w14:textId="1D1C26D2" w:rsidR="007E40BC" w:rsidRDefault="00241A9A" w:rsidP="00595FB1">
      <w:pPr>
        <w:spacing w:line="480" w:lineRule="auto"/>
        <w:ind w:firstLine="720"/>
      </w:pPr>
      <w:r w:rsidRPr="00E83E3F">
        <w:t xml:space="preserve">Several traits had moderate evidence of TGP modulated by sVPD-CV, including total biomass, R:S ratio, and number flowered (Table 2; </w:t>
      </w:r>
      <w:r w:rsidR="00CA26AC" w:rsidRPr="00E83E3F">
        <w:t xml:space="preserve">marginally </w:t>
      </w:r>
      <w:r w:rsidRPr="00E83E3F">
        <w:t>significant OT x PT x sVPD-CV term</w:t>
      </w:r>
      <w:r w:rsidR="00823E39" w:rsidRPr="00E83E3F">
        <w:t>).</w:t>
      </w:r>
      <w:r w:rsidR="00775696">
        <w:t xml:space="preserve"> </w:t>
      </w:r>
      <w:r w:rsidR="00936C30">
        <w:t>However,</w:t>
      </w:r>
      <w:r w:rsidR="005F7FC9">
        <w:t xml:space="preserve"> post hoc analysis</w:t>
      </w:r>
      <w:r w:rsidR="00BF685D">
        <w:t xml:space="preserve"> indicated that most traits did not exhibit significant differences in slopes among treatments</w:t>
      </w:r>
      <w:r w:rsidR="00061254">
        <w:t>.</w:t>
      </w:r>
    </w:p>
    <w:p w14:paraId="40B9B67F" w14:textId="7B153AA6" w:rsidR="00997570" w:rsidRDefault="001F64C1" w:rsidP="003D3CFF">
      <w:pPr>
        <w:spacing w:line="480" w:lineRule="auto"/>
        <w:ind w:firstLine="720"/>
      </w:pPr>
      <w:commentRangeStart w:id="4"/>
      <w:r>
        <w:t xml:space="preserve">Two </w:t>
      </w:r>
      <w:commentRangeEnd w:id="4"/>
      <w:r w:rsidR="00C44730">
        <w:rPr>
          <w:rStyle w:val="CommentReference"/>
          <w:rFonts w:asciiTheme="majorHAnsi" w:eastAsiaTheme="majorEastAsia" w:hAnsiTheme="majorHAnsi" w:cstheme="majorBidi"/>
        </w:rPr>
        <w:commentReference w:id="4"/>
      </w:r>
      <w:r>
        <w:t xml:space="preserve">traits had </w:t>
      </w:r>
      <w:r w:rsidR="008A3D5A">
        <w:t xml:space="preserve">significant evidence of parental effects modulated by sVPD CV, including max height and number of plants that flowered in each treatment group (Table 2; significant </w:t>
      </w:r>
      <w:r w:rsidR="001F6AD9">
        <w:t xml:space="preserve">PT x </w:t>
      </w:r>
      <w:r w:rsidR="001F6AD9">
        <w:lastRenderedPageBreak/>
        <w:t>sVPD-CV term).</w:t>
      </w:r>
      <w:r w:rsidR="00990ECE">
        <w:t xml:space="preserve"> </w:t>
      </w:r>
      <w:r w:rsidR="00696846" w:rsidRPr="00696846">
        <w:t xml:space="preserve">Estimated slopes suggest that in offspring from </w:t>
      </w:r>
      <w:r w:rsidR="00DC226A">
        <w:t>water limited</w:t>
      </w:r>
      <w:r w:rsidR="00696846" w:rsidRPr="00696846">
        <w:t xml:space="preserve"> parents, height increased slightly with higher sVPD-CV, whereas in offspring from </w:t>
      </w:r>
      <w:r w:rsidR="00E4305A">
        <w:t>well-watered</w:t>
      </w:r>
      <w:r w:rsidR="00696846" w:rsidRPr="00696846">
        <w:t xml:space="preserve"> parents, height declined with increasing sVPD-CV</w:t>
      </w:r>
      <w:r w:rsidR="005A4DBB">
        <w:t xml:space="preserve">. </w:t>
      </w:r>
      <w:r w:rsidR="003D3CFF" w:rsidRPr="003D3CFF">
        <w:t xml:space="preserve">This pattern suggests that parental </w:t>
      </w:r>
      <w:r w:rsidR="00DC226A">
        <w:t>water limitation</w:t>
      </w:r>
      <w:r w:rsidR="003D3CFF" w:rsidRPr="003D3CFF">
        <w:t xml:space="preserve"> exposure may mitigate the negative effects of increasing sVPD variability on offspring growth.</w:t>
      </w:r>
      <w:r w:rsidR="003D3CFF">
        <w:t xml:space="preserve"> </w:t>
      </w:r>
      <w:r w:rsidR="00550232">
        <w:t>Additionally, for number of plants flowering,</w:t>
      </w:r>
      <w:r w:rsidR="00997570">
        <w:t xml:space="preserve"> estimated slopes indicated that offspring from control parents showed a negative relationship between flowering probability and increasing spring VPD variability, whereas offspring from </w:t>
      </w:r>
      <w:r w:rsidR="00E4305A">
        <w:t xml:space="preserve">water limited </w:t>
      </w:r>
      <w:r w:rsidR="00997570">
        <w:t xml:space="preserve">parents exhibited a positive relationship with increasing spring VPD variability. Specifically, flowering probability declined with increasing sVPD-CV in offspring from </w:t>
      </w:r>
      <w:r w:rsidR="00E4305A">
        <w:t>well-watered</w:t>
      </w:r>
      <w:r w:rsidR="00997570">
        <w:t xml:space="preserve"> parents whereas offspring from </w:t>
      </w:r>
      <w:r w:rsidR="00E4305A">
        <w:t>water limited</w:t>
      </w:r>
      <w:r w:rsidR="00997570">
        <w:t xml:space="preserve"> parents had a weaker negative or slightly positive response</w:t>
      </w:r>
      <w:r w:rsidR="003D3CFF">
        <w:t xml:space="preserve">, </w:t>
      </w:r>
      <w:r w:rsidR="00997570">
        <w:t xml:space="preserve">suggesting that parental </w:t>
      </w:r>
      <w:r w:rsidR="00E4305A">
        <w:t>water limitation</w:t>
      </w:r>
      <w:r w:rsidR="00997570">
        <w:t xml:space="preserve"> exposure may buffer offspring against the negative effects of increasing sVPD variability on reproduction.</w:t>
      </w:r>
    </w:p>
    <w:p w14:paraId="4F9AF5BF" w14:textId="2DC8F985" w:rsidR="00265D0E" w:rsidRDefault="005D461E" w:rsidP="003D3CFF">
      <w:pPr>
        <w:spacing w:line="480" w:lineRule="auto"/>
        <w:ind w:firstLine="720"/>
      </w:pPr>
      <w:r>
        <w:t>R:S ratio</w:t>
      </w:r>
      <w:r w:rsidR="00265D0E">
        <w:t xml:space="preserve"> had significant evidence of within generation plasticity modul</w:t>
      </w:r>
      <w:r>
        <w:t>at</w:t>
      </w:r>
      <w:r w:rsidR="00265D0E">
        <w:t>ed by sVPD</w:t>
      </w:r>
      <w:r w:rsidR="000B0A42">
        <w:t xml:space="preserve"> (Table 2; significant OT x sVPD-CV</w:t>
      </w:r>
      <w:r w:rsidR="009F27D6">
        <w:t>). Estimated slopes suggests that</w:t>
      </w:r>
      <w:r w:rsidR="004E6A89">
        <w:t xml:space="preserve"> in well-watered plants, R:S ratio decreases with increasing spring VPD variability</w:t>
      </w:r>
      <w:r w:rsidR="00740265">
        <w:t>. In water limited plants, the slope is shallower, suggesting reduced sensitivity to spring VPD variability</w:t>
      </w:r>
      <w:r w:rsidR="00C5039C">
        <w:t>.</w:t>
      </w:r>
    </w:p>
    <w:p w14:paraId="5A5857EA" w14:textId="77777777" w:rsidR="003D3CFF" w:rsidRDefault="003D3CFF" w:rsidP="00726A3E">
      <w:pPr>
        <w:spacing w:line="480" w:lineRule="auto"/>
      </w:pPr>
    </w:p>
    <w:p w14:paraId="19E4CEAE" w14:textId="5F47A380" w:rsidR="00CC07E0" w:rsidRPr="00AD7095" w:rsidRDefault="00991F29" w:rsidP="00726A3E">
      <w:pPr>
        <w:spacing w:line="480" w:lineRule="auto"/>
        <w:rPr>
          <w:b/>
          <w:bCs/>
          <w:i/>
          <w:iCs/>
        </w:rPr>
      </w:pPr>
      <w:r w:rsidRPr="00AD7095">
        <w:rPr>
          <w:b/>
          <w:bCs/>
          <w:i/>
          <w:iCs/>
        </w:rPr>
        <w:t>Adaptive transgenerational plasticity</w:t>
      </w:r>
    </w:p>
    <w:p w14:paraId="55F0900D" w14:textId="69C0B5BF" w:rsidR="00137196" w:rsidRPr="00AD7095" w:rsidRDefault="006F465C" w:rsidP="00801E5C">
      <w:pPr>
        <w:spacing w:line="480" w:lineRule="auto"/>
        <w:ind w:firstLine="720"/>
      </w:pPr>
      <w:r w:rsidRPr="00AD7095">
        <w:t xml:space="preserve">To assess the adaptive capacity of </w:t>
      </w:r>
      <w:r w:rsidR="00264A5C" w:rsidRPr="00AD7095">
        <w:t>the TGP response, we calculated Pearson correlation coefficients between plasticity of traits related to performance</w:t>
      </w:r>
      <w:r w:rsidR="00137196" w:rsidRPr="00AD7095">
        <w:t xml:space="preserve"> that displayed evidence of TGP</w:t>
      </w:r>
      <w:r w:rsidR="00264A5C" w:rsidRPr="00AD7095">
        <w:t xml:space="preserve"> (</w:t>
      </w:r>
      <w:r w:rsidR="00137196" w:rsidRPr="00AD7095">
        <w:t>RGR</w:t>
      </w:r>
      <w:r w:rsidR="00F7679D">
        <w:t>, root biomass</w:t>
      </w:r>
      <w:r w:rsidR="00264A5C" w:rsidRPr="00AD7095">
        <w:t>) and</w:t>
      </w:r>
      <w:r w:rsidR="00801E5C" w:rsidRPr="00AD7095">
        <w:t xml:space="preserve"> traits related to fitness in annual plants (seed number, mortality rate, flowering rate). </w:t>
      </w:r>
      <w:r w:rsidR="00A36323">
        <w:t>We found several performance plasticity – fitness correlations</w:t>
      </w:r>
      <w:r w:rsidR="00877189">
        <w:t>. RGR plasticity was weakly negatively correlated with mortality (R = -0.129, P = 0.0021</w:t>
      </w:r>
      <w:r w:rsidR="00A676E1">
        <w:t xml:space="preserve">; Table 3). Under </w:t>
      </w:r>
      <w:r w:rsidR="00A676E1">
        <w:lastRenderedPageBreak/>
        <w:t>drought, as plasticity decreases</w:t>
      </w:r>
      <w:r w:rsidR="00214A26">
        <w:t xml:space="preserve">, mortality rates are lower (Figure 5A). </w:t>
      </w:r>
      <w:r w:rsidR="001D0D62">
        <w:t>Root biomass plasticity was more strongly positively correlated with flowering rate (R = 0.336, P = 2.2E-16; Table 3)</w:t>
      </w:r>
      <w:r w:rsidR="00350737">
        <w:t>, indicating that under drought, as plasticity increases, the proportion of plants that flower also increases</w:t>
      </w:r>
      <w:r w:rsidR="00505D7F">
        <w:t xml:space="preserve"> (Figure 5B)</w:t>
      </w:r>
      <w:r w:rsidR="00350737">
        <w:t>.</w:t>
      </w:r>
      <w:r w:rsidR="003A15FB">
        <w:t xml:space="preserve"> When relating trait plasticity to home site climate, we found a negative correlation between root biomass plasticity and</w:t>
      </w:r>
      <w:r w:rsidR="00505D7F">
        <w:t xml:space="preserve"> home site spring VPD CV (R = -0.292, P = 2.2E-16</w:t>
      </w:r>
      <w:r w:rsidR="0059133D">
        <w:t>; Figure 5C).</w:t>
      </w:r>
    </w:p>
    <w:p w14:paraId="4E8A0F0C" w14:textId="62579C66" w:rsidR="00823E39" w:rsidRPr="00C25F1C" w:rsidRDefault="00823E39" w:rsidP="00BA5D02">
      <w:pPr>
        <w:spacing w:line="480" w:lineRule="auto"/>
        <w:rPr>
          <w:rFonts w:asciiTheme="minorHAnsi" w:hAnsiTheme="minorHAnsi" w:cstheme="minorHAnsi"/>
        </w:rPr>
        <w:sectPr w:rsidR="00823E39" w:rsidRPr="00C25F1C" w:rsidSect="002F5518">
          <w:footerReference w:type="even" r:id="rId16"/>
          <w:footerReference w:type="default" r:id="rId17"/>
          <w:pgSz w:w="12240" w:h="15840"/>
          <w:pgMar w:top="1440" w:right="1440" w:bottom="1440" w:left="1440" w:header="720" w:footer="720" w:gutter="0"/>
          <w:lnNumType w:countBy="1" w:restart="continuous"/>
          <w:cols w:space="720"/>
          <w:docGrid w:linePitch="360"/>
        </w:sectPr>
      </w:pPr>
    </w:p>
    <w:p w14:paraId="706D41E3" w14:textId="160A618F" w:rsidR="009439D5" w:rsidRPr="009573A1" w:rsidRDefault="00596D89" w:rsidP="007F03A6">
      <w:pPr>
        <w:rPr>
          <w:rFonts w:eastAsia="Aptos"/>
          <w:kern w:val="2"/>
          <w14:ligatures w14:val="standardContextual"/>
        </w:rPr>
      </w:pPr>
      <w:r w:rsidRPr="009573A1">
        <w:rPr>
          <w:b/>
          <w:bCs/>
        </w:rPr>
        <w:lastRenderedPageBreak/>
        <w:t xml:space="preserve">Table </w:t>
      </w:r>
      <w:r w:rsidR="00C66DE4" w:rsidRPr="009573A1">
        <w:rPr>
          <w:b/>
          <w:bCs/>
        </w:rPr>
        <w:t>1</w:t>
      </w:r>
      <w:r w:rsidRPr="009573A1">
        <w:t xml:space="preserve">. Results of mixed models testing the effects of offspring watering treatment (OT), parental watering treatment (PT), and their interactions on traits in </w:t>
      </w:r>
      <w:r w:rsidRPr="009573A1">
        <w:rPr>
          <w:i/>
          <w:iCs/>
        </w:rPr>
        <w:t>Plantago patagonica</w:t>
      </w:r>
      <w:r w:rsidRPr="009573A1">
        <w:t xml:space="preserve">.  P values = </w:t>
      </w:r>
      <w:r w:rsidR="001923EB">
        <w:t xml:space="preserve">0.05 </w:t>
      </w:r>
      <w:r w:rsidR="00801515">
        <w:t>&lt;</w:t>
      </w:r>
      <w:r w:rsidR="001923EB">
        <w:t xml:space="preserve"> </w:t>
      </w:r>
      <w:r w:rsidR="001923EB" w:rsidRPr="001923EB">
        <w:rPr>
          <w:i/>
          <w:iCs/>
          <w:vertAlign w:val="superscript"/>
        </w:rPr>
        <w:t>#</w:t>
      </w:r>
      <w:r w:rsidR="001923EB">
        <w:rPr>
          <w:i/>
          <w:iCs/>
        </w:rPr>
        <w:t>p</w:t>
      </w:r>
      <w:r w:rsidRPr="009573A1">
        <w:t xml:space="preserve"> </w:t>
      </w:r>
      <w:r w:rsidR="00801515">
        <w:t>&lt;</w:t>
      </w:r>
      <w:r w:rsidR="001923EB">
        <w:t xml:space="preserve"> </w:t>
      </w:r>
      <w:r w:rsidRPr="009573A1">
        <w:t xml:space="preserve">0.1; *p &lt; 0.05; **p &lt; 0.01; ***p &lt; 0.001. Signiﬁcant terms are shown in bold; terms in italics are marginally signiﬁcant. </w:t>
      </w:r>
      <w:r w:rsidRPr="009573A1">
        <w:rPr>
          <w:rFonts w:eastAsia="Aptos"/>
          <w:kern w:val="2"/>
          <w14:ligatures w14:val="standardContextual"/>
        </w:rPr>
        <w:t>F-statistic</w:t>
      </w:r>
      <w:r w:rsidR="007F03A6" w:rsidRPr="009573A1">
        <w:rPr>
          <w:rFonts w:eastAsia="Aptos"/>
          <w:kern w:val="2"/>
          <w14:ligatures w14:val="standardContextual"/>
        </w:rPr>
        <w:t xml:space="preserve"> (linear models) or Chi-squared statistic (generalized linear models)</w:t>
      </w:r>
      <w:r w:rsidRPr="009573A1">
        <w:rPr>
          <w:rFonts w:eastAsia="Aptos"/>
          <w:kern w:val="2"/>
          <w14:ligatures w14:val="standardContextual"/>
        </w:rPr>
        <w:t>, signiﬁcance levels and degrees of freedom (</w:t>
      </w:r>
      <w:proofErr w:type="spellStart"/>
      <w:r w:rsidRPr="009573A1">
        <w:rPr>
          <w:rFonts w:eastAsia="Aptos"/>
          <w:kern w:val="2"/>
          <w14:ligatures w14:val="standardContextual"/>
        </w:rPr>
        <w:t>d.f.</w:t>
      </w:r>
      <w:proofErr w:type="spellEnd"/>
      <w:r w:rsidRPr="009573A1">
        <w:rPr>
          <w:rFonts w:eastAsia="Aptos"/>
          <w:kern w:val="2"/>
          <w14:ligatures w14:val="standardContextual"/>
        </w:rPr>
        <w:t xml:space="preserve">) are shown for each term. </w:t>
      </w:r>
      <w:r w:rsidR="0086389E" w:rsidRPr="009573A1">
        <w:rPr>
          <w:rFonts w:eastAsia="Aptos"/>
          <w:kern w:val="2"/>
          <w14:ligatures w14:val="standardContextual"/>
        </w:rPr>
        <w:t xml:space="preserve">Zero inflated models were used for number flowered and number of flowering structures produced per plant. </w:t>
      </w:r>
      <w:r w:rsidR="001E1EF7" w:rsidRPr="009573A1">
        <w:rPr>
          <w:rFonts w:eastAsia="Aptos"/>
          <w:kern w:val="2"/>
          <w14:ligatures w14:val="standardContextual"/>
        </w:rPr>
        <w:t>Population</w:t>
      </w:r>
      <w:r w:rsidRPr="009573A1">
        <w:rPr>
          <w:rFonts w:eastAsia="Aptos"/>
          <w:kern w:val="2"/>
          <w14:ligatures w14:val="standardContextual"/>
        </w:rPr>
        <w:t xml:space="preserve"> was included as a random factor. R2m = marginal R2; R2c = conditional R2.</w:t>
      </w:r>
    </w:p>
    <w:p w14:paraId="72D697D1" w14:textId="77777777" w:rsidR="00A12BFD" w:rsidRPr="002740EF" w:rsidRDefault="00A12BFD" w:rsidP="007F03A6">
      <w:pPr>
        <w:rPr>
          <w:sz w:val="22"/>
          <w:szCs w:val="22"/>
        </w:rPr>
      </w:pPr>
    </w:p>
    <w:tbl>
      <w:tblPr>
        <w:tblW w:w="8208" w:type="dxa"/>
        <w:tblLook w:val="04A0" w:firstRow="1" w:lastRow="0" w:firstColumn="1" w:lastColumn="0" w:noHBand="0" w:noVBand="1"/>
      </w:tblPr>
      <w:tblGrid>
        <w:gridCol w:w="2016"/>
        <w:gridCol w:w="1584"/>
        <w:gridCol w:w="1584"/>
        <w:gridCol w:w="1584"/>
        <w:gridCol w:w="720"/>
        <w:gridCol w:w="720"/>
      </w:tblGrid>
      <w:tr w:rsidR="001E1EF7" w:rsidRPr="00CF547B" w14:paraId="0EFAB41B" w14:textId="77777777" w:rsidTr="00FA55EC">
        <w:trPr>
          <w:trHeight w:val="288"/>
        </w:trPr>
        <w:tc>
          <w:tcPr>
            <w:tcW w:w="20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71E4DB" w14:textId="7D07E1AF" w:rsidR="001E1EF7" w:rsidRPr="00CF547B" w:rsidRDefault="001E1EF7">
            <w:pPr>
              <w:jc w:val="center"/>
              <w:rPr>
                <w:color w:val="000000"/>
                <w:sz w:val="18"/>
                <w:szCs w:val="18"/>
              </w:rPr>
            </w:pP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266583AC" w14:textId="77777777" w:rsidR="001E1EF7" w:rsidRPr="00CF547B" w:rsidRDefault="001E1EF7">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F79165B" w14:textId="77777777" w:rsidR="001E1EF7" w:rsidRPr="00CF547B" w:rsidRDefault="001E1EF7">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035B75BB" w14:textId="77777777" w:rsidR="001E1EF7" w:rsidRPr="00CF547B" w:rsidRDefault="001E1EF7">
            <w:pPr>
              <w:jc w:val="center"/>
              <w:rPr>
                <w:color w:val="000000"/>
                <w:sz w:val="18"/>
                <w:szCs w:val="18"/>
              </w:rPr>
            </w:pPr>
            <w:r w:rsidRPr="00CF547B">
              <w:rPr>
                <w:color w:val="000000"/>
                <w:sz w:val="18"/>
                <w:szCs w:val="18"/>
              </w:rPr>
              <w:t>OT x PT</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66C04426"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79034F00" w14:textId="77777777" w:rsidR="001E1EF7" w:rsidRPr="00CF547B" w:rsidRDefault="001E1EF7">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1E1EF7" w:rsidRPr="00CF547B" w14:paraId="5FA1A7C6"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2DC2216" w14:textId="21428B22" w:rsidR="001E1EF7" w:rsidRPr="00CF547B" w:rsidRDefault="001E1EF7">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12147B4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6C987F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70F0C7"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3D20664"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6B4C0D2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605E38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7AE34AA" w14:textId="77777777" w:rsidR="001E1EF7" w:rsidRPr="00CF547B" w:rsidRDefault="001E1EF7">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51274083" w14:textId="77777777" w:rsidR="001E1EF7" w:rsidRPr="00CF547B" w:rsidRDefault="001E1EF7">
            <w:pPr>
              <w:jc w:val="center"/>
              <w:rPr>
                <w:b/>
                <w:bCs/>
                <w:color w:val="000000"/>
                <w:sz w:val="18"/>
                <w:szCs w:val="18"/>
              </w:rPr>
            </w:pPr>
            <w:r w:rsidRPr="00CF547B">
              <w:rPr>
                <w:b/>
                <w:bCs/>
                <w:color w:val="000000"/>
                <w:sz w:val="18"/>
                <w:szCs w:val="18"/>
              </w:rPr>
              <w:t>F = 44.1209***</w:t>
            </w:r>
          </w:p>
        </w:tc>
        <w:tc>
          <w:tcPr>
            <w:tcW w:w="1584" w:type="dxa"/>
            <w:tcBorders>
              <w:top w:val="nil"/>
              <w:left w:val="nil"/>
              <w:bottom w:val="single" w:sz="4" w:space="0" w:color="auto"/>
              <w:right w:val="single" w:sz="4" w:space="0" w:color="auto"/>
            </w:tcBorders>
            <w:shd w:val="clear" w:color="auto" w:fill="auto"/>
            <w:vAlign w:val="center"/>
            <w:hideMark/>
          </w:tcPr>
          <w:p w14:paraId="69E2CADD" w14:textId="77777777" w:rsidR="001E1EF7" w:rsidRPr="00CF547B" w:rsidRDefault="001E1EF7">
            <w:pPr>
              <w:jc w:val="center"/>
              <w:rPr>
                <w:color w:val="000000"/>
                <w:sz w:val="18"/>
                <w:szCs w:val="18"/>
              </w:rPr>
            </w:pPr>
            <w:r w:rsidRPr="00CF547B">
              <w:rPr>
                <w:color w:val="000000"/>
                <w:sz w:val="18"/>
                <w:szCs w:val="18"/>
              </w:rPr>
              <w:t>F = 2.6995</w:t>
            </w:r>
          </w:p>
        </w:tc>
        <w:tc>
          <w:tcPr>
            <w:tcW w:w="1584" w:type="dxa"/>
            <w:tcBorders>
              <w:top w:val="nil"/>
              <w:left w:val="nil"/>
              <w:bottom w:val="single" w:sz="4" w:space="0" w:color="auto"/>
              <w:right w:val="single" w:sz="4" w:space="0" w:color="auto"/>
            </w:tcBorders>
            <w:shd w:val="clear" w:color="auto" w:fill="auto"/>
            <w:vAlign w:val="center"/>
            <w:hideMark/>
          </w:tcPr>
          <w:p w14:paraId="3C8D61FE" w14:textId="77777777" w:rsidR="001E1EF7" w:rsidRPr="00CF547B" w:rsidRDefault="001E1EF7">
            <w:pPr>
              <w:jc w:val="center"/>
              <w:rPr>
                <w:color w:val="000000"/>
                <w:sz w:val="18"/>
                <w:szCs w:val="18"/>
              </w:rPr>
            </w:pPr>
            <w:r w:rsidRPr="00CF547B">
              <w:rPr>
                <w:color w:val="000000"/>
                <w:sz w:val="18"/>
                <w:szCs w:val="18"/>
              </w:rPr>
              <w:t>F = 0.9111</w:t>
            </w:r>
          </w:p>
        </w:tc>
        <w:tc>
          <w:tcPr>
            <w:tcW w:w="720" w:type="dxa"/>
            <w:tcBorders>
              <w:top w:val="nil"/>
              <w:left w:val="nil"/>
              <w:bottom w:val="single" w:sz="4" w:space="0" w:color="auto"/>
              <w:right w:val="single" w:sz="4" w:space="0" w:color="auto"/>
            </w:tcBorders>
            <w:shd w:val="clear" w:color="auto" w:fill="auto"/>
            <w:vAlign w:val="center"/>
            <w:hideMark/>
          </w:tcPr>
          <w:p w14:paraId="16F521B8" w14:textId="77777777" w:rsidR="001E1EF7" w:rsidRPr="00CF547B" w:rsidRDefault="001E1EF7">
            <w:pPr>
              <w:jc w:val="center"/>
              <w:rPr>
                <w:color w:val="000000"/>
                <w:sz w:val="18"/>
                <w:szCs w:val="18"/>
              </w:rPr>
            </w:pPr>
            <w:r w:rsidRPr="00CF547B">
              <w:rPr>
                <w:color w:val="000000"/>
                <w:sz w:val="18"/>
                <w:szCs w:val="18"/>
              </w:rPr>
              <w:t>0.130</w:t>
            </w:r>
          </w:p>
        </w:tc>
        <w:tc>
          <w:tcPr>
            <w:tcW w:w="720" w:type="dxa"/>
            <w:tcBorders>
              <w:top w:val="nil"/>
              <w:left w:val="nil"/>
              <w:bottom w:val="single" w:sz="4" w:space="0" w:color="auto"/>
              <w:right w:val="single" w:sz="4" w:space="0" w:color="auto"/>
            </w:tcBorders>
            <w:shd w:val="clear" w:color="auto" w:fill="auto"/>
            <w:vAlign w:val="center"/>
            <w:hideMark/>
          </w:tcPr>
          <w:p w14:paraId="551B5E84" w14:textId="77777777" w:rsidR="001E1EF7" w:rsidRPr="00CF547B" w:rsidRDefault="001E1EF7">
            <w:pPr>
              <w:jc w:val="center"/>
              <w:rPr>
                <w:color w:val="000000"/>
                <w:sz w:val="18"/>
                <w:szCs w:val="18"/>
              </w:rPr>
            </w:pPr>
            <w:r w:rsidRPr="00CF547B">
              <w:rPr>
                <w:color w:val="000000"/>
                <w:sz w:val="18"/>
                <w:szCs w:val="18"/>
              </w:rPr>
              <w:t>0.163</w:t>
            </w:r>
          </w:p>
        </w:tc>
      </w:tr>
      <w:tr w:rsidR="001E1EF7" w:rsidRPr="00CF547B" w14:paraId="5CD9FAF9"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AF61890" w14:textId="77777777" w:rsidR="001E1EF7" w:rsidRPr="00CF547B" w:rsidRDefault="001E1EF7">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4E1955CE" w14:textId="77777777" w:rsidR="001E1EF7" w:rsidRPr="00CF547B" w:rsidRDefault="001E1EF7">
            <w:pPr>
              <w:jc w:val="center"/>
              <w:rPr>
                <w:b/>
                <w:bCs/>
                <w:color w:val="000000"/>
                <w:sz w:val="18"/>
                <w:szCs w:val="18"/>
              </w:rPr>
            </w:pPr>
            <w:r w:rsidRPr="00CF547B">
              <w:rPr>
                <w:b/>
                <w:bCs/>
                <w:color w:val="000000"/>
                <w:sz w:val="18"/>
                <w:szCs w:val="18"/>
              </w:rPr>
              <w:t xml:space="preserve">F </w:t>
            </w:r>
            <w:proofErr w:type="gramStart"/>
            <w:r w:rsidRPr="00CF547B">
              <w:rPr>
                <w:b/>
                <w:bCs/>
                <w:color w:val="000000"/>
                <w:sz w:val="18"/>
                <w:szCs w:val="18"/>
              </w:rPr>
              <w:t>=  178.3746</w:t>
            </w:r>
            <w:proofErr w:type="gramEnd"/>
            <w:r w:rsidRPr="00CF547B">
              <w:rPr>
                <w:b/>
                <w:bCs/>
                <w:color w:val="000000"/>
                <w:sz w:val="18"/>
                <w:szCs w:val="18"/>
              </w:rPr>
              <w:t>***</w:t>
            </w:r>
          </w:p>
        </w:tc>
        <w:tc>
          <w:tcPr>
            <w:tcW w:w="1584" w:type="dxa"/>
            <w:tcBorders>
              <w:top w:val="nil"/>
              <w:left w:val="nil"/>
              <w:bottom w:val="single" w:sz="4" w:space="0" w:color="auto"/>
              <w:right w:val="single" w:sz="4" w:space="0" w:color="auto"/>
            </w:tcBorders>
            <w:shd w:val="clear" w:color="auto" w:fill="auto"/>
            <w:vAlign w:val="center"/>
            <w:hideMark/>
          </w:tcPr>
          <w:p w14:paraId="3CFDA5AA" w14:textId="77777777" w:rsidR="001E1EF7" w:rsidRPr="00CF547B" w:rsidRDefault="001E1EF7">
            <w:pPr>
              <w:jc w:val="center"/>
              <w:rPr>
                <w:color w:val="000000"/>
                <w:sz w:val="18"/>
                <w:szCs w:val="18"/>
              </w:rPr>
            </w:pPr>
            <w:r w:rsidRPr="00CF547B">
              <w:rPr>
                <w:color w:val="000000"/>
                <w:sz w:val="18"/>
                <w:szCs w:val="18"/>
              </w:rPr>
              <w:t>F = 1.2064</w:t>
            </w:r>
          </w:p>
        </w:tc>
        <w:tc>
          <w:tcPr>
            <w:tcW w:w="1584" w:type="dxa"/>
            <w:tcBorders>
              <w:top w:val="nil"/>
              <w:left w:val="nil"/>
              <w:bottom w:val="single" w:sz="4" w:space="0" w:color="auto"/>
              <w:right w:val="single" w:sz="4" w:space="0" w:color="auto"/>
            </w:tcBorders>
            <w:shd w:val="clear" w:color="auto" w:fill="auto"/>
            <w:vAlign w:val="center"/>
            <w:hideMark/>
          </w:tcPr>
          <w:p w14:paraId="69C93ED3" w14:textId="77777777" w:rsidR="001E1EF7" w:rsidRPr="00CF547B" w:rsidRDefault="001E1EF7">
            <w:pPr>
              <w:jc w:val="center"/>
              <w:rPr>
                <w:color w:val="000000"/>
                <w:sz w:val="18"/>
                <w:szCs w:val="18"/>
              </w:rPr>
            </w:pPr>
            <w:r w:rsidRPr="00CF547B">
              <w:rPr>
                <w:color w:val="000000"/>
                <w:sz w:val="18"/>
                <w:szCs w:val="18"/>
              </w:rPr>
              <w:t>F = 0.5113</w:t>
            </w:r>
          </w:p>
        </w:tc>
        <w:tc>
          <w:tcPr>
            <w:tcW w:w="720" w:type="dxa"/>
            <w:tcBorders>
              <w:top w:val="nil"/>
              <w:left w:val="nil"/>
              <w:bottom w:val="single" w:sz="4" w:space="0" w:color="auto"/>
              <w:right w:val="single" w:sz="4" w:space="0" w:color="auto"/>
            </w:tcBorders>
            <w:shd w:val="clear" w:color="auto" w:fill="auto"/>
            <w:vAlign w:val="center"/>
            <w:hideMark/>
          </w:tcPr>
          <w:p w14:paraId="687C1D36" w14:textId="77777777" w:rsidR="001E1EF7" w:rsidRPr="00CF547B" w:rsidRDefault="001E1EF7">
            <w:pPr>
              <w:jc w:val="center"/>
              <w:rPr>
                <w:color w:val="000000"/>
                <w:sz w:val="18"/>
                <w:szCs w:val="18"/>
              </w:rPr>
            </w:pPr>
            <w:r w:rsidRPr="00CF547B">
              <w:rPr>
                <w:color w:val="000000"/>
                <w:sz w:val="18"/>
                <w:szCs w:val="18"/>
              </w:rPr>
              <w:t>0.317</w:t>
            </w:r>
          </w:p>
        </w:tc>
        <w:tc>
          <w:tcPr>
            <w:tcW w:w="720" w:type="dxa"/>
            <w:tcBorders>
              <w:top w:val="nil"/>
              <w:left w:val="nil"/>
              <w:bottom w:val="single" w:sz="4" w:space="0" w:color="auto"/>
              <w:right w:val="single" w:sz="4" w:space="0" w:color="auto"/>
            </w:tcBorders>
            <w:shd w:val="clear" w:color="auto" w:fill="auto"/>
            <w:vAlign w:val="center"/>
            <w:hideMark/>
          </w:tcPr>
          <w:p w14:paraId="7C79846B" w14:textId="77777777" w:rsidR="001E1EF7" w:rsidRPr="00CF547B" w:rsidRDefault="001E1EF7">
            <w:pPr>
              <w:jc w:val="center"/>
              <w:rPr>
                <w:color w:val="000000"/>
                <w:sz w:val="18"/>
                <w:szCs w:val="18"/>
              </w:rPr>
            </w:pPr>
            <w:r w:rsidRPr="00CF547B">
              <w:rPr>
                <w:color w:val="000000"/>
                <w:sz w:val="18"/>
                <w:szCs w:val="18"/>
              </w:rPr>
              <w:t>0.421</w:t>
            </w:r>
          </w:p>
        </w:tc>
      </w:tr>
      <w:tr w:rsidR="001E1EF7" w:rsidRPr="00CF547B" w14:paraId="18806F7D"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17E1745" w14:textId="77777777" w:rsidR="001E1EF7" w:rsidRPr="00CF547B" w:rsidRDefault="001E1EF7">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4D4F92B9" w14:textId="77777777" w:rsidR="001E1EF7" w:rsidRPr="00CF547B" w:rsidRDefault="001E1EF7">
            <w:pPr>
              <w:jc w:val="center"/>
              <w:rPr>
                <w:b/>
                <w:bCs/>
                <w:color w:val="000000"/>
                <w:sz w:val="18"/>
                <w:szCs w:val="18"/>
              </w:rPr>
            </w:pPr>
            <w:r w:rsidRPr="00CF547B">
              <w:rPr>
                <w:b/>
                <w:bCs/>
                <w:color w:val="000000"/>
                <w:sz w:val="18"/>
                <w:szCs w:val="18"/>
              </w:rPr>
              <w:t>F = 94.5629***</w:t>
            </w:r>
          </w:p>
        </w:tc>
        <w:tc>
          <w:tcPr>
            <w:tcW w:w="1584" w:type="dxa"/>
            <w:tcBorders>
              <w:top w:val="nil"/>
              <w:left w:val="nil"/>
              <w:bottom w:val="single" w:sz="4" w:space="0" w:color="auto"/>
              <w:right w:val="single" w:sz="4" w:space="0" w:color="auto"/>
            </w:tcBorders>
            <w:shd w:val="clear" w:color="auto" w:fill="auto"/>
            <w:vAlign w:val="center"/>
            <w:hideMark/>
          </w:tcPr>
          <w:p w14:paraId="00BCA930" w14:textId="77777777" w:rsidR="001E1EF7" w:rsidRPr="00CF547B" w:rsidRDefault="001E1EF7">
            <w:pPr>
              <w:jc w:val="center"/>
              <w:rPr>
                <w:i/>
                <w:iCs/>
                <w:color w:val="000000"/>
                <w:sz w:val="18"/>
                <w:szCs w:val="18"/>
              </w:rPr>
            </w:pPr>
            <w:r w:rsidRPr="00CF547B">
              <w:rPr>
                <w:i/>
                <w:iCs/>
                <w:color w:val="000000"/>
                <w:sz w:val="18"/>
                <w:szCs w:val="18"/>
              </w:rPr>
              <w:t xml:space="preserve">F </w:t>
            </w:r>
            <w:proofErr w:type="gramStart"/>
            <w:r w:rsidRPr="00CF547B">
              <w:rPr>
                <w:i/>
                <w:iCs/>
                <w:color w:val="000000"/>
                <w:sz w:val="18"/>
                <w:szCs w:val="18"/>
              </w:rPr>
              <w:t>=  3.2213</w:t>
            </w:r>
            <w:proofErr w:type="gramEnd"/>
            <w:r w:rsidRPr="00CF547B">
              <w:rPr>
                <w:i/>
                <w:iCs/>
                <w:color w:val="000000"/>
                <w:sz w:val="18"/>
                <w:szCs w:val="18"/>
              </w:rPr>
              <w:t xml:space="preserve"> #</w:t>
            </w:r>
          </w:p>
        </w:tc>
        <w:tc>
          <w:tcPr>
            <w:tcW w:w="1584" w:type="dxa"/>
            <w:tcBorders>
              <w:top w:val="nil"/>
              <w:left w:val="nil"/>
              <w:bottom w:val="single" w:sz="4" w:space="0" w:color="auto"/>
              <w:right w:val="single" w:sz="4" w:space="0" w:color="auto"/>
            </w:tcBorders>
            <w:shd w:val="clear" w:color="auto" w:fill="auto"/>
            <w:vAlign w:val="center"/>
            <w:hideMark/>
          </w:tcPr>
          <w:p w14:paraId="60B35214" w14:textId="77777777" w:rsidR="001E1EF7" w:rsidRPr="00CF547B" w:rsidRDefault="001E1EF7">
            <w:pPr>
              <w:jc w:val="center"/>
              <w:rPr>
                <w:color w:val="000000"/>
                <w:sz w:val="18"/>
                <w:szCs w:val="18"/>
              </w:rPr>
            </w:pPr>
            <w:r w:rsidRPr="00CF547B">
              <w:rPr>
                <w:color w:val="000000"/>
                <w:sz w:val="18"/>
                <w:szCs w:val="18"/>
              </w:rPr>
              <w:t>F = 1.0857</w:t>
            </w:r>
          </w:p>
        </w:tc>
        <w:tc>
          <w:tcPr>
            <w:tcW w:w="720" w:type="dxa"/>
            <w:tcBorders>
              <w:top w:val="nil"/>
              <w:left w:val="nil"/>
              <w:bottom w:val="single" w:sz="4" w:space="0" w:color="auto"/>
              <w:right w:val="single" w:sz="4" w:space="0" w:color="auto"/>
            </w:tcBorders>
            <w:shd w:val="clear" w:color="auto" w:fill="auto"/>
            <w:vAlign w:val="center"/>
            <w:hideMark/>
          </w:tcPr>
          <w:p w14:paraId="5A60B995" w14:textId="77777777" w:rsidR="001E1EF7" w:rsidRPr="00CF547B" w:rsidRDefault="001E1EF7">
            <w:pPr>
              <w:jc w:val="center"/>
              <w:rPr>
                <w:color w:val="000000"/>
                <w:sz w:val="18"/>
                <w:szCs w:val="18"/>
              </w:rPr>
            </w:pPr>
            <w:r w:rsidRPr="00CF547B">
              <w:rPr>
                <w:color w:val="000000"/>
                <w:sz w:val="18"/>
                <w:szCs w:val="18"/>
              </w:rPr>
              <w:t>0.225</w:t>
            </w:r>
          </w:p>
        </w:tc>
        <w:tc>
          <w:tcPr>
            <w:tcW w:w="720" w:type="dxa"/>
            <w:tcBorders>
              <w:top w:val="nil"/>
              <w:left w:val="nil"/>
              <w:bottom w:val="single" w:sz="4" w:space="0" w:color="auto"/>
              <w:right w:val="single" w:sz="4" w:space="0" w:color="auto"/>
            </w:tcBorders>
            <w:shd w:val="clear" w:color="auto" w:fill="auto"/>
            <w:vAlign w:val="center"/>
            <w:hideMark/>
          </w:tcPr>
          <w:p w14:paraId="4BBC7925" w14:textId="77777777" w:rsidR="001E1EF7" w:rsidRPr="00CF547B" w:rsidRDefault="001E1EF7">
            <w:pPr>
              <w:jc w:val="center"/>
              <w:rPr>
                <w:color w:val="000000"/>
                <w:sz w:val="18"/>
                <w:szCs w:val="18"/>
              </w:rPr>
            </w:pPr>
            <w:r w:rsidRPr="00CF547B">
              <w:rPr>
                <w:color w:val="000000"/>
                <w:sz w:val="18"/>
                <w:szCs w:val="18"/>
              </w:rPr>
              <w:t>0.287</w:t>
            </w:r>
          </w:p>
        </w:tc>
      </w:tr>
      <w:tr w:rsidR="001E1EF7" w:rsidRPr="00CF547B" w14:paraId="36FCF442"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1241C93B" w14:textId="77777777" w:rsidR="001E1EF7" w:rsidRPr="00CF547B" w:rsidRDefault="001E1EF7">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00D1A67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731</w:t>
            </w:r>
          </w:p>
        </w:tc>
        <w:tc>
          <w:tcPr>
            <w:tcW w:w="1584" w:type="dxa"/>
            <w:tcBorders>
              <w:top w:val="nil"/>
              <w:left w:val="nil"/>
              <w:bottom w:val="single" w:sz="4" w:space="0" w:color="auto"/>
              <w:right w:val="single" w:sz="4" w:space="0" w:color="auto"/>
            </w:tcBorders>
            <w:shd w:val="clear" w:color="auto" w:fill="auto"/>
            <w:vAlign w:val="center"/>
            <w:hideMark/>
          </w:tcPr>
          <w:p w14:paraId="05EBE865" w14:textId="77777777" w:rsidR="001E1EF7" w:rsidRPr="00CF547B" w:rsidRDefault="001E1EF7">
            <w:pPr>
              <w:jc w:val="center"/>
              <w:rPr>
                <w:color w:val="000000"/>
                <w:sz w:val="18"/>
                <w:szCs w:val="18"/>
              </w:rPr>
            </w:pPr>
            <w:r w:rsidRPr="00CF547B">
              <w:rPr>
                <w:color w:val="000000"/>
                <w:sz w:val="18"/>
                <w:szCs w:val="18"/>
              </w:rPr>
              <w:t>F = 0.0069</w:t>
            </w:r>
          </w:p>
        </w:tc>
        <w:tc>
          <w:tcPr>
            <w:tcW w:w="1584" w:type="dxa"/>
            <w:tcBorders>
              <w:top w:val="nil"/>
              <w:left w:val="nil"/>
              <w:bottom w:val="single" w:sz="4" w:space="0" w:color="auto"/>
              <w:right w:val="single" w:sz="4" w:space="0" w:color="auto"/>
            </w:tcBorders>
            <w:shd w:val="clear" w:color="auto" w:fill="auto"/>
            <w:vAlign w:val="center"/>
            <w:hideMark/>
          </w:tcPr>
          <w:p w14:paraId="463F10E8"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1</w:t>
            </w:r>
            <w:proofErr w:type="gramEnd"/>
            <w:r w:rsidRPr="00CF547B">
              <w:rPr>
                <w:color w:val="000000"/>
                <w:sz w:val="18"/>
                <w:szCs w:val="18"/>
              </w:rPr>
              <w:t>.1009</w:t>
            </w:r>
          </w:p>
        </w:tc>
        <w:tc>
          <w:tcPr>
            <w:tcW w:w="720" w:type="dxa"/>
            <w:tcBorders>
              <w:top w:val="nil"/>
              <w:left w:val="nil"/>
              <w:bottom w:val="single" w:sz="4" w:space="0" w:color="auto"/>
              <w:right w:val="single" w:sz="4" w:space="0" w:color="auto"/>
            </w:tcBorders>
            <w:shd w:val="clear" w:color="auto" w:fill="auto"/>
            <w:vAlign w:val="center"/>
            <w:hideMark/>
          </w:tcPr>
          <w:p w14:paraId="7C786BAD" w14:textId="77777777" w:rsidR="001E1EF7" w:rsidRPr="00CF547B" w:rsidRDefault="001E1EF7">
            <w:pPr>
              <w:jc w:val="center"/>
              <w:rPr>
                <w:color w:val="000000"/>
                <w:sz w:val="18"/>
                <w:szCs w:val="18"/>
              </w:rPr>
            </w:pPr>
            <w:r w:rsidRPr="00CF547B">
              <w:rPr>
                <w:color w:val="000000"/>
                <w:sz w:val="18"/>
                <w:szCs w:val="18"/>
              </w:rPr>
              <w:t>0.002</w:t>
            </w:r>
          </w:p>
        </w:tc>
        <w:tc>
          <w:tcPr>
            <w:tcW w:w="720" w:type="dxa"/>
            <w:tcBorders>
              <w:top w:val="nil"/>
              <w:left w:val="nil"/>
              <w:bottom w:val="single" w:sz="4" w:space="0" w:color="auto"/>
              <w:right w:val="single" w:sz="4" w:space="0" w:color="auto"/>
            </w:tcBorders>
            <w:shd w:val="clear" w:color="auto" w:fill="auto"/>
            <w:vAlign w:val="center"/>
            <w:hideMark/>
          </w:tcPr>
          <w:p w14:paraId="32C7D32B" w14:textId="77777777" w:rsidR="001E1EF7" w:rsidRPr="00CF547B" w:rsidRDefault="001E1EF7">
            <w:pPr>
              <w:jc w:val="center"/>
              <w:rPr>
                <w:color w:val="000000"/>
                <w:sz w:val="18"/>
                <w:szCs w:val="18"/>
              </w:rPr>
            </w:pPr>
            <w:r w:rsidRPr="00CF547B">
              <w:rPr>
                <w:color w:val="000000"/>
                <w:sz w:val="18"/>
                <w:szCs w:val="18"/>
              </w:rPr>
              <w:t>0.128</w:t>
            </w:r>
          </w:p>
        </w:tc>
      </w:tr>
      <w:tr w:rsidR="001E1EF7" w:rsidRPr="00CF547B" w14:paraId="73C3472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0E0D414" w14:textId="1F16297F" w:rsidR="001E1EF7" w:rsidRPr="00CF547B" w:rsidRDefault="001E1EF7">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5C34F023"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5ED45A1"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A95264E"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6EB38B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8EB3E5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1AF765C8"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58C8765" w14:textId="77777777" w:rsidR="001E1EF7" w:rsidRPr="00CF547B" w:rsidRDefault="001E1EF7">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1B32EF68" w14:textId="77777777" w:rsidR="001E1EF7" w:rsidRPr="00CF547B" w:rsidRDefault="001E1EF7">
            <w:pPr>
              <w:jc w:val="center"/>
              <w:rPr>
                <w:b/>
                <w:bCs/>
                <w:color w:val="000000"/>
                <w:sz w:val="18"/>
                <w:szCs w:val="18"/>
              </w:rPr>
            </w:pPr>
            <w:r w:rsidRPr="00CF547B">
              <w:rPr>
                <w:b/>
                <w:bCs/>
                <w:color w:val="000000"/>
                <w:sz w:val="18"/>
                <w:szCs w:val="18"/>
              </w:rPr>
              <w:t>F = 36.5018***</w:t>
            </w:r>
          </w:p>
        </w:tc>
        <w:tc>
          <w:tcPr>
            <w:tcW w:w="1584" w:type="dxa"/>
            <w:tcBorders>
              <w:top w:val="nil"/>
              <w:left w:val="nil"/>
              <w:bottom w:val="single" w:sz="4" w:space="0" w:color="auto"/>
              <w:right w:val="single" w:sz="4" w:space="0" w:color="auto"/>
            </w:tcBorders>
            <w:shd w:val="clear" w:color="auto" w:fill="auto"/>
            <w:vAlign w:val="center"/>
            <w:hideMark/>
          </w:tcPr>
          <w:p w14:paraId="0C1727B9" w14:textId="77777777" w:rsidR="001E1EF7" w:rsidRPr="00CF547B" w:rsidRDefault="001E1EF7">
            <w:pPr>
              <w:jc w:val="center"/>
              <w:rPr>
                <w:color w:val="000000"/>
                <w:sz w:val="18"/>
                <w:szCs w:val="18"/>
              </w:rPr>
            </w:pPr>
            <w:r w:rsidRPr="00CF547B">
              <w:rPr>
                <w:color w:val="000000"/>
                <w:sz w:val="18"/>
                <w:szCs w:val="18"/>
              </w:rPr>
              <w:t xml:space="preserve">F </w:t>
            </w:r>
            <w:proofErr w:type="gramStart"/>
            <w:r w:rsidRPr="00CF547B">
              <w:rPr>
                <w:color w:val="000000"/>
                <w:sz w:val="18"/>
                <w:szCs w:val="18"/>
              </w:rPr>
              <w:t>=  2</w:t>
            </w:r>
            <w:proofErr w:type="gramEnd"/>
            <w:r w:rsidRPr="00CF547B">
              <w:rPr>
                <w:color w:val="000000"/>
                <w:sz w:val="18"/>
                <w:szCs w:val="18"/>
              </w:rPr>
              <w:t>.1155</w:t>
            </w:r>
          </w:p>
        </w:tc>
        <w:tc>
          <w:tcPr>
            <w:tcW w:w="1584" w:type="dxa"/>
            <w:tcBorders>
              <w:top w:val="nil"/>
              <w:left w:val="nil"/>
              <w:bottom w:val="single" w:sz="4" w:space="0" w:color="auto"/>
              <w:right w:val="single" w:sz="4" w:space="0" w:color="auto"/>
            </w:tcBorders>
            <w:shd w:val="clear" w:color="auto" w:fill="auto"/>
            <w:vAlign w:val="center"/>
            <w:hideMark/>
          </w:tcPr>
          <w:p w14:paraId="6F5BADDC" w14:textId="77777777" w:rsidR="001E1EF7" w:rsidRPr="00CF547B" w:rsidRDefault="001E1EF7">
            <w:pPr>
              <w:jc w:val="center"/>
              <w:rPr>
                <w:color w:val="000000"/>
                <w:sz w:val="18"/>
                <w:szCs w:val="18"/>
              </w:rPr>
            </w:pPr>
            <w:r w:rsidRPr="00CF547B">
              <w:rPr>
                <w:color w:val="000000"/>
                <w:sz w:val="18"/>
                <w:szCs w:val="18"/>
              </w:rPr>
              <w:t>F = 0.6739</w:t>
            </w:r>
          </w:p>
        </w:tc>
        <w:tc>
          <w:tcPr>
            <w:tcW w:w="720" w:type="dxa"/>
            <w:tcBorders>
              <w:top w:val="nil"/>
              <w:left w:val="nil"/>
              <w:bottom w:val="single" w:sz="4" w:space="0" w:color="auto"/>
              <w:right w:val="single" w:sz="4" w:space="0" w:color="auto"/>
            </w:tcBorders>
            <w:shd w:val="clear" w:color="auto" w:fill="auto"/>
            <w:vAlign w:val="center"/>
            <w:hideMark/>
          </w:tcPr>
          <w:p w14:paraId="2B29BFF8" w14:textId="77777777" w:rsidR="001E1EF7" w:rsidRPr="00CF547B" w:rsidRDefault="001E1EF7">
            <w:pPr>
              <w:jc w:val="center"/>
              <w:rPr>
                <w:color w:val="000000"/>
                <w:sz w:val="18"/>
                <w:szCs w:val="18"/>
              </w:rPr>
            </w:pPr>
            <w:r w:rsidRPr="00CF547B">
              <w:rPr>
                <w:color w:val="000000"/>
                <w:sz w:val="18"/>
                <w:szCs w:val="18"/>
              </w:rPr>
              <w:t>0.077</w:t>
            </w:r>
          </w:p>
        </w:tc>
        <w:tc>
          <w:tcPr>
            <w:tcW w:w="720" w:type="dxa"/>
            <w:tcBorders>
              <w:top w:val="nil"/>
              <w:left w:val="nil"/>
              <w:bottom w:val="single" w:sz="4" w:space="0" w:color="auto"/>
              <w:right w:val="single" w:sz="4" w:space="0" w:color="auto"/>
            </w:tcBorders>
            <w:shd w:val="clear" w:color="auto" w:fill="auto"/>
            <w:vAlign w:val="center"/>
            <w:hideMark/>
          </w:tcPr>
          <w:p w14:paraId="7BB6480F" w14:textId="77777777" w:rsidR="001E1EF7" w:rsidRPr="00CF547B" w:rsidRDefault="001E1EF7">
            <w:pPr>
              <w:jc w:val="center"/>
              <w:rPr>
                <w:color w:val="000000"/>
                <w:sz w:val="18"/>
                <w:szCs w:val="18"/>
              </w:rPr>
            </w:pPr>
            <w:r w:rsidRPr="00CF547B">
              <w:rPr>
                <w:color w:val="000000"/>
                <w:sz w:val="18"/>
                <w:szCs w:val="18"/>
              </w:rPr>
              <w:t>0.133</w:t>
            </w:r>
          </w:p>
        </w:tc>
      </w:tr>
      <w:tr w:rsidR="001E1EF7" w:rsidRPr="00CF547B" w14:paraId="0EEC9CD2"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00866BA" w14:textId="77777777" w:rsidR="001E1EF7" w:rsidRPr="00CF547B" w:rsidRDefault="001E1EF7">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7D59A277" w14:textId="77777777" w:rsidR="001E1EF7" w:rsidRPr="00CF547B" w:rsidRDefault="001E1EF7">
            <w:pPr>
              <w:jc w:val="center"/>
              <w:rPr>
                <w:b/>
                <w:bCs/>
                <w:color w:val="000000"/>
                <w:sz w:val="18"/>
                <w:szCs w:val="18"/>
              </w:rPr>
            </w:pPr>
            <w:r w:rsidRPr="00CF547B">
              <w:rPr>
                <w:b/>
                <w:bCs/>
                <w:color w:val="000000"/>
                <w:sz w:val="18"/>
                <w:szCs w:val="18"/>
              </w:rPr>
              <w:t>F = 12.1817***</w:t>
            </w:r>
          </w:p>
        </w:tc>
        <w:tc>
          <w:tcPr>
            <w:tcW w:w="1584" w:type="dxa"/>
            <w:tcBorders>
              <w:top w:val="nil"/>
              <w:left w:val="nil"/>
              <w:bottom w:val="single" w:sz="4" w:space="0" w:color="auto"/>
              <w:right w:val="single" w:sz="4" w:space="0" w:color="auto"/>
            </w:tcBorders>
            <w:shd w:val="clear" w:color="auto" w:fill="auto"/>
            <w:vAlign w:val="center"/>
            <w:hideMark/>
          </w:tcPr>
          <w:p w14:paraId="72BAB892" w14:textId="77777777" w:rsidR="001E1EF7" w:rsidRPr="00CF547B" w:rsidRDefault="001E1EF7">
            <w:pPr>
              <w:jc w:val="center"/>
              <w:rPr>
                <w:color w:val="000000"/>
                <w:sz w:val="18"/>
                <w:szCs w:val="18"/>
              </w:rPr>
            </w:pPr>
            <w:r w:rsidRPr="00CF547B">
              <w:rPr>
                <w:color w:val="000000"/>
                <w:sz w:val="18"/>
                <w:szCs w:val="18"/>
              </w:rPr>
              <w:t>F = 0.0119</w:t>
            </w:r>
          </w:p>
        </w:tc>
        <w:tc>
          <w:tcPr>
            <w:tcW w:w="1584" w:type="dxa"/>
            <w:tcBorders>
              <w:top w:val="nil"/>
              <w:left w:val="nil"/>
              <w:bottom w:val="single" w:sz="4" w:space="0" w:color="auto"/>
              <w:right w:val="single" w:sz="4" w:space="0" w:color="auto"/>
            </w:tcBorders>
            <w:shd w:val="clear" w:color="auto" w:fill="auto"/>
            <w:vAlign w:val="center"/>
            <w:hideMark/>
          </w:tcPr>
          <w:p w14:paraId="0047B74C" w14:textId="77777777" w:rsidR="001E1EF7" w:rsidRPr="00CF547B" w:rsidRDefault="001E1EF7">
            <w:pPr>
              <w:jc w:val="center"/>
              <w:rPr>
                <w:color w:val="000000"/>
                <w:sz w:val="18"/>
                <w:szCs w:val="18"/>
              </w:rPr>
            </w:pPr>
            <w:r w:rsidRPr="00CF547B">
              <w:rPr>
                <w:color w:val="000000"/>
                <w:sz w:val="18"/>
                <w:szCs w:val="18"/>
              </w:rPr>
              <w:t>F = 0.1523</w:t>
            </w:r>
          </w:p>
        </w:tc>
        <w:tc>
          <w:tcPr>
            <w:tcW w:w="720" w:type="dxa"/>
            <w:tcBorders>
              <w:top w:val="nil"/>
              <w:left w:val="nil"/>
              <w:bottom w:val="single" w:sz="4" w:space="0" w:color="auto"/>
              <w:right w:val="single" w:sz="4" w:space="0" w:color="auto"/>
            </w:tcBorders>
            <w:shd w:val="clear" w:color="auto" w:fill="auto"/>
            <w:vAlign w:val="center"/>
            <w:hideMark/>
          </w:tcPr>
          <w:p w14:paraId="5A4F94A2"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3A05E345" w14:textId="77777777" w:rsidR="001E1EF7" w:rsidRPr="00CF547B" w:rsidRDefault="001E1EF7">
            <w:pPr>
              <w:jc w:val="center"/>
              <w:rPr>
                <w:color w:val="000000"/>
                <w:sz w:val="18"/>
                <w:szCs w:val="18"/>
              </w:rPr>
            </w:pPr>
            <w:r w:rsidRPr="00CF547B">
              <w:rPr>
                <w:color w:val="000000"/>
                <w:sz w:val="18"/>
                <w:szCs w:val="18"/>
              </w:rPr>
              <w:t>0.055</w:t>
            </w:r>
          </w:p>
        </w:tc>
      </w:tr>
      <w:tr w:rsidR="001E1EF7" w:rsidRPr="00CF547B" w14:paraId="521A92D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48D418" w14:textId="77777777" w:rsidR="001E1EF7" w:rsidRPr="00CF547B" w:rsidRDefault="001E1EF7">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52FD7236" w14:textId="77777777" w:rsidR="001E1EF7" w:rsidRPr="00CF547B" w:rsidRDefault="001E1EF7">
            <w:pPr>
              <w:jc w:val="center"/>
              <w:rPr>
                <w:color w:val="000000"/>
                <w:sz w:val="18"/>
                <w:szCs w:val="18"/>
              </w:rPr>
            </w:pPr>
            <w:r w:rsidRPr="00CF547B">
              <w:rPr>
                <w:color w:val="000000"/>
                <w:sz w:val="18"/>
                <w:szCs w:val="18"/>
              </w:rPr>
              <w:t>F = 2.0644</w:t>
            </w:r>
          </w:p>
        </w:tc>
        <w:tc>
          <w:tcPr>
            <w:tcW w:w="1584" w:type="dxa"/>
            <w:tcBorders>
              <w:top w:val="nil"/>
              <w:left w:val="nil"/>
              <w:bottom w:val="single" w:sz="4" w:space="0" w:color="auto"/>
              <w:right w:val="single" w:sz="4" w:space="0" w:color="auto"/>
            </w:tcBorders>
            <w:shd w:val="clear" w:color="auto" w:fill="auto"/>
            <w:vAlign w:val="center"/>
            <w:hideMark/>
          </w:tcPr>
          <w:p w14:paraId="6013651F" w14:textId="77777777" w:rsidR="001E1EF7" w:rsidRPr="00CF547B" w:rsidRDefault="001E1EF7">
            <w:pPr>
              <w:jc w:val="center"/>
              <w:rPr>
                <w:color w:val="000000"/>
                <w:sz w:val="18"/>
                <w:szCs w:val="18"/>
              </w:rPr>
            </w:pPr>
            <w:r w:rsidRPr="00CF547B">
              <w:rPr>
                <w:color w:val="000000"/>
                <w:sz w:val="18"/>
                <w:szCs w:val="18"/>
              </w:rPr>
              <w:t>F = 0.5044</w:t>
            </w:r>
          </w:p>
        </w:tc>
        <w:tc>
          <w:tcPr>
            <w:tcW w:w="1584" w:type="dxa"/>
            <w:tcBorders>
              <w:top w:val="nil"/>
              <w:left w:val="nil"/>
              <w:bottom w:val="single" w:sz="4" w:space="0" w:color="auto"/>
              <w:right w:val="single" w:sz="4" w:space="0" w:color="auto"/>
            </w:tcBorders>
            <w:shd w:val="clear" w:color="auto" w:fill="auto"/>
            <w:vAlign w:val="center"/>
            <w:hideMark/>
          </w:tcPr>
          <w:p w14:paraId="631B387E" w14:textId="33E532B3" w:rsidR="001E1EF7" w:rsidRPr="00CF547B" w:rsidRDefault="00CA5CC0">
            <w:pPr>
              <w:jc w:val="center"/>
              <w:rPr>
                <w:color w:val="000000"/>
                <w:sz w:val="18"/>
                <w:szCs w:val="18"/>
              </w:rPr>
            </w:pPr>
            <w:proofErr w:type="gramStart"/>
            <w:r>
              <w:rPr>
                <w:color w:val="000000"/>
                <w:sz w:val="18"/>
                <w:szCs w:val="18"/>
              </w:rPr>
              <w:t>]=</w:t>
            </w:r>
            <w:proofErr w:type="gramEnd"/>
            <w:r w:rsidR="001E1EF7" w:rsidRPr="00CF547B">
              <w:rPr>
                <w:color w:val="000000"/>
                <w:sz w:val="18"/>
                <w:szCs w:val="18"/>
              </w:rPr>
              <w:t>F = 0.1812</w:t>
            </w:r>
          </w:p>
        </w:tc>
        <w:tc>
          <w:tcPr>
            <w:tcW w:w="720" w:type="dxa"/>
            <w:tcBorders>
              <w:top w:val="nil"/>
              <w:left w:val="nil"/>
              <w:bottom w:val="single" w:sz="4" w:space="0" w:color="auto"/>
              <w:right w:val="single" w:sz="4" w:space="0" w:color="auto"/>
            </w:tcBorders>
            <w:shd w:val="clear" w:color="auto" w:fill="auto"/>
            <w:vAlign w:val="center"/>
            <w:hideMark/>
          </w:tcPr>
          <w:p w14:paraId="265318A2" w14:textId="77777777" w:rsidR="001E1EF7" w:rsidRPr="00CF547B" w:rsidRDefault="001E1EF7">
            <w:pPr>
              <w:jc w:val="center"/>
              <w:rPr>
                <w:color w:val="000000"/>
                <w:sz w:val="18"/>
                <w:szCs w:val="18"/>
              </w:rPr>
            </w:pPr>
            <w:r w:rsidRPr="00CF547B">
              <w:rPr>
                <w:color w:val="000000"/>
                <w:sz w:val="18"/>
                <w:szCs w:val="18"/>
              </w:rPr>
              <w:t>0.008</w:t>
            </w:r>
          </w:p>
        </w:tc>
        <w:tc>
          <w:tcPr>
            <w:tcW w:w="720" w:type="dxa"/>
            <w:tcBorders>
              <w:top w:val="nil"/>
              <w:left w:val="nil"/>
              <w:bottom w:val="single" w:sz="4" w:space="0" w:color="auto"/>
              <w:right w:val="single" w:sz="4" w:space="0" w:color="auto"/>
            </w:tcBorders>
            <w:shd w:val="clear" w:color="auto" w:fill="auto"/>
            <w:vAlign w:val="center"/>
            <w:hideMark/>
          </w:tcPr>
          <w:p w14:paraId="5CE4D70A"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1D5C841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07F4340" w14:textId="77777777" w:rsidR="001E1EF7" w:rsidRPr="00CF547B" w:rsidRDefault="001E1EF7">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0D43DA9A" w14:textId="77777777" w:rsidR="001E1EF7" w:rsidRPr="00CF547B" w:rsidRDefault="001E1EF7">
            <w:pPr>
              <w:jc w:val="center"/>
              <w:rPr>
                <w:b/>
                <w:bCs/>
                <w:color w:val="000000"/>
                <w:sz w:val="18"/>
                <w:szCs w:val="18"/>
              </w:rPr>
            </w:pPr>
            <w:r w:rsidRPr="00CF547B">
              <w:rPr>
                <w:b/>
                <w:bCs/>
                <w:color w:val="000000"/>
                <w:sz w:val="18"/>
                <w:szCs w:val="18"/>
              </w:rPr>
              <w:t>F = 8.3839**</w:t>
            </w:r>
          </w:p>
        </w:tc>
        <w:tc>
          <w:tcPr>
            <w:tcW w:w="1584" w:type="dxa"/>
            <w:tcBorders>
              <w:top w:val="nil"/>
              <w:left w:val="nil"/>
              <w:bottom w:val="single" w:sz="4" w:space="0" w:color="auto"/>
              <w:right w:val="single" w:sz="4" w:space="0" w:color="auto"/>
            </w:tcBorders>
            <w:shd w:val="clear" w:color="auto" w:fill="auto"/>
            <w:vAlign w:val="center"/>
            <w:hideMark/>
          </w:tcPr>
          <w:p w14:paraId="7F25EC15" w14:textId="77777777" w:rsidR="001E1EF7" w:rsidRPr="00CF547B" w:rsidRDefault="001E1EF7">
            <w:pPr>
              <w:jc w:val="center"/>
              <w:rPr>
                <w:color w:val="000000"/>
                <w:sz w:val="18"/>
                <w:szCs w:val="18"/>
              </w:rPr>
            </w:pPr>
            <w:r w:rsidRPr="00CF547B">
              <w:rPr>
                <w:color w:val="000000"/>
                <w:sz w:val="18"/>
                <w:szCs w:val="18"/>
              </w:rPr>
              <w:t>F = 1.2024</w:t>
            </w:r>
          </w:p>
        </w:tc>
        <w:tc>
          <w:tcPr>
            <w:tcW w:w="1584" w:type="dxa"/>
            <w:tcBorders>
              <w:top w:val="nil"/>
              <w:left w:val="nil"/>
              <w:bottom w:val="single" w:sz="4" w:space="0" w:color="auto"/>
              <w:right w:val="single" w:sz="4" w:space="0" w:color="auto"/>
            </w:tcBorders>
            <w:shd w:val="clear" w:color="auto" w:fill="auto"/>
            <w:vAlign w:val="center"/>
            <w:hideMark/>
          </w:tcPr>
          <w:p w14:paraId="6CDECCEC" w14:textId="22E4EA1C" w:rsidR="001E1EF7" w:rsidRPr="00CF547B" w:rsidRDefault="001E1EF7">
            <w:pPr>
              <w:jc w:val="center"/>
              <w:rPr>
                <w:color w:val="000000"/>
                <w:sz w:val="18"/>
                <w:szCs w:val="18"/>
              </w:rPr>
            </w:pPr>
            <w:r w:rsidRPr="00CF547B">
              <w:rPr>
                <w:color w:val="000000"/>
                <w:sz w:val="18"/>
                <w:szCs w:val="18"/>
              </w:rPr>
              <w:t>F = 0.5974</w:t>
            </w:r>
          </w:p>
        </w:tc>
        <w:tc>
          <w:tcPr>
            <w:tcW w:w="720" w:type="dxa"/>
            <w:tcBorders>
              <w:top w:val="nil"/>
              <w:left w:val="nil"/>
              <w:bottom w:val="single" w:sz="4" w:space="0" w:color="auto"/>
              <w:right w:val="single" w:sz="4" w:space="0" w:color="auto"/>
            </w:tcBorders>
            <w:shd w:val="clear" w:color="auto" w:fill="auto"/>
            <w:vAlign w:val="center"/>
            <w:hideMark/>
          </w:tcPr>
          <w:p w14:paraId="3A687E22" w14:textId="77777777" w:rsidR="001E1EF7" w:rsidRPr="00CF547B" w:rsidRDefault="001E1EF7">
            <w:pPr>
              <w:jc w:val="center"/>
              <w:rPr>
                <w:color w:val="000000"/>
                <w:sz w:val="18"/>
                <w:szCs w:val="18"/>
              </w:rPr>
            </w:pPr>
            <w:r w:rsidRPr="00CF547B">
              <w:rPr>
                <w:color w:val="000000"/>
                <w:sz w:val="18"/>
                <w:szCs w:val="18"/>
              </w:rPr>
              <w:t>0.030</w:t>
            </w:r>
          </w:p>
        </w:tc>
        <w:tc>
          <w:tcPr>
            <w:tcW w:w="720" w:type="dxa"/>
            <w:tcBorders>
              <w:top w:val="nil"/>
              <w:left w:val="nil"/>
              <w:bottom w:val="single" w:sz="4" w:space="0" w:color="auto"/>
              <w:right w:val="single" w:sz="4" w:space="0" w:color="auto"/>
            </w:tcBorders>
            <w:shd w:val="clear" w:color="auto" w:fill="auto"/>
            <w:vAlign w:val="center"/>
            <w:hideMark/>
          </w:tcPr>
          <w:p w14:paraId="55BBB6B1" w14:textId="77777777" w:rsidR="001E1EF7" w:rsidRPr="00CF547B" w:rsidRDefault="001E1EF7">
            <w:pPr>
              <w:jc w:val="center"/>
              <w:rPr>
                <w:color w:val="000000"/>
                <w:sz w:val="18"/>
                <w:szCs w:val="18"/>
              </w:rPr>
            </w:pPr>
            <w:r w:rsidRPr="00CF547B">
              <w:rPr>
                <w:color w:val="000000"/>
                <w:sz w:val="18"/>
                <w:szCs w:val="18"/>
              </w:rPr>
              <w:t>0.067</w:t>
            </w:r>
          </w:p>
        </w:tc>
      </w:tr>
      <w:tr w:rsidR="001E1EF7" w:rsidRPr="00CF547B" w14:paraId="3324BA0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CE251E9" w14:textId="31F1EB53" w:rsidR="001E1EF7" w:rsidRPr="00CF547B" w:rsidRDefault="001E1EF7">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116D42F2"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7ADF596"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7B353C2"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5A11245"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F469DE8"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4572C393"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3008158" w14:textId="77777777" w:rsidR="001E1EF7" w:rsidRPr="00CF547B" w:rsidRDefault="001E1EF7">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656EE3A9" w14:textId="77777777" w:rsidR="001E1EF7" w:rsidRPr="00CF547B" w:rsidRDefault="001E1EF7">
            <w:pPr>
              <w:jc w:val="center"/>
              <w:rPr>
                <w:color w:val="000000"/>
                <w:sz w:val="18"/>
                <w:szCs w:val="18"/>
              </w:rPr>
            </w:pPr>
            <w:r w:rsidRPr="00CF547B">
              <w:rPr>
                <w:color w:val="000000"/>
                <w:sz w:val="18"/>
                <w:szCs w:val="18"/>
              </w:rPr>
              <w:t>X2 = 1.5009</w:t>
            </w:r>
          </w:p>
        </w:tc>
        <w:tc>
          <w:tcPr>
            <w:tcW w:w="1584" w:type="dxa"/>
            <w:tcBorders>
              <w:top w:val="nil"/>
              <w:left w:val="nil"/>
              <w:bottom w:val="single" w:sz="4" w:space="0" w:color="auto"/>
              <w:right w:val="single" w:sz="4" w:space="0" w:color="auto"/>
            </w:tcBorders>
            <w:shd w:val="clear" w:color="auto" w:fill="auto"/>
            <w:vAlign w:val="center"/>
            <w:hideMark/>
          </w:tcPr>
          <w:p w14:paraId="6A20AA4D" w14:textId="77777777" w:rsidR="001E1EF7" w:rsidRPr="00CF547B" w:rsidRDefault="001E1EF7">
            <w:pPr>
              <w:jc w:val="center"/>
              <w:rPr>
                <w:color w:val="000000"/>
                <w:sz w:val="18"/>
                <w:szCs w:val="18"/>
              </w:rPr>
            </w:pPr>
            <w:r w:rsidRPr="00CF547B">
              <w:rPr>
                <w:color w:val="000000"/>
                <w:sz w:val="18"/>
                <w:szCs w:val="18"/>
              </w:rPr>
              <w:t>X2 = 2.5306</w:t>
            </w:r>
          </w:p>
        </w:tc>
        <w:tc>
          <w:tcPr>
            <w:tcW w:w="1584" w:type="dxa"/>
            <w:tcBorders>
              <w:top w:val="nil"/>
              <w:left w:val="nil"/>
              <w:bottom w:val="single" w:sz="4" w:space="0" w:color="auto"/>
              <w:right w:val="single" w:sz="4" w:space="0" w:color="auto"/>
            </w:tcBorders>
            <w:shd w:val="clear" w:color="auto" w:fill="auto"/>
            <w:vAlign w:val="center"/>
            <w:hideMark/>
          </w:tcPr>
          <w:p w14:paraId="023238FF" w14:textId="77777777" w:rsidR="001E1EF7" w:rsidRPr="00CF547B" w:rsidRDefault="001E1EF7">
            <w:pPr>
              <w:jc w:val="center"/>
              <w:rPr>
                <w:color w:val="000000"/>
                <w:sz w:val="18"/>
                <w:szCs w:val="18"/>
              </w:rPr>
            </w:pPr>
            <w:r w:rsidRPr="00CF547B">
              <w:rPr>
                <w:color w:val="000000"/>
                <w:sz w:val="18"/>
                <w:szCs w:val="18"/>
              </w:rPr>
              <w:t>X2 = 0.3944</w:t>
            </w:r>
          </w:p>
        </w:tc>
        <w:tc>
          <w:tcPr>
            <w:tcW w:w="720" w:type="dxa"/>
            <w:tcBorders>
              <w:top w:val="nil"/>
              <w:left w:val="nil"/>
              <w:bottom w:val="single" w:sz="4" w:space="0" w:color="auto"/>
              <w:right w:val="single" w:sz="4" w:space="0" w:color="auto"/>
            </w:tcBorders>
            <w:shd w:val="clear" w:color="auto" w:fill="auto"/>
            <w:vAlign w:val="center"/>
            <w:hideMark/>
          </w:tcPr>
          <w:p w14:paraId="5BC14D20" w14:textId="77777777" w:rsidR="001E1EF7" w:rsidRPr="00CF547B" w:rsidRDefault="001E1EF7">
            <w:pPr>
              <w:jc w:val="center"/>
              <w:rPr>
                <w:color w:val="000000"/>
                <w:sz w:val="18"/>
                <w:szCs w:val="18"/>
              </w:rPr>
            </w:pPr>
            <w:r w:rsidRPr="00CF547B">
              <w:rPr>
                <w:color w:val="000000"/>
                <w:sz w:val="18"/>
                <w:szCs w:val="18"/>
              </w:rPr>
              <w:t>0.017</w:t>
            </w:r>
          </w:p>
        </w:tc>
        <w:tc>
          <w:tcPr>
            <w:tcW w:w="720" w:type="dxa"/>
            <w:tcBorders>
              <w:top w:val="nil"/>
              <w:left w:val="nil"/>
              <w:bottom w:val="single" w:sz="4" w:space="0" w:color="auto"/>
              <w:right w:val="single" w:sz="4" w:space="0" w:color="auto"/>
            </w:tcBorders>
            <w:shd w:val="clear" w:color="auto" w:fill="auto"/>
            <w:vAlign w:val="center"/>
            <w:hideMark/>
          </w:tcPr>
          <w:p w14:paraId="21B8B133" w14:textId="77777777" w:rsidR="001E1EF7" w:rsidRPr="00CF547B" w:rsidRDefault="001E1EF7">
            <w:pPr>
              <w:jc w:val="center"/>
              <w:rPr>
                <w:color w:val="000000"/>
                <w:sz w:val="18"/>
                <w:szCs w:val="18"/>
              </w:rPr>
            </w:pPr>
            <w:r w:rsidRPr="00CF547B">
              <w:rPr>
                <w:color w:val="000000"/>
                <w:sz w:val="18"/>
                <w:szCs w:val="18"/>
              </w:rPr>
              <w:t>0.048</w:t>
            </w:r>
          </w:p>
        </w:tc>
      </w:tr>
      <w:tr w:rsidR="001E1EF7" w:rsidRPr="00CF547B" w14:paraId="027C0F7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6C49F92" w14:textId="22C132A9" w:rsidR="001E1EF7" w:rsidRPr="00CF547B" w:rsidRDefault="001E1EF7">
            <w:pPr>
              <w:jc w:val="center"/>
              <w:rPr>
                <w:b/>
                <w:bCs/>
                <w:color w:val="000000"/>
                <w:sz w:val="18"/>
                <w:szCs w:val="18"/>
              </w:rPr>
            </w:pPr>
            <w:r w:rsidRPr="00CF547B">
              <w:rPr>
                <w:b/>
                <w:bCs/>
                <w:color w:val="000000"/>
                <w:sz w:val="18"/>
                <w:szCs w:val="18"/>
              </w:rPr>
              <w:t>REPRODUCTI</w:t>
            </w:r>
            <w:r w:rsidR="00920018" w:rsidRPr="00CF547B">
              <w:rPr>
                <w:b/>
                <w:bCs/>
                <w:color w:val="000000"/>
                <w:sz w:val="18"/>
                <w:szCs w:val="18"/>
              </w:rPr>
              <w:t>ON</w:t>
            </w:r>
          </w:p>
        </w:tc>
        <w:tc>
          <w:tcPr>
            <w:tcW w:w="1584" w:type="dxa"/>
            <w:tcBorders>
              <w:top w:val="nil"/>
              <w:left w:val="nil"/>
              <w:bottom w:val="single" w:sz="4" w:space="0" w:color="auto"/>
              <w:right w:val="single" w:sz="4" w:space="0" w:color="auto"/>
            </w:tcBorders>
            <w:shd w:val="clear" w:color="auto" w:fill="auto"/>
            <w:vAlign w:val="center"/>
            <w:hideMark/>
          </w:tcPr>
          <w:p w14:paraId="602A6021" w14:textId="77777777" w:rsidR="001E1EF7" w:rsidRPr="00CF547B" w:rsidRDefault="001E1EF7">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4B6C5C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2CD48F2" w14:textId="77777777" w:rsidR="001E1EF7" w:rsidRPr="00CF547B" w:rsidRDefault="001E1EF7">
            <w:pPr>
              <w:jc w:val="center"/>
              <w:rPr>
                <w:b/>
                <w:bCs/>
                <w:color w:val="000000"/>
                <w:sz w:val="18"/>
                <w:szCs w:val="18"/>
              </w:rPr>
            </w:pPr>
            <w:r w:rsidRPr="00CF547B">
              <w:rPr>
                <w:b/>
                <w:bCs/>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874188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8DC9CE7"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541309F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C699E31" w14:textId="77777777" w:rsidR="001E1EF7" w:rsidRPr="00CF547B" w:rsidRDefault="001E1EF7">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2AE6C1D4"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1</w:t>
            </w:r>
            <w:proofErr w:type="gramEnd"/>
            <w:r w:rsidRPr="00CF547B">
              <w:rPr>
                <w:color w:val="000000"/>
                <w:sz w:val="18"/>
                <w:szCs w:val="18"/>
              </w:rPr>
              <w:t>.8167</w:t>
            </w:r>
          </w:p>
        </w:tc>
        <w:tc>
          <w:tcPr>
            <w:tcW w:w="1584" w:type="dxa"/>
            <w:tcBorders>
              <w:top w:val="nil"/>
              <w:left w:val="nil"/>
              <w:bottom w:val="single" w:sz="4" w:space="0" w:color="auto"/>
              <w:right w:val="single" w:sz="4" w:space="0" w:color="auto"/>
            </w:tcBorders>
            <w:shd w:val="clear" w:color="auto" w:fill="auto"/>
            <w:vAlign w:val="center"/>
            <w:hideMark/>
          </w:tcPr>
          <w:p w14:paraId="71A6AE84" w14:textId="77777777" w:rsidR="001E1EF7" w:rsidRPr="00CF547B" w:rsidRDefault="001E1EF7">
            <w:pPr>
              <w:jc w:val="center"/>
              <w:rPr>
                <w:color w:val="000000"/>
                <w:sz w:val="18"/>
                <w:szCs w:val="18"/>
              </w:rPr>
            </w:pPr>
            <w:r w:rsidRPr="00CF547B">
              <w:rPr>
                <w:color w:val="000000"/>
                <w:sz w:val="18"/>
                <w:szCs w:val="18"/>
              </w:rPr>
              <w:t>X2 = 0.8656</w:t>
            </w:r>
          </w:p>
        </w:tc>
        <w:tc>
          <w:tcPr>
            <w:tcW w:w="1584" w:type="dxa"/>
            <w:tcBorders>
              <w:top w:val="nil"/>
              <w:left w:val="nil"/>
              <w:bottom w:val="single" w:sz="4" w:space="0" w:color="auto"/>
              <w:right w:val="single" w:sz="4" w:space="0" w:color="auto"/>
            </w:tcBorders>
            <w:shd w:val="clear" w:color="auto" w:fill="auto"/>
            <w:vAlign w:val="center"/>
            <w:hideMark/>
          </w:tcPr>
          <w:p w14:paraId="2281E941" w14:textId="77777777" w:rsidR="001E1EF7" w:rsidRPr="00CF547B" w:rsidRDefault="001E1EF7">
            <w:pPr>
              <w:jc w:val="center"/>
              <w:rPr>
                <w:color w:val="000000"/>
                <w:sz w:val="18"/>
                <w:szCs w:val="18"/>
              </w:rPr>
            </w:pPr>
            <w:r w:rsidRPr="00CF547B">
              <w:rPr>
                <w:color w:val="000000"/>
                <w:sz w:val="18"/>
                <w:szCs w:val="18"/>
              </w:rPr>
              <w:t>X2 = 0.8667</w:t>
            </w:r>
          </w:p>
        </w:tc>
        <w:tc>
          <w:tcPr>
            <w:tcW w:w="720" w:type="dxa"/>
            <w:tcBorders>
              <w:top w:val="nil"/>
              <w:left w:val="nil"/>
              <w:bottom w:val="single" w:sz="4" w:space="0" w:color="auto"/>
              <w:right w:val="single" w:sz="4" w:space="0" w:color="auto"/>
            </w:tcBorders>
            <w:shd w:val="clear" w:color="auto" w:fill="auto"/>
            <w:vAlign w:val="center"/>
            <w:hideMark/>
          </w:tcPr>
          <w:p w14:paraId="6CDE1A48" w14:textId="77777777" w:rsidR="001E1EF7" w:rsidRPr="00CF547B" w:rsidRDefault="001E1EF7">
            <w:pPr>
              <w:jc w:val="center"/>
              <w:rPr>
                <w:color w:val="000000"/>
                <w:sz w:val="18"/>
                <w:szCs w:val="18"/>
              </w:rPr>
            </w:pPr>
            <w:r w:rsidRPr="00CF547B">
              <w:rPr>
                <w:color w:val="000000"/>
                <w:sz w:val="18"/>
                <w:szCs w:val="18"/>
              </w:rPr>
              <w:t>0.047</w:t>
            </w:r>
          </w:p>
        </w:tc>
        <w:tc>
          <w:tcPr>
            <w:tcW w:w="720" w:type="dxa"/>
            <w:tcBorders>
              <w:top w:val="nil"/>
              <w:left w:val="nil"/>
              <w:bottom w:val="single" w:sz="4" w:space="0" w:color="auto"/>
              <w:right w:val="single" w:sz="4" w:space="0" w:color="auto"/>
            </w:tcBorders>
            <w:shd w:val="clear" w:color="auto" w:fill="auto"/>
            <w:vAlign w:val="center"/>
            <w:hideMark/>
          </w:tcPr>
          <w:p w14:paraId="1FA33ACA" w14:textId="77777777" w:rsidR="001E1EF7" w:rsidRPr="00CF547B" w:rsidRDefault="001E1EF7">
            <w:pPr>
              <w:jc w:val="center"/>
              <w:rPr>
                <w:color w:val="000000"/>
                <w:sz w:val="18"/>
                <w:szCs w:val="18"/>
              </w:rPr>
            </w:pPr>
            <w:r w:rsidRPr="00CF547B">
              <w:rPr>
                <w:color w:val="000000"/>
                <w:sz w:val="18"/>
                <w:szCs w:val="18"/>
              </w:rPr>
              <w:t>0.112</w:t>
            </w:r>
          </w:p>
        </w:tc>
      </w:tr>
      <w:tr w:rsidR="001E1EF7" w:rsidRPr="00CF547B" w14:paraId="4BBEB1E5"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7971ED24" w14:textId="77777777" w:rsidR="001E1EF7" w:rsidRPr="00CF547B" w:rsidRDefault="001E1EF7">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22A388EC"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C88F89"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73777C1"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5F9D9B0"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D212615"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061753EC"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DBB75DB"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4BA54054" w14:textId="77777777" w:rsidR="001E1EF7" w:rsidRPr="00CF547B" w:rsidRDefault="001E1EF7">
            <w:pPr>
              <w:jc w:val="center"/>
              <w:rPr>
                <w:b/>
                <w:bCs/>
                <w:color w:val="000000"/>
                <w:sz w:val="18"/>
                <w:szCs w:val="18"/>
              </w:rPr>
            </w:pPr>
            <w:r w:rsidRPr="00CF547B">
              <w:rPr>
                <w:b/>
                <w:bCs/>
                <w:color w:val="000000"/>
                <w:sz w:val="18"/>
                <w:szCs w:val="18"/>
              </w:rPr>
              <w:t>X2 = 11.3193***</w:t>
            </w:r>
          </w:p>
        </w:tc>
        <w:tc>
          <w:tcPr>
            <w:tcW w:w="1584" w:type="dxa"/>
            <w:tcBorders>
              <w:top w:val="nil"/>
              <w:left w:val="nil"/>
              <w:bottom w:val="single" w:sz="4" w:space="0" w:color="auto"/>
              <w:right w:val="single" w:sz="4" w:space="0" w:color="auto"/>
            </w:tcBorders>
            <w:shd w:val="clear" w:color="auto" w:fill="auto"/>
            <w:vAlign w:val="center"/>
            <w:hideMark/>
          </w:tcPr>
          <w:p w14:paraId="1DA1B467" w14:textId="77777777" w:rsidR="001E1EF7" w:rsidRPr="00CF547B" w:rsidRDefault="001E1EF7">
            <w:pPr>
              <w:jc w:val="center"/>
              <w:rPr>
                <w:b/>
                <w:bCs/>
                <w:color w:val="000000"/>
                <w:sz w:val="18"/>
                <w:szCs w:val="18"/>
              </w:rPr>
            </w:pPr>
            <w:r w:rsidRPr="00CF547B">
              <w:rPr>
                <w:b/>
                <w:bCs/>
                <w:color w:val="000000"/>
                <w:sz w:val="18"/>
                <w:szCs w:val="18"/>
              </w:rPr>
              <w:t>X2 = 7.8754**</w:t>
            </w:r>
          </w:p>
        </w:tc>
        <w:tc>
          <w:tcPr>
            <w:tcW w:w="1584" w:type="dxa"/>
            <w:tcBorders>
              <w:top w:val="nil"/>
              <w:left w:val="nil"/>
              <w:bottom w:val="single" w:sz="4" w:space="0" w:color="auto"/>
              <w:right w:val="single" w:sz="4" w:space="0" w:color="auto"/>
            </w:tcBorders>
            <w:shd w:val="clear" w:color="auto" w:fill="auto"/>
            <w:vAlign w:val="center"/>
            <w:hideMark/>
          </w:tcPr>
          <w:p w14:paraId="5F929DBF" w14:textId="77777777" w:rsidR="001E1EF7" w:rsidRPr="00CF547B" w:rsidRDefault="001E1EF7">
            <w:pPr>
              <w:jc w:val="center"/>
              <w:rPr>
                <w:color w:val="000000"/>
                <w:sz w:val="18"/>
                <w:szCs w:val="18"/>
              </w:rPr>
            </w:pPr>
            <w:r w:rsidRPr="00CF547B">
              <w:rPr>
                <w:color w:val="000000"/>
                <w:sz w:val="18"/>
                <w:szCs w:val="18"/>
              </w:rPr>
              <w:t>X2 = 0.0077</w:t>
            </w:r>
          </w:p>
        </w:tc>
        <w:tc>
          <w:tcPr>
            <w:tcW w:w="720" w:type="dxa"/>
            <w:tcBorders>
              <w:top w:val="nil"/>
              <w:left w:val="nil"/>
              <w:bottom w:val="single" w:sz="4" w:space="0" w:color="auto"/>
              <w:right w:val="single" w:sz="4" w:space="0" w:color="auto"/>
            </w:tcBorders>
            <w:shd w:val="clear" w:color="auto" w:fill="auto"/>
            <w:vAlign w:val="center"/>
            <w:hideMark/>
          </w:tcPr>
          <w:p w14:paraId="16BA896C" w14:textId="77777777" w:rsidR="001E1EF7" w:rsidRPr="00CF547B" w:rsidRDefault="001E1EF7">
            <w:pPr>
              <w:jc w:val="center"/>
              <w:rPr>
                <w:color w:val="000000"/>
                <w:sz w:val="18"/>
                <w:szCs w:val="18"/>
              </w:rPr>
            </w:pPr>
            <w:r w:rsidRPr="00CF547B">
              <w:rPr>
                <w:color w:val="000000"/>
                <w:sz w:val="18"/>
                <w:szCs w:val="18"/>
              </w:rPr>
              <w:t>0.147</w:t>
            </w:r>
          </w:p>
        </w:tc>
        <w:tc>
          <w:tcPr>
            <w:tcW w:w="720" w:type="dxa"/>
            <w:tcBorders>
              <w:top w:val="nil"/>
              <w:left w:val="nil"/>
              <w:bottom w:val="single" w:sz="4" w:space="0" w:color="auto"/>
              <w:right w:val="single" w:sz="4" w:space="0" w:color="auto"/>
            </w:tcBorders>
            <w:shd w:val="clear" w:color="auto" w:fill="auto"/>
            <w:vAlign w:val="center"/>
            <w:hideMark/>
          </w:tcPr>
          <w:p w14:paraId="0D36B05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24ED08A3"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7FB2A33"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098EB97A" w14:textId="77777777" w:rsidR="001E1EF7" w:rsidRPr="00CF547B" w:rsidRDefault="001E1EF7">
            <w:pPr>
              <w:jc w:val="center"/>
              <w:rPr>
                <w:color w:val="000000"/>
                <w:sz w:val="18"/>
                <w:szCs w:val="18"/>
              </w:rPr>
            </w:pPr>
            <w:r w:rsidRPr="00CF547B">
              <w:rPr>
                <w:color w:val="000000"/>
                <w:sz w:val="18"/>
                <w:szCs w:val="18"/>
              </w:rPr>
              <w:t>X2 = 0.204</w:t>
            </w:r>
          </w:p>
        </w:tc>
        <w:tc>
          <w:tcPr>
            <w:tcW w:w="1584" w:type="dxa"/>
            <w:tcBorders>
              <w:top w:val="nil"/>
              <w:left w:val="nil"/>
              <w:bottom w:val="single" w:sz="4" w:space="0" w:color="auto"/>
              <w:right w:val="single" w:sz="4" w:space="0" w:color="auto"/>
            </w:tcBorders>
            <w:shd w:val="clear" w:color="auto" w:fill="auto"/>
            <w:vAlign w:val="center"/>
            <w:hideMark/>
          </w:tcPr>
          <w:p w14:paraId="436E33B8" w14:textId="77777777" w:rsidR="001E1EF7" w:rsidRPr="00CF547B" w:rsidRDefault="001E1EF7">
            <w:pPr>
              <w:jc w:val="center"/>
              <w:rPr>
                <w:color w:val="000000"/>
                <w:sz w:val="18"/>
                <w:szCs w:val="18"/>
              </w:rPr>
            </w:pPr>
            <w:r w:rsidRPr="00CF547B">
              <w:rPr>
                <w:color w:val="000000"/>
                <w:sz w:val="18"/>
                <w:szCs w:val="18"/>
              </w:rPr>
              <w:t>X2 = 0.8181</w:t>
            </w:r>
          </w:p>
        </w:tc>
        <w:tc>
          <w:tcPr>
            <w:tcW w:w="1584" w:type="dxa"/>
            <w:tcBorders>
              <w:top w:val="nil"/>
              <w:left w:val="nil"/>
              <w:bottom w:val="single" w:sz="4" w:space="0" w:color="auto"/>
              <w:right w:val="single" w:sz="4" w:space="0" w:color="auto"/>
            </w:tcBorders>
            <w:shd w:val="clear" w:color="auto" w:fill="auto"/>
            <w:vAlign w:val="center"/>
            <w:hideMark/>
          </w:tcPr>
          <w:p w14:paraId="75C2EEBC"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24D9AC8"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637C77F"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67DFB869"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4712337" w14:textId="77777777" w:rsidR="001E1EF7" w:rsidRPr="00CF547B" w:rsidRDefault="001E1EF7">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7360D230"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46C7A24" w14:textId="77777777" w:rsidR="001E1EF7" w:rsidRPr="00CF547B" w:rsidRDefault="001E1EF7">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09696EA"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C284EB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15FEBA3" w14:textId="77777777" w:rsidR="001E1EF7" w:rsidRPr="00CF547B" w:rsidRDefault="001E1EF7">
            <w:pPr>
              <w:jc w:val="center"/>
              <w:rPr>
                <w:color w:val="000000"/>
                <w:sz w:val="18"/>
                <w:szCs w:val="18"/>
              </w:rPr>
            </w:pPr>
            <w:r w:rsidRPr="00CF547B">
              <w:rPr>
                <w:color w:val="000000"/>
                <w:sz w:val="18"/>
                <w:szCs w:val="18"/>
              </w:rPr>
              <w:t> </w:t>
            </w:r>
          </w:p>
        </w:tc>
      </w:tr>
      <w:tr w:rsidR="001E1EF7" w:rsidRPr="00CF547B" w14:paraId="7E879CDC"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0CB27914" w14:textId="77777777" w:rsidR="001E1EF7" w:rsidRPr="00CF547B" w:rsidRDefault="001E1EF7">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35DB9B14" w14:textId="77777777" w:rsidR="001E1EF7" w:rsidRPr="00CF547B" w:rsidRDefault="001E1EF7">
            <w:pPr>
              <w:jc w:val="center"/>
              <w:rPr>
                <w:b/>
                <w:bCs/>
                <w:color w:val="000000"/>
                <w:sz w:val="18"/>
                <w:szCs w:val="18"/>
              </w:rPr>
            </w:pPr>
            <w:r w:rsidRPr="00CF547B">
              <w:rPr>
                <w:b/>
                <w:bCs/>
                <w:color w:val="000000"/>
                <w:sz w:val="18"/>
                <w:szCs w:val="18"/>
              </w:rPr>
              <w:t>X2 = 4.3122*</w:t>
            </w:r>
          </w:p>
        </w:tc>
        <w:tc>
          <w:tcPr>
            <w:tcW w:w="1584" w:type="dxa"/>
            <w:tcBorders>
              <w:top w:val="nil"/>
              <w:left w:val="nil"/>
              <w:bottom w:val="single" w:sz="4" w:space="0" w:color="auto"/>
              <w:right w:val="single" w:sz="4" w:space="0" w:color="auto"/>
            </w:tcBorders>
            <w:shd w:val="clear" w:color="auto" w:fill="auto"/>
            <w:vAlign w:val="center"/>
            <w:hideMark/>
          </w:tcPr>
          <w:p w14:paraId="44D92B8D" w14:textId="77777777" w:rsidR="001E1EF7" w:rsidRPr="00CF547B" w:rsidRDefault="001E1EF7">
            <w:pPr>
              <w:jc w:val="center"/>
              <w:rPr>
                <w:color w:val="000000"/>
                <w:sz w:val="18"/>
                <w:szCs w:val="18"/>
              </w:rPr>
            </w:pPr>
            <w:r w:rsidRPr="00CF547B">
              <w:rPr>
                <w:color w:val="000000"/>
                <w:sz w:val="18"/>
                <w:szCs w:val="18"/>
              </w:rPr>
              <w:t>X2 = 0.6727</w:t>
            </w:r>
          </w:p>
        </w:tc>
        <w:tc>
          <w:tcPr>
            <w:tcW w:w="1584" w:type="dxa"/>
            <w:tcBorders>
              <w:top w:val="nil"/>
              <w:left w:val="nil"/>
              <w:bottom w:val="single" w:sz="4" w:space="0" w:color="auto"/>
              <w:right w:val="single" w:sz="4" w:space="0" w:color="auto"/>
            </w:tcBorders>
            <w:shd w:val="clear" w:color="auto" w:fill="auto"/>
            <w:vAlign w:val="center"/>
            <w:hideMark/>
          </w:tcPr>
          <w:p w14:paraId="5A689F88" w14:textId="77777777" w:rsidR="001E1EF7" w:rsidRPr="00CF547B" w:rsidRDefault="001E1EF7">
            <w:pPr>
              <w:jc w:val="center"/>
              <w:rPr>
                <w:color w:val="000000"/>
                <w:sz w:val="18"/>
                <w:szCs w:val="18"/>
              </w:rPr>
            </w:pPr>
            <w:r w:rsidRPr="00CF547B">
              <w:rPr>
                <w:color w:val="000000"/>
                <w:sz w:val="18"/>
                <w:szCs w:val="18"/>
              </w:rPr>
              <w:t xml:space="preserve">X2 </w:t>
            </w:r>
            <w:proofErr w:type="gramStart"/>
            <w:r w:rsidRPr="00CF547B">
              <w:rPr>
                <w:color w:val="000000"/>
                <w:sz w:val="18"/>
                <w:szCs w:val="18"/>
              </w:rPr>
              <w:t>=  0</w:t>
            </w:r>
            <w:proofErr w:type="gramEnd"/>
            <w:r w:rsidRPr="00CF547B">
              <w:rPr>
                <w:color w:val="000000"/>
                <w:sz w:val="18"/>
                <w:szCs w:val="18"/>
              </w:rPr>
              <w:t>.4926</w:t>
            </w:r>
          </w:p>
        </w:tc>
        <w:tc>
          <w:tcPr>
            <w:tcW w:w="720" w:type="dxa"/>
            <w:tcBorders>
              <w:top w:val="nil"/>
              <w:left w:val="nil"/>
              <w:bottom w:val="single" w:sz="4" w:space="0" w:color="auto"/>
              <w:right w:val="single" w:sz="4" w:space="0" w:color="auto"/>
            </w:tcBorders>
            <w:shd w:val="clear" w:color="auto" w:fill="auto"/>
            <w:vAlign w:val="center"/>
            <w:hideMark/>
          </w:tcPr>
          <w:p w14:paraId="7ABD000A" w14:textId="77777777" w:rsidR="001E1EF7" w:rsidRPr="00CF547B" w:rsidRDefault="001E1EF7">
            <w:pPr>
              <w:jc w:val="center"/>
              <w:rPr>
                <w:color w:val="000000"/>
                <w:sz w:val="18"/>
                <w:szCs w:val="18"/>
              </w:rPr>
            </w:pPr>
            <w:r w:rsidRPr="00CF547B">
              <w:rPr>
                <w:color w:val="000000"/>
                <w:sz w:val="18"/>
                <w:szCs w:val="18"/>
              </w:rPr>
              <w:t>0.482</w:t>
            </w:r>
          </w:p>
        </w:tc>
        <w:tc>
          <w:tcPr>
            <w:tcW w:w="720" w:type="dxa"/>
            <w:tcBorders>
              <w:top w:val="nil"/>
              <w:left w:val="nil"/>
              <w:bottom w:val="single" w:sz="4" w:space="0" w:color="auto"/>
              <w:right w:val="single" w:sz="4" w:space="0" w:color="auto"/>
            </w:tcBorders>
            <w:shd w:val="clear" w:color="auto" w:fill="auto"/>
            <w:vAlign w:val="center"/>
            <w:hideMark/>
          </w:tcPr>
          <w:p w14:paraId="3FB78575" w14:textId="77777777" w:rsidR="001E1EF7" w:rsidRPr="00CF547B" w:rsidRDefault="001E1EF7">
            <w:pPr>
              <w:jc w:val="center"/>
              <w:rPr>
                <w:color w:val="000000"/>
                <w:sz w:val="18"/>
                <w:szCs w:val="18"/>
              </w:rPr>
            </w:pPr>
            <w:r w:rsidRPr="00CF547B">
              <w:rPr>
                <w:color w:val="000000"/>
                <w:sz w:val="18"/>
                <w:szCs w:val="18"/>
              </w:rPr>
              <w:t>0.482</w:t>
            </w:r>
          </w:p>
        </w:tc>
      </w:tr>
      <w:tr w:rsidR="001E1EF7" w:rsidRPr="00CF547B" w14:paraId="79D7EC81"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399AF70" w14:textId="77777777" w:rsidR="001E1EF7" w:rsidRPr="00CF547B" w:rsidRDefault="001E1EF7">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29EC3DEC" w14:textId="77777777" w:rsidR="001E1EF7" w:rsidRPr="00CF547B" w:rsidRDefault="001E1EF7">
            <w:pPr>
              <w:jc w:val="center"/>
              <w:rPr>
                <w:b/>
                <w:bCs/>
                <w:color w:val="000000"/>
                <w:sz w:val="18"/>
                <w:szCs w:val="18"/>
              </w:rPr>
            </w:pPr>
            <w:r w:rsidRPr="00CF547B">
              <w:rPr>
                <w:b/>
                <w:bCs/>
                <w:color w:val="000000"/>
                <w:sz w:val="18"/>
                <w:szCs w:val="18"/>
              </w:rPr>
              <w:t>X2 = 23.038***</w:t>
            </w:r>
          </w:p>
        </w:tc>
        <w:tc>
          <w:tcPr>
            <w:tcW w:w="1584" w:type="dxa"/>
            <w:tcBorders>
              <w:top w:val="nil"/>
              <w:left w:val="nil"/>
              <w:bottom w:val="single" w:sz="4" w:space="0" w:color="auto"/>
              <w:right w:val="single" w:sz="4" w:space="0" w:color="auto"/>
            </w:tcBorders>
            <w:shd w:val="clear" w:color="auto" w:fill="auto"/>
            <w:vAlign w:val="center"/>
            <w:hideMark/>
          </w:tcPr>
          <w:p w14:paraId="67103F3A" w14:textId="77777777" w:rsidR="001E1EF7" w:rsidRPr="00CF547B" w:rsidRDefault="001E1EF7">
            <w:pPr>
              <w:jc w:val="center"/>
              <w:rPr>
                <w:b/>
                <w:bCs/>
                <w:color w:val="000000"/>
                <w:sz w:val="18"/>
                <w:szCs w:val="18"/>
              </w:rPr>
            </w:pPr>
            <w:r w:rsidRPr="00CF547B">
              <w:rPr>
                <w:b/>
                <w:bCs/>
                <w:color w:val="000000"/>
                <w:sz w:val="18"/>
                <w:szCs w:val="18"/>
              </w:rPr>
              <w:t>X2 = 10.265**</w:t>
            </w:r>
          </w:p>
        </w:tc>
        <w:tc>
          <w:tcPr>
            <w:tcW w:w="1584" w:type="dxa"/>
            <w:tcBorders>
              <w:top w:val="nil"/>
              <w:left w:val="nil"/>
              <w:bottom w:val="single" w:sz="4" w:space="0" w:color="auto"/>
              <w:right w:val="single" w:sz="4" w:space="0" w:color="auto"/>
            </w:tcBorders>
            <w:shd w:val="clear" w:color="auto" w:fill="auto"/>
            <w:vAlign w:val="center"/>
            <w:hideMark/>
          </w:tcPr>
          <w:p w14:paraId="7556929F"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543D5F3"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66738C3D" w14:textId="77777777" w:rsidR="001E1EF7" w:rsidRPr="00CF547B" w:rsidRDefault="001E1EF7">
            <w:pPr>
              <w:jc w:val="center"/>
              <w:rPr>
                <w:color w:val="000000"/>
                <w:sz w:val="18"/>
                <w:szCs w:val="18"/>
              </w:rPr>
            </w:pPr>
            <w:r w:rsidRPr="00CF547B">
              <w:rPr>
                <w:color w:val="000000"/>
                <w:sz w:val="18"/>
                <w:szCs w:val="18"/>
              </w:rPr>
              <w:t> </w:t>
            </w:r>
          </w:p>
        </w:tc>
      </w:tr>
      <w:tr w:rsidR="009219AD" w:rsidRPr="00CF547B" w14:paraId="301201B0"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B9903BA" w14:textId="77777777" w:rsidR="001E1EF7" w:rsidRPr="00CF547B" w:rsidRDefault="001E1EF7">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6830E1F1" w14:textId="77777777" w:rsidR="001E1EF7" w:rsidRPr="00CF547B" w:rsidRDefault="001E1EF7">
            <w:pPr>
              <w:jc w:val="center"/>
              <w:rPr>
                <w:b/>
                <w:bCs/>
                <w:color w:val="000000"/>
                <w:sz w:val="18"/>
                <w:szCs w:val="18"/>
              </w:rPr>
            </w:pPr>
            <w:r w:rsidRPr="00CF547B">
              <w:rPr>
                <w:b/>
                <w:bCs/>
                <w:color w:val="000000"/>
                <w:sz w:val="18"/>
                <w:szCs w:val="18"/>
              </w:rPr>
              <w:t>X2 = 5.0412*</w:t>
            </w:r>
          </w:p>
        </w:tc>
        <w:tc>
          <w:tcPr>
            <w:tcW w:w="1584" w:type="dxa"/>
            <w:tcBorders>
              <w:top w:val="nil"/>
              <w:left w:val="nil"/>
              <w:bottom w:val="single" w:sz="4" w:space="0" w:color="auto"/>
              <w:right w:val="single" w:sz="4" w:space="0" w:color="auto"/>
            </w:tcBorders>
            <w:shd w:val="clear" w:color="auto" w:fill="auto"/>
            <w:vAlign w:val="center"/>
            <w:hideMark/>
          </w:tcPr>
          <w:p w14:paraId="3658BFA1" w14:textId="77777777" w:rsidR="001E1EF7" w:rsidRPr="00CF547B" w:rsidRDefault="001E1EF7">
            <w:pPr>
              <w:jc w:val="center"/>
              <w:rPr>
                <w:color w:val="000000"/>
                <w:sz w:val="18"/>
                <w:szCs w:val="18"/>
              </w:rPr>
            </w:pPr>
            <w:r w:rsidRPr="00CF547B">
              <w:rPr>
                <w:color w:val="000000"/>
                <w:sz w:val="18"/>
                <w:szCs w:val="18"/>
              </w:rPr>
              <w:t>X2 = 1.8286</w:t>
            </w:r>
          </w:p>
        </w:tc>
        <w:tc>
          <w:tcPr>
            <w:tcW w:w="1584" w:type="dxa"/>
            <w:tcBorders>
              <w:top w:val="nil"/>
              <w:left w:val="nil"/>
              <w:bottom w:val="single" w:sz="4" w:space="0" w:color="auto"/>
              <w:right w:val="single" w:sz="4" w:space="0" w:color="auto"/>
            </w:tcBorders>
            <w:shd w:val="clear" w:color="auto" w:fill="auto"/>
            <w:vAlign w:val="center"/>
            <w:hideMark/>
          </w:tcPr>
          <w:p w14:paraId="05BC5E9B" w14:textId="77777777" w:rsidR="001E1EF7" w:rsidRPr="00CF547B" w:rsidRDefault="001E1EF7">
            <w:pPr>
              <w:jc w:val="center"/>
              <w:rPr>
                <w:b/>
                <w:bCs/>
                <w:color w:val="000000"/>
                <w:sz w:val="18"/>
                <w:szCs w:val="18"/>
              </w:rPr>
            </w:pPr>
            <w:r w:rsidRPr="00CF547B">
              <w:rPr>
                <w:b/>
                <w:bCs/>
                <w:color w:val="000000"/>
                <w:sz w:val="18"/>
                <w:szCs w:val="18"/>
              </w:rPr>
              <w:t>X2 = 7.1231**</w:t>
            </w:r>
          </w:p>
        </w:tc>
        <w:tc>
          <w:tcPr>
            <w:tcW w:w="720" w:type="dxa"/>
            <w:tcBorders>
              <w:top w:val="nil"/>
              <w:left w:val="nil"/>
              <w:bottom w:val="single" w:sz="4" w:space="0" w:color="auto"/>
              <w:right w:val="single" w:sz="4" w:space="0" w:color="auto"/>
            </w:tcBorders>
            <w:shd w:val="clear" w:color="auto" w:fill="auto"/>
            <w:vAlign w:val="center"/>
            <w:hideMark/>
          </w:tcPr>
          <w:p w14:paraId="26860EFE" w14:textId="77777777" w:rsidR="001E1EF7" w:rsidRPr="00CF547B" w:rsidRDefault="001E1EF7">
            <w:pPr>
              <w:jc w:val="center"/>
              <w:rPr>
                <w:color w:val="000000"/>
                <w:sz w:val="18"/>
                <w:szCs w:val="18"/>
              </w:rPr>
            </w:pPr>
            <w:r w:rsidRPr="00CF547B">
              <w:rPr>
                <w:color w:val="000000"/>
                <w:sz w:val="18"/>
                <w:szCs w:val="18"/>
              </w:rPr>
              <w:t>0.226</w:t>
            </w:r>
          </w:p>
        </w:tc>
        <w:tc>
          <w:tcPr>
            <w:tcW w:w="720" w:type="dxa"/>
            <w:tcBorders>
              <w:top w:val="nil"/>
              <w:left w:val="nil"/>
              <w:bottom w:val="single" w:sz="4" w:space="0" w:color="auto"/>
              <w:right w:val="single" w:sz="4" w:space="0" w:color="auto"/>
            </w:tcBorders>
            <w:shd w:val="clear" w:color="auto" w:fill="auto"/>
            <w:vAlign w:val="center"/>
            <w:hideMark/>
          </w:tcPr>
          <w:p w14:paraId="7FF9DFF7" w14:textId="77777777" w:rsidR="001E1EF7" w:rsidRPr="00CF547B" w:rsidRDefault="001E1EF7">
            <w:pPr>
              <w:jc w:val="center"/>
              <w:rPr>
                <w:color w:val="000000"/>
                <w:sz w:val="18"/>
                <w:szCs w:val="18"/>
              </w:rPr>
            </w:pPr>
            <w:r w:rsidRPr="00CF547B">
              <w:rPr>
                <w:color w:val="000000"/>
                <w:sz w:val="18"/>
                <w:szCs w:val="18"/>
              </w:rPr>
              <w:t>0.226</w:t>
            </w:r>
          </w:p>
        </w:tc>
      </w:tr>
      <w:tr w:rsidR="001E1EF7" w:rsidRPr="00CF547B" w14:paraId="4D7EA1AD" w14:textId="77777777" w:rsidTr="00FA55EC">
        <w:trPr>
          <w:trHeight w:val="288"/>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5AFA9FCF" w14:textId="77777777" w:rsidR="001E1EF7" w:rsidRPr="00CF547B" w:rsidRDefault="001E1EF7">
            <w:pPr>
              <w:jc w:val="center"/>
              <w:rPr>
                <w:color w:val="000000"/>
                <w:sz w:val="18"/>
                <w:szCs w:val="18"/>
              </w:rPr>
            </w:pPr>
            <w:proofErr w:type="spellStart"/>
            <w:r w:rsidRPr="00CF547B">
              <w:rPr>
                <w:color w:val="000000"/>
                <w:sz w:val="18"/>
                <w:szCs w:val="18"/>
              </w:rPr>
              <w:t>d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5BD19BE5"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135675EA" w14:textId="77777777" w:rsidR="001E1EF7" w:rsidRPr="00CF547B" w:rsidRDefault="001E1EF7">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6F63DB0" w14:textId="77777777" w:rsidR="001E1EF7" w:rsidRPr="00CF547B" w:rsidRDefault="001E1EF7">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5FA9852B" w14:textId="77777777" w:rsidR="001E1EF7" w:rsidRPr="00CF547B" w:rsidRDefault="001E1EF7">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566A2C2" w14:textId="77777777" w:rsidR="001E1EF7" w:rsidRPr="00CF547B" w:rsidRDefault="001E1EF7">
            <w:pPr>
              <w:jc w:val="center"/>
              <w:rPr>
                <w:color w:val="000000"/>
                <w:sz w:val="18"/>
                <w:szCs w:val="18"/>
              </w:rPr>
            </w:pPr>
            <w:r w:rsidRPr="00CF547B">
              <w:rPr>
                <w:color w:val="000000"/>
                <w:sz w:val="18"/>
                <w:szCs w:val="18"/>
              </w:rPr>
              <w:t> </w:t>
            </w:r>
          </w:p>
        </w:tc>
      </w:tr>
    </w:tbl>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5A5A00">
          <w:pgSz w:w="12240" w:h="15840"/>
          <w:pgMar w:top="1440" w:right="1440" w:bottom="1440" w:left="1440" w:header="720" w:footer="720" w:gutter="0"/>
          <w:lnNumType w:countBy="1" w:restart="continuous"/>
          <w:cols w:space="720"/>
          <w:docGrid w:linePitch="360"/>
        </w:sectPr>
      </w:pPr>
    </w:p>
    <w:p w14:paraId="2789CE8C" w14:textId="74EC467F" w:rsidR="003D4925" w:rsidRDefault="00587BAE" w:rsidP="003D4925">
      <w:r w:rsidRPr="009573A1">
        <w:rPr>
          <w:b/>
          <w:bCs/>
        </w:rPr>
        <w:lastRenderedPageBreak/>
        <w:t xml:space="preserve">Figure </w:t>
      </w:r>
      <w:r w:rsidR="004E1E53" w:rsidRPr="009573A1">
        <w:rPr>
          <w:b/>
          <w:bCs/>
        </w:rPr>
        <w:t>3</w:t>
      </w:r>
      <w:r w:rsidRPr="009573A1">
        <w:rPr>
          <w:b/>
          <w:bCs/>
        </w:rPr>
        <w:t xml:space="preserve">. </w:t>
      </w:r>
      <w:r w:rsidR="00FA55EC" w:rsidRPr="009573A1">
        <w:t xml:space="preserve">Transgenerational </w:t>
      </w:r>
      <w:r w:rsidR="0099598E" w:rsidRPr="009573A1">
        <w:t>plasticity</w:t>
      </w:r>
      <w:r w:rsidR="00FA55EC" w:rsidRPr="009573A1">
        <w:t xml:space="preserve"> </w:t>
      </w:r>
      <w:r w:rsidR="000160FB" w:rsidRPr="009573A1">
        <w:t xml:space="preserve">and within generation plasticity </w:t>
      </w:r>
      <w:r w:rsidR="00FA55EC" w:rsidRPr="009573A1">
        <w:t xml:space="preserve">across all eleven populations of </w:t>
      </w:r>
      <w:r w:rsidR="00FA55EC" w:rsidRPr="009573A1">
        <w:rPr>
          <w:i/>
          <w:iCs/>
        </w:rPr>
        <w:t>P. patagonica</w:t>
      </w:r>
      <w:r w:rsidR="0099598E" w:rsidRPr="009573A1">
        <w:rPr>
          <w:i/>
          <w:iCs/>
        </w:rPr>
        <w:t xml:space="preserve"> </w:t>
      </w:r>
      <w:r w:rsidR="0099598E" w:rsidRPr="009573A1">
        <w:t xml:space="preserve">for a) </w:t>
      </w:r>
      <w:r w:rsidR="00DC6943" w:rsidRPr="009573A1">
        <w:t>root biomass,</w:t>
      </w:r>
      <w:r w:rsidR="0099598E" w:rsidRPr="009573A1">
        <w:t xml:space="preserve"> b) </w:t>
      </w:r>
      <w:r w:rsidR="00DC6943" w:rsidRPr="009573A1">
        <w:t>shoot biomass, c) total biomass,</w:t>
      </w:r>
      <w:r w:rsidR="002C0D77" w:rsidRPr="009573A1">
        <w:t xml:space="preserve"> d) R:S ratio, e) RGR, f) LDMC, g) number of plants that flowered</w:t>
      </w:r>
      <w:r w:rsidR="00536C4D" w:rsidRPr="009573A1">
        <w:t>, h)</w:t>
      </w:r>
      <w:r w:rsidR="00606A0C" w:rsidRPr="009573A1">
        <w:t xml:space="preserve"> </w:t>
      </w:r>
      <w:r w:rsidR="00536C4D" w:rsidRPr="009573A1">
        <w:t xml:space="preserve">number of flowering </w:t>
      </w:r>
      <w:r w:rsidR="00606A0C" w:rsidRPr="009573A1">
        <w:t>structures</w:t>
      </w:r>
      <w:r w:rsidR="00536C4D" w:rsidRPr="009573A1">
        <w:t xml:space="preserve"> per plant, </w:t>
      </w:r>
      <w:r w:rsidR="007B7B59">
        <w:t xml:space="preserve">and </w:t>
      </w:r>
      <w:proofErr w:type="spellStart"/>
      <w:r w:rsidR="00536C4D" w:rsidRPr="009573A1">
        <w:t>i</w:t>
      </w:r>
      <w:proofErr w:type="spellEnd"/>
      <w:r w:rsidR="00536C4D" w:rsidRPr="009573A1">
        <w:t>) seed number</w:t>
      </w:r>
      <w:r w:rsidR="0099598E" w:rsidRPr="009573A1">
        <w:t>.</w:t>
      </w:r>
      <w:r w:rsidR="00C8685F" w:rsidRPr="009573A1">
        <w:t xml:space="preserve"> </w:t>
      </w:r>
      <w:r w:rsidRPr="009573A1">
        <w:t>Each line shows the norm of reaction for a trait for offspring of control watering (blue</w:t>
      </w:r>
      <w:r w:rsidR="00724EAA" w:rsidRPr="009573A1">
        <w:t>, circle</w:t>
      </w:r>
      <w:r w:rsidRPr="009573A1">
        <w:t>) vs. drought watering (red</w:t>
      </w:r>
      <w:r w:rsidR="00724EAA" w:rsidRPr="009573A1">
        <w:t>, triangle</w:t>
      </w:r>
      <w:r w:rsidRPr="009573A1">
        <w:t xml:space="preserve">) </w:t>
      </w:r>
      <w:r w:rsidR="006D79EF" w:rsidRPr="009573A1">
        <w:t>parental</w:t>
      </w:r>
      <w:r w:rsidRPr="009573A1">
        <w:t xml:space="preserve"> plants</w:t>
      </w:r>
      <w:r w:rsidR="00743D69" w:rsidRPr="009573A1">
        <w:t>.</w:t>
      </w:r>
      <w:r w:rsidRPr="009573A1">
        <w:t xml:space="preserve"> Observed means +</w:t>
      </w:r>
      <w:r w:rsidR="00C8685F" w:rsidRPr="009573A1">
        <w:t>/</w:t>
      </w:r>
      <w:r w:rsidRPr="009573A1">
        <w:t>- SE for 11 populations, with 4-12 replicates per population and treatment, are represented. Significance levels: ns= not significant, * = P &lt; 0.05; ** = P &lt; 0.01; *** = P &lt; 0.001. OT: offspring treatment, PT: parental treatment.</w:t>
      </w:r>
      <w:r w:rsidR="000666D0" w:rsidRPr="009573A1">
        <w:t xml:space="preserve"> An interaction between OT and PT indicates transgenerational plasticity, </w:t>
      </w:r>
      <w:r w:rsidR="009D5379" w:rsidRPr="009573A1">
        <w:t>while a significant OT represents within generation plasticity.</w:t>
      </w:r>
      <w:r w:rsidRPr="009573A1">
        <w:t xml:space="preserve"> See Table </w:t>
      </w:r>
      <w:r w:rsidR="00925D1D" w:rsidRPr="009573A1">
        <w:t>1</w:t>
      </w:r>
      <w:r w:rsidRPr="009573A1">
        <w:t xml:space="preserve"> for full results.</w:t>
      </w:r>
    </w:p>
    <w:p w14:paraId="52DBAB24" w14:textId="0D0643FE" w:rsidR="005A5A00" w:rsidRDefault="0065746E" w:rsidP="003D4925">
      <w:r>
        <w:rPr>
          <w:noProof/>
        </w:rPr>
        <mc:AlternateContent>
          <mc:Choice Requires="wpg">
            <w:drawing>
              <wp:anchor distT="0" distB="0" distL="114300" distR="114300" simplePos="0" relativeHeight="251725824" behindDoc="1" locked="0" layoutInCell="1" allowOverlap="1" wp14:anchorId="61ECF658" wp14:editId="69081DFA">
                <wp:simplePos x="0" y="0"/>
                <wp:positionH relativeFrom="margin">
                  <wp:align>center</wp:align>
                </wp:positionH>
                <wp:positionV relativeFrom="paragraph">
                  <wp:posOffset>263191</wp:posOffset>
                </wp:positionV>
                <wp:extent cx="6167755" cy="5967100"/>
                <wp:effectExtent l="0" t="0" r="4445" b="0"/>
                <wp:wrapTight wrapText="bothSides">
                  <wp:wrapPolygon edited="0">
                    <wp:start x="0" y="0"/>
                    <wp:lineTo x="0" y="7172"/>
                    <wp:lineTo x="178" y="7356"/>
                    <wp:lineTo x="89" y="19124"/>
                    <wp:lineTo x="10808" y="19124"/>
                    <wp:lineTo x="10808" y="19860"/>
                    <wp:lineTo x="400" y="20320"/>
                    <wp:lineTo x="400" y="21377"/>
                    <wp:lineTo x="845" y="21377"/>
                    <wp:lineTo x="845" y="20596"/>
                    <wp:lineTo x="10763" y="19860"/>
                    <wp:lineTo x="10808" y="19124"/>
                    <wp:lineTo x="21571" y="19124"/>
                    <wp:lineTo x="21571" y="11953"/>
                    <wp:lineTo x="21082" y="11769"/>
                    <wp:lineTo x="21082" y="7356"/>
                    <wp:lineTo x="21260" y="7356"/>
                    <wp:lineTo x="21482" y="6896"/>
                    <wp:lineTo x="21438" y="0"/>
                    <wp:lineTo x="0" y="0"/>
                  </wp:wrapPolygon>
                </wp:wrapTight>
                <wp:docPr id="52871638" name="Group 44"/>
                <wp:cNvGraphicFramePr/>
                <a:graphic xmlns:a="http://schemas.openxmlformats.org/drawingml/2006/main">
                  <a:graphicData uri="http://schemas.microsoft.com/office/word/2010/wordprocessingGroup">
                    <wpg:wgp>
                      <wpg:cNvGrpSpPr/>
                      <wpg:grpSpPr>
                        <a:xfrm>
                          <a:off x="0" y="0"/>
                          <a:ext cx="6167755" cy="5967100"/>
                          <a:chOff x="0" y="0"/>
                          <a:chExt cx="6167755" cy="5967100"/>
                        </a:xfrm>
                      </wpg:grpSpPr>
                      <wpg:grpSp>
                        <wpg:cNvPr id="776956771" name="Group 3"/>
                        <wpg:cNvGrpSpPr/>
                        <wpg:grpSpPr>
                          <a:xfrm>
                            <a:off x="0" y="0"/>
                            <a:ext cx="6167755" cy="5967100"/>
                            <a:chOff x="0" y="0"/>
                            <a:chExt cx="6168140" cy="5967125"/>
                          </a:xfrm>
                        </wpg:grpSpPr>
                        <wpg:grpSp>
                          <wpg:cNvPr id="392525820" name="Group 93">
                            <a:extLst>
                              <a:ext uri="{FF2B5EF4-FFF2-40B4-BE49-F238E27FC236}">
                                <a16:creationId xmlns:a16="http://schemas.microsoft.com/office/drawing/2014/main" id="{18A5E91F-8852-9CE3-E0EE-E65DB016501D}"/>
                              </a:ext>
                            </a:extLst>
                          </wpg:cNvPr>
                          <wpg:cNvGrpSpPr/>
                          <wpg:grpSpPr>
                            <a:xfrm>
                              <a:off x="0" y="0"/>
                              <a:ext cx="6168140" cy="5285369"/>
                              <a:chOff x="0" y="0"/>
                              <a:chExt cx="7853807" cy="6729786"/>
                            </a:xfrm>
                          </wpg:grpSpPr>
                          <pic:pic xmlns:pic="http://schemas.openxmlformats.org/drawingml/2006/picture">
                            <pic:nvPicPr>
                              <pic:cNvPr id="286454877" name="Graphic 51">
                                <a:extLst>
                                  <a:ext uri="{FF2B5EF4-FFF2-40B4-BE49-F238E27FC236}">
                                    <a16:creationId xmlns:a16="http://schemas.microsoft.com/office/drawing/2014/main" id="{A559D6D4-D511-35EA-F430-DF14E225D35C}"/>
                                  </a:ext>
                                </a:extLst>
                              </pic:cNvPr>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2590800" cy="2514600"/>
                              </a:xfrm>
                              <a:prstGeom prst="rect">
                                <a:avLst/>
                              </a:prstGeom>
                            </pic:spPr>
                          </pic:pic>
                          <pic:pic xmlns:pic="http://schemas.openxmlformats.org/drawingml/2006/picture">
                            <pic:nvPicPr>
                              <pic:cNvPr id="1195940853" name="Graphic 53">
                                <a:extLst>
                                  <a:ext uri="{FF2B5EF4-FFF2-40B4-BE49-F238E27FC236}">
                                    <a16:creationId xmlns:a16="http://schemas.microsoft.com/office/drawing/2014/main" id="{933E52C4-BBEC-4BEC-4176-18D459AE4506}"/>
                                  </a:ext>
                                </a:extLst>
                              </pic:cNvPr>
                              <pic:cNvPicPr>
                                <a:picLocks noChangeAspect="1"/>
                              </pic:cNvPicPr>
                            </pic:nvPicPr>
                            <pic:blipFill>
                              <a:blip r:embed="rId20">
                                <a:extLst>
                                  <a:ext uri="{96DAC541-7B7A-43D3-8B79-37D633B846F1}">
                                    <asvg:svgBlip xmlns:asvg="http://schemas.microsoft.com/office/drawing/2016/SVG/main" r:embed="rId21"/>
                                  </a:ext>
                                </a:extLst>
                              </a:blip>
                              <a:stretch>
                                <a:fillRect/>
                              </a:stretch>
                            </pic:blipFill>
                            <pic:spPr>
                              <a:xfrm>
                                <a:off x="2590800" y="0"/>
                                <a:ext cx="2590800" cy="2514600"/>
                              </a:xfrm>
                              <a:prstGeom prst="rect">
                                <a:avLst/>
                              </a:prstGeom>
                            </pic:spPr>
                          </pic:pic>
                          <pic:pic xmlns:pic="http://schemas.openxmlformats.org/drawingml/2006/picture">
                            <pic:nvPicPr>
                              <pic:cNvPr id="226627325" name="Graphic 55">
                                <a:extLst>
                                  <a:ext uri="{FF2B5EF4-FFF2-40B4-BE49-F238E27FC236}">
                                    <a16:creationId xmlns:a16="http://schemas.microsoft.com/office/drawing/2014/main" id="{BCF701F7-30E4-CE15-B889-56B52290B905}"/>
                                  </a:ext>
                                </a:extLst>
                              </pic:cNvPr>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5181600" y="0"/>
                                <a:ext cx="2590800" cy="2514600"/>
                              </a:xfrm>
                              <a:prstGeom prst="rect">
                                <a:avLst/>
                              </a:prstGeom>
                            </pic:spPr>
                          </pic:pic>
                          <pic:pic xmlns:pic="http://schemas.openxmlformats.org/drawingml/2006/picture">
                            <pic:nvPicPr>
                              <pic:cNvPr id="75479977" name="Graphic 57">
                                <a:extLst>
                                  <a:ext uri="{FF2B5EF4-FFF2-40B4-BE49-F238E27FC236}">
                                    <a16:creationId xmlns:a16="http://schemas.microsoft.com/office/drawing/2014/main" id="{DE85D55F-5CB6-123F-C86F-963C354A7ACA}"/>
                                  </a:ext>
                                </a:extLst>
                              </pic:cNvPr>
                              <pic:cNvPicPr>
                                <a:picLocks noChangeAspect="1"/>
                              </pic:cNvPicPr>
                            </pic:nvPicPr>
                            <pic:blipFill>
                              <a:blip r:embed="rId24">
                                <a:extLst>
                                  <a:ext uri="{96DAC541-7B7A-43D3-8B79-37D633B846F1}">
                                    <asvg:svgBlip xmlns:asvg="http://schemas.microsoft.com/office/drawing/2016/SVG/main" r:embed="rId25"/>
                                  </a:ext>
                                </a:extLst>
                              </a:blip>
                              <a:stretch>
                                <a:fillRect/>
                              </a:stretch>
                            </pic:blipFill>
                            <pic:spPr>
                              <a:xfrm>
                                <a:off x="89358" y="2117582"/>
                                <a:ext cx="2590800" cy="2514600"/>
                              </a:xfrm>
                              <a:prstGeom prst="rect">
                                <a:avLst/>
                              </a:prstGeom>
                            </pic:spPr>
                          </pic:pic>
                          <pic:pic xmlns:pic="http://schemas.openxmlformats.org/drawingml/2006/picture">
                            <pic:nvPicPr>
                              <pic:cNvPr id="964619315" name="Graphic 59">
                                <a:extLst>
                                  <a:ext uri="{FF2B5EF4-FFF2-40B4-BE49-F238E27FC236}">
                                    <a16:creationId xmlns:a16="http://schemas.microsoft.com/office/drawing/2014/main" id="{48E7F3FC-A1FD-FF68-18D7-01C047601E24}"/>
                                  </a:ext>
                                </a:extLst>
                              </pic:cNvPr>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2753614" y="2069873"/>
                                <a:ext cx="2590800" cy="2514600"/>
                              </a:xfrm>
                              <a:prstGeom prst="rect">
                                <a:avLst/>
                              </a:prstGeom>
                            </pic:spPr>
                          </pic:pic>
                          <pic:pic xmlns:pic="http://schemas.openxmlformats.org/drawingml/2006/picture">
                            <pic:nvPicPr>
                              <pic:cNvPr id="377425491" name="Graphic 60">
                                <a:extLst>
                                  <a:ext uri="{FF2B5EF4-FFF2-40B4-BE49-F238E27FC236}">
                                    <a16:creationId xmlns:a16="http://schemas.microsoft.com/office/drawing/2014/main" id="{80F70282-A7EB-CB77-A7B8-AA67DB6E76E6}"/>
                                  </a:ext>
                                </a:extLst>
                              </pic:cNvPr>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2769516" y="2117581"/>
                                <a:ext cx="2590800" cy="2514600"/>
                              </a:xfrm>
                              <a:prstGeom prst="rect">
                                <a:avLst/>
                              </a:prstGeom>
                            </pic:spPr>
                          </pic:pic>
                          <pic:pic xmlns:pic="http://schemas.openxmlformats.org/drawingml/2006/picture">
                            <pic:nvPicPr>
                              <pic:cNvPr id="198677609" name="Graphic 62">
                                <a:extLst>
                                  <a:ext uri="{FF2B5EF4-FFF2-40B4-BE49-F238E27FC236}">
                                    <a16:creationId xmlns:a16="http://schemas.microsoft.com/office/drawing/2014/main" id="{69166564-544B-2D43-826E-256AEAC3CD9E}"/>
                                  </a:ext>
                                </a:extLst>
                              </pic:cNvPr>
                              <pic:cNvPicPr>
                                <a:picLocks noChangeAspect="1"/>
                              </pic:cNvPicPr>
                            </pic:nvPicPr>
                            <pic:blipFill>
                              <a:blip r:embed="rId28">
                                <a:extLst>
                                  <a:ext uri="{96DAC541-7B7A-43D3-8B79-37D633B846F1}">
                                    <asvg:svgBlip xmlns:asvg="http://schemas.microsoft.com/office/drawing/2016/SVG/main" r:embed="rId29"/>
                                  </a:ext>
                                </a:extLst>
                              </a:blip>
                              <a:stretch>
                                <a:fillRect/>
                              </a:stretch>
                            </pic:blipFill>
                            <pic:spPr>
                              <a:xfrm>
                                <a:off x="5050590" y="2117581"/>
                                <a:ext cx="2590800" cy="2514600"/>
                              </a:xfrm>
                              <a:prstGeom prst="rect">
                                <a:avLst/>
                              </a:prstGeom>
                            </pic:spPr>
                          </pic:pic>
                          <pic:pic xmlns:pic="http://schemas.openxmlformats.org/drawingml/2006/picture">
                            <pic:nvPicPr>
                              <pic:cNvPr id="2132722681" name="Graphic 64">
                                <a:extLst>
                                  <a:ext uri="{FF2B5EF4-FFF2-40B4-BE49-F238E27FC236}">
                                    <a16:creationId xmlns:a16="http://schemas.microsoft.com/office/drawing/2014/main" id="{D461AD91-6A1D-E33E-5697-2E2A39452178}"/>
                                  </a:ext>
                                </a:extLst>
                              </pic:cNvPr>
                              <pic:cNvPicPr>
                                <a:picLocks noChangeAspect="1"/>
                              </pic:cNvPicPr>
                            </pic:nvPicPr>
                            <pic:blipFill>
                              <a:blip r:embed="rId30">
                                <a:extLst>
                                  <a:ext uri="{96DAC541-7B7A-43D3-8B79-37D633B846F1}">
                                    <asvg:svgBlip xmlns:asvg="http://schemas.microsoft.com/office/drawing/2016/SVG/main" r:embed="rId31"/>
                                  </a:ext>
                                </a:extLst>
                              </a:blip>
                              <a:stretch>
                                <a:fillRect/>
                              </a:stretch>
                            </pic:blipFill>
                            <pic:spPr>
                              <a:xfrm>
                                <a:off x="63608" y="4215186"/>
                                <a:ext cx="2590800" cy="2514600"/>
                              </a:xfrm>
                              <a:prstGeom prst="rect">
                                <a:avLst/>
                              </a:prstGeom>
                            </pic:spPr>
                          </pic:pic>
                          <pic:pic xmlns:pic="http://schemas.openxmlformats.org/drawingml/2006/picture">
                            <pic:nvPicPr>
                              <pic:cNvPr id="1029990899" name="Graphic 66">
                                <a:extLst>
                                  <a:ext uri="{FF2B5EF4-FFF2-40B4-BE49-F238E27FC236}">
                                    <a16:creationId xmlns:a16="http://schemas.microsoft.com/office/drawing/2014/main" id="{77E284DD-A26A-300F-6BBA-E26090790FE3}"/>
                                  </a:ext>
                                </a:extLst>
                              </pic:cNvPr>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2777467" y="4215186"/>
                                <a:ext cx="2590800" cy="2514600"/>
                              </a:xfrm>
                              <a:prstGeom prst="rect">
                                <a:avLst/>
                              </a:prstGeom>
                            </pic:spPr>
                          </pic:pic>
                          <pic:pic xmlns:pic="http://schemas.openxmlformats.org/drawingml/2006/picture">
                            <pic:nvPicPr>
                              <pic:cNvPr id="699496999" name="Graphic 68">
                                <a:extLst>
                                  <a:ext uri="{FF2B5EF4-FFF2-40B4-BE49-F238E27FC236}">
                                    <a16:creationId xmlns:a16="http://schemas.microsoft.com/office/drawing/2014/main" id="{DA8198E9-CFF1-FBCA-0D04-B02F2E9419EB}"/>
                                  </a:ext>
                                </a:extLst>
                              </pic:cNvPr>
                              <pic:cNvPicPr>
                                <a:picLocks noChangeAspect="1"/>
                              </pic:cNvPicPr>
                            </pic:nvPicPr>
                            <pic:blipFill>
                              <a:blip r:embed="rId34">
                                <a:extLst>
                                  <a:ext uri="{96DAC541-7B7A-43D3-8B79-37D633B846F1}">
                                    <asvg:svgBlip xmlns:asvg="http://schemas.microsoft.com/office/drawing/2016/SVG/main" r:embed="rId35"/>
                                  </a:ext>
                                </a:extLst>
                              </a:blip>
                              <a:stretch>
                                <a:fillRect/>
                              </a:stretch>
                            </pic:blipFill>
                            <pic:spPr>
                              <a:xfrm>
                                <a:off x="5263007" y="4215186"/>
                                <a:ext cx="2590800" cy="2514600"/>
                              </a:xfrm>
                              <a:prstGeom prst="rect">
                                <a:avLst/>
                              </a:prstGeom>
                            </pic:spPr>
                          </pic:pic>
                          <wps:wsp>
                            <wps:cNvPr id="10641145" name="TextBox 73">
                              <a:extLst>
                                <a:ext uri="{FF2B5EF4-FFF2-40B4-BE49-F238E27FC236}">
                                  <a16:creationId xmlns:a16="http://schemas.microsoft.com/office/drawing/2014/main" id="{2ED9D7FC-FFA8-540F-FAC0-F30604E13B1D}"/>
                                </a:ext>
                              </a:extLst>
                            </wps:cNvPr>
                            <wps:cNvSpPr txBox="1"/>
                            <wps:spPr>
                              <a:xfrm>
                                <a:off x="709758" y="47201"/>
                                <a:ext cx="420439" cy="349288"/>
                              </a:xfrm>
                              <a:prstGeom prst="rect">
                                <a:avLst/>
                              </a:prstGeom>
                              <a:noFill/>
                            </wps:spPr>
                            <wps:txbx>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443095768" name="TextBox 74">
                              <a:extLst>
                                <a:ext uri="{FF2B5EF4-FFF2-40B4-BE49-F238E27FC236}">
                                  <a16:creationId xmlns:a16="http://schemas.microsoft.com/office/drawing/2014/main" id="{54932C66-35FE-F3D9-E66F-1DA6BC7FE3BF}"/>
                                </a:ext>
                              </a:extLst>
                            </wps:cNvPr>
                            <wps:cNvSpPr txBox="1"/>
                            <wps:spPr>
                              <a:xfrm>
                                <a:off x="3383958" y="19975"/>
                                <a:ext cx="420439" cy="349288"/>
                              </a:xfrm>
                              <a:prstGeom prst="rect">
                                <a:avLst/>
                              </a:prstGeom>
                              <a:noFill/>
                            </wps:spPr>
                            <wps:txbx>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s:wsp>
                            <wps:cNvPr id="743323305" name="TextBox 75">
                              <a:extLst>
                                <a:ext uri="{FF2B5EF4-FFF2-40B4-BE49-F238E27FC236}">
                                  <a16:creationId xmlns:a16="http://schemas.microsoft.com/office/drawing/2014/main" id="{7BBC716C-A6FF-E821-A3BD-705846488FF3}"/>
                                </a:ext>
                              </a:extLst>
                            </wps:cNvPr>
                            <wps:cNvSpPr txBox="1"/>
                            <wps:spPr>
                              <a:xfrm>
                                <a:off x="5811792" y="19975"/>
                                <a:ext cx="420439" cy="349288"/>
                              </a:xfrm>
                              <a:prstGeom prst="rect">
                                <a:avLst/>
                              </a:prstGeom>
                              <a:noFill/>
                            </wps:spPr>
                            <wps:txbx>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wps:txbx>
                            <wps:bodyPr wrap="square" rtlCol="0">
                              <a:spAutoFit/>
                            </wps:bodyPr>
                          </wps:wsp>
                          <wps:wsp>
                            <wps:cNvPr id="617971039" name="TextBox 76">
                              <a:extLst>
                                <a:ext uri="{FF2B5EF4-FFF2-40B4-BE49-F238E27FC236}">
                                  <a16:creationId xmlns:a16="http://schemas.microsoft.com/office/drawing/2014/main" id="{E537B14A-9353-D6D1-17B0-D6A5DEB67AFD}"/>
                                </a:ext>
                              </a:extLst>
                            </wps:cNvPr>
                            <wps:cNvSpPr txBox="1"/>
                            <wps:spPr>
                              <a:xfrm>
                                <a:off x="728933" y="2164676"/>
                                <a:ext cx="420439" cy="349288"/>
                              </a:xfrm>
                              <a:prstGeom prst="rect">
                                <a:avLst/>
                              </a:prstGeom>
                              <a:noFill/>
                            </wps:spPr>
                            <wps:txbx>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wps:txbx>
                            <wps:bodyPr wrap="square" rtlCol="0">
                              <a:spAutoFit/>
                            </wps:bodyPr>
                          </wps:wsp>
                          <wps:wsp>
                            <wps:cNvPr id="1997077650" name="TextBox 77">
                              <a:extLst>
                                <a:ext uri="{FF2B5EF4-FFF2-40B4-BE49-F238E27FC236}">
                                  <a16:creationId xmlns:a16="http://schemas.microsoft.com/office/drawing/2014/main" id="{422E4277-F825-2417-E48E-DA4CE0AE4219}"/>
                                </a:ext>
                              </a:extLst>
                            </wps:cNvPr>
                            <wps:cNvSpPr txBox="1"/>
                            <wps:spPr>
                              <a:xfrm>
                                <a:off x="3403945" y="2164676"/>
                                <a:ext cx="420439" cy="349288"/>
                              </a:xfrm>
                              <a:prstGeom prst="rect">
                                <a:avLst/>
                              </a:prstGeom>
                              <a:noFill/>
                            </wps:spPr>
                            <wps:txbx>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wps:txbx>
                            <wps:bodyPr wrap="square" rtlCol="0">
                              <a:spAutoFit/>
                            </wps:bodyPr>
                          </wps:wsp>
                          <wps:wsp>
                            <wps:cNvPr id="276538596" name="TextBox 78">
                              <a:extLst>
                                <a:ext uri="{FF2B5EF4-FFF2-40B4-BE49-F238E27FC236}">
                                  <a16:creationId xmlns:a16="http://schemas.microsoft.com/office/drawing/2014/main" id="{1A2B3836-0D61-DE60-431F-75FBBDA604E9}"/>
                                </a:ext>
                              </a:extLst>
                            </wps:cNvPr>
                            <wps:cNvSpPr txBox="1"/>
                            <wps:spPr>
                              <a:xfrm>
                                <a:off x="5851105" y="2164676"/>
                                <a:ext cx="420439" cy="349288"/>
                              </a:xfrm>
                              <a:prstGeom prst="rect">
                                <a:avLst/>
                              </a:prstGeom>
                              <a:noFill/>
                            </wps:spPr>
                            <wps:txbx>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wps:txbx>
                            <wps:bodyPr wrap="square" rtlCol="0">
                              <a:spAutoFit/>
                            </wps:bodyPr>
                          </wps:wsp>
                          <wps:wsp>
                            <wps:cNvPr id="1851967569" name="TextBox 79">
                              <a:extLst>
                                <a:ext uri="{FF2B5EF4-FFF2-40B4-BE49-F238E27FC236}">
                                  <a16:creationId xmlns:a16="http://schemas.microsoft.com/office/drawing/2014/main" id="{88353C36-C1A8-0896-C4A4-D59B7A58B5D3}"/>
                                </a:ext>
                              </a:extLst>
                            </wps:cNvPr>
                            <wps:cNvSpPr txBox="1"/>
                            <wps:spPr>
                              <a:xfrm>
                                <a:off x="737674" y="4252879"/>
                                <a:ext cx="421248" cy="349288"/>
                              </a:xfrm>
                              <a:prstGeom prst="rect">
                                <a:avLst/>
                              </a:prstGeom>
                              <a:noFill/>
                            </wps:spPr>
                            <wps:txbx>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wps:txbx>
                            <wps:bodyPr wrap="square" rtlCol="0">
                              <a:spAutoFit/>
                            </wps:bodyPr>
                          </wps:wsp>
                          <wps:wsp>
                            <wps:cNvPr id="1211563147" name="TextBox 80">
                              <a:extLst>
                                <a:ext uri="{FF2B5EF4-FFF2-40B4-BE49-F238E27FC236}">
                                  <a16:creationId xmlns:a16="http://schemas.microsoft.com/office/drawing/2014/main" id="{D5BAFBEE-97F8-FD57-CB81-044F5FA11812}"/>
                                </a:ext>
                              </a:extLst>
                            </wps:cNvPr>
                            <wps:cNvSpPr txBox="1"/>
                            <wps:spPr>
                              <a:xfrm>
                                <a:off x="3431253" y="4252879"/>
                                <a:ext cx="420439" cy="349288"/>
                              </a:xfrm>
                              <a:prstGeom prst="rect">
                                <a:avLst/>
                              </a:prstGeom>
                              <a:noFill/>
                            </wps:spPr>
                            <wps:txbx>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wps:txbx>
                            <wps:bodyPr wrap="square" rtlCol="0">
                              <a:spAutoFit/>
                            </wps:bodyPr>
                          </wps:wsp>
                          <wps:wsp>
                            <wps:cNvPr id="530668749" name="TextBox 81">
                              <a:extLst>
                                <a:ext uri="{FF2B5EF4-FFF2-40B4-BE49-F238E27FC236}">
                                  <a16:creationId xmlns:a16="http://schemas.microsoft.com/office/drawing/2014/main" id="{D5ED2479-2153-9B65-956E-1FE562330FCE}"/>
                                </a:ext>
                              </a:extLst>
                            </wps:cNvPr>
                            <wps:cNvSpPr txBox="1"/>
                            <wps:spPr>
                              <a:xfrm>
                                <a:off x="5876100" y="4252879"/>
                                <a:ext cx="420439" cy="349288"/>
                              </a:xfrm>
                              <a:prstGeom prst="rect">
                                <a:avLst/>
                              </a:prstGeom>
                              <a:noFill/>
                            </wps:spPr>
                            <wps:txbx>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wps:txbx>
                            <wps:bodyPr wrap="square" rtlCol="0">
                              <a:spAutoFit/>
                            </wps:bodyPr>
                          </wps:wsp>
                          <wps:wsp>
                            <wps:cNvPr id="2101195712" name="TextBox 83">
                              <a:extLst>
                                <a:ext uri="{FF2B5EF4-FFF2-40B4-BE49-F238E27FC236}">
                                  <a16:creationId xmlns:a16="http://schemas.microsoft.com/office/drawing/2014/main" id="{5F33EE37-4D0F-D470-931E-401BF135B11C}"/>
                                </a:ext>
                              </a:extLst>
                            </wps:cNvPr>
                            <wps:cNvSpPr txBox="1"/>
                            <wps:spPr>
                              <a:xfrm>
                                <a:off x="763501" y="1257237"/>
                                <a:ext cx="1106887" cy="640361"/>
                              </a:xfrm>
                              <a:prstGeom prst="rect">
                                <a:avLst/>
                              </a:prstGeom>
                              <a:noFill/>
                            </wps:spPr>
                            <wps:txbx>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201080221" name="TextBox 84">
                              <a:extLst>
                                <a:ext uri="{FF2B5EF4-FFF2-40B4-BE49-F238E27FC236}">
                                  <a16:creationId xmlns:a16="http://schemas.microsoft.com/office/drawing/2014/main" id="{EFD5D1C2-BD52-315C-8499-026879A22162}"/>
                                </a:ext>
                              </a:extLst>
                            </wps:cNvPr>
                            <wps:cNvSpPr txBox="1"/>
                            <wps:spPr>
                              <a:xfrm>
                                <a:off x="3422018" y="1257237"/>
                                <a:ext cx="1106887" cy="640361"/>
                              </a:xfrm>
                              <a:prstGeom prst="rect">
                                <a:avLst/>
                              </a:prstGeom>
                              <a:noFill/>
                            </wps:spPr>
                            <wps:txbx>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222711695" name="TextBox 85">
                              <a:extLst>
                                <a:ext uri="{FF2B5EF4-FFF2-40B4-BE49-F238E27FC236}">
                                  <a16:creationId xmlns:a16="http://schemas.microsoft.com/office/drawing/2014/main" id="{4EFE8A95-B01E-469F-84AA-CB34F3E1BFF2}"/>
                                </a:ext>
                              </a:extLst>
                            </wps:cNvPr>
                            <wps:cNvSpPr txBox="1"/>
                            <wps:spPr>
                              <a:xfrm>
                                <a:off x="5876466" y="1267526"/>
                                <a:ext cx="1106654" cy="646614"/>
                              </a:xfrm>
                              <a:prstGeom prst="rect">
                                <a:avLst/>
                              </a:prstGeom>
                              <a:noFill/>
                            </wps:spPr>
                            <wps:txbx>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425715158" name="TextBox 86">
                              <a:extLst>
                                <a:ext uri="{FF2B5EF4-FFF2-40B4-BE49-F238E27FC236}">
                                  <a16:creationId xmlns:a16="http://schemas.microsoft.com/office/drawing/2014/main" id="{321FD921-2E4B-E4E7-34A8-2654914EB492}"/>
                                </a:ext>
                              </a:extLst>
                            </wps:cNvPr>
                            <wps:cNvSpPr txBox="1"/>
                            <wps:spPr>
                              <a:xfrm>
                                <a:off x="1818968" y="3374713"/>
                                <a:ext cx="1106078" cy="640361"/>
                              </a:xfrm>
                              <a:prstGeom prst="rect">
                                <a:avLst/>
                              </a:prstGeom>
                              <a:noFill/>
                            </wps:spPr>
                            <wps:txbx>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923530752" name="TextBox 87">
                              <a:extLst>
                                <a:ext uri="{FF2B5EF4-FFF2-40B4-BE49-F238E27FC236}">
                                  <a16:creationId xmlns:a16="http://schemas.microsoft.com/office/drawing/2014/main" id="{8F9C70B3-63D4-5F88-376C-02D1BF19D61A}"/>
                                </a:ext>
                              </a:extLst>
                            </wps:cNvPr>
                            <wps:cNvSpPr txBox="1"/>
                            <wps:spPr>
                              <a:xfrm>
                                <a:off x="3425005" y="3378785"/>
                                <a:ext cx="1106887" cy="640361"/>
                              </a:xfrm>
                              <a:prstGeom prst="rect">
                                <a:avLst/>
                              </a:prstGeom>
                              <a:noFill/>
                            </wps:spPr>
                            <wps:txbx>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1104467819" name="TextBox 88">
                              <a:extLst>
                                <a:ext uri="{FF2B5EF4-FFF2-40B4-BE49-F238E27FC236}">
                                  <a16:creationId xmlns:a16="http://schemas.microsoft.com/office/drawing/2014/main" id="{4B1C2F93-A7A0-821A-3F95-25A814C0A13D}"/>
                                </a:ext>
                              </a:extLst>
                            </wps:cNvPr>
                            <wps:cNvSpPr txBox="1"/>
                            <wps:spPr>
                              <a:xfrm>
                                <a:off x="5851105" y="2454858"/>
                                <a:ext cx="1106078" cy="640361"/>
                              </a:xfrm>
                              <a:prstGeom prst="rect">
                                <a:avLst/>
                              </a:prstGeom>
                              <a:noFill/>
                            </wps:spPr>
                            <wps:txbx>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wps:txbx>
                            <wps:bodyPr wrap="square" rtlCol="0">
                              <a:spAutoFit/>
                            </wps:bodyPr>
                          </wps:wsp>
                          <wps:wsp>
                            <wps:cNvPr id="333871024" name="TextBox 89">
                              <a:extLst>
                                <a:ext uri="{FF2B5EF4-FFF2-40B4-BE49-F238E27FC236}">
                                  <a16:creationId xmlns:a16="http://schemas.microsoft.com/office/drawing/2014/main" id="{28EBB036-CDD4-8FD8-488B-8605ECA66C41}"/>
                                </a:ext>
                              </a:extLst>
                            </wps:cNvPr>
                            <wps:cNvSpPr txBox="1"/>
                            <wps:spPr>
                              <a:xfrm>
                                <a:off x="763501" y="5472212"/>
                                <a:ext cx="1106887" cy="640361"/>
                              </a:xfrm>
                              <a:prstGeom prst="rect">
                                <a:avLst/>
                              </a:prstGeom>
                              <a:noFill/>
                            </wps:spPr>
                            <wps:txbx>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108211855" name="TextBox 90">
                              <a:extLst>
                                <a:ext uri="{FF2B5EF4-FFF2-40B4-BE49-F238E27FC236}">
                                  <a16:creationId xmlns:a16="http://schemas.microsoft.com/office/drawing/2014/main" id="{93E4B1C8-D87C-09C5-27A3-469312922FA5}"/>
                                </a:ext>
                              </a:extLst>
                            </wps:cNvPr>
                            <wps:cNvSpPr txBox="1"/>
                            <wps:spPr>
                              <a:xfrm>
                                <a:off x="3431253" y="5484237"/>
                                <a:ext cx="1106078" cy="640361"/>
                              </a:xfrm>
                              <a:prstGeom prst="rect">
                                <a:avLst/>
                              </a:prstGeom>
                              <a:noFill/>
                            </wps:spPr>
                            <wps:txbx>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wps:txbx>
                            <wps:bodyPr wrap="square" rtlCol="0">
                              <a:spAutoFit/>
                            </wps:bodyPr>
                          </wps:wsp>
                          <wps:wsp>
                            <wps:cNvPr id="847243175" name="TextBox 91">
                              <a:extLst>
                                <a:ext uri="{FF2B5EF4-FFF2-40B4-BE49-F238E27FC236}">
                                  <a16:creationId xmlns:a16="http://schemas.microsoft.com/office/drawing/2014/main" id="{2C2452CB-65D0-D91A-1B7B-DC994287BC68}"/>
                                </a:ext>
                              </a:extLst>
                            </wps:cNvPr>
                            <wps:cNvSpPr txBox="1"/>
                            <wps:spPr>
                              <a:xfrm>
                                <a:off x="5895223" y="5482685"/>
                                <a:ext cx="1106887" cy="640361"/>
                              </a:xfrm>
                              <a:prstGeom prst="rect">
                                <a:avLst/>
                              </a:prstGeom>
                              <a:noFill/>
                            </wps:spPr>
                            <wps:txbx>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wps:txbx>
                            <wps:bodyPr wrap="square" rtlCol="0">
                              <a:spAutoFit/>
                            </wps:bodyPr>
                          </wps:wsp>
                        </wpg:grpSp>
                        <wpg:grpSp>
                          <wpg:cNvPr id="991986136" name="Group 99">
                            <a:extLst>
                              <a:ext uri="{FF2B5EF4-FFF2-40B4-BE49-F238E27FC236}">
                                <a16:creationId xmlns:a16="http://schemas.microsoft.com/office/drawing/2014/main" id="{8F2B4E18-86B4-62DD-602F-5707934B0C47}"/>
                              </a:ext>
                            </a:extLst>
                          </wpg:cNvPr>
                          <wpg:cNvGrpSpPr/>
                          <wpg:grpSpPr>
                            <a:xfrm>
                              <a:off x="17241" y="5372765"/>
                              <a:ext cx="1572895" cy="594360"/>
                              <a:chOff x="-1929254" y="203236"/>
                              <a:chExt cx="1572895" cy="594360"/>
                            </a:xfrm>
                          </wpg:grpSpPr>
                          <wps:wsp>
                            <wps:cNvPr id="370834896" name="TextBox 98">
                              <a:extLst>
                                <a:ext uri="{FF2B5EF4-FFF2-40B4-BE49-F238E27FC236}">
                                  <a16:creationId xmlns:a16="http://schemas.microsoft.com/office/drawing/2014/main" id="{4E7B054E-FD33-FE3A-AD90-9141F6BE1B19}"/>
                                </a:ext>
                              </a:extLst>
                            </wps:cNvPr>
                            <wps:cNvSpPr txBox="1"/>
                            <wps:spPr>
                              <a:xfrm>
                                <a:off x="-1929254" y="203236"/>
                                <a:ext cx="1572895" cy="594360"/>
                              </a:xfrm>
                              <a:prstGeom prst="rect">
                                <a:avLst/>
                              </a:prstGeom>
                              <a:noFill/>
                            </wps:spPr>
                            <wps:txbx>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wps:txbx>
                            <wps:bodyPr wrap="square" rtlCol="0">
                              <a:spAutoFit/>
                            </wps:bodyPr>
                          </wps:wsp>
                          <wps:wsp>
                            <wps:cNvPr id="1119050278" name="Oval 1119050278">
                              <a:extLst>
                                <a:ext uri="{FF2B5EF4-FFF2-40B4-BE49-F238E27FC236}">
                                  <a16:creationId xmlns:a16="http://schemas.microsoft.com/office/drawing/2014/main" id="{7CAE0D5F-FE8C-3B7D-0C81-62C97E21452C}"/>
                                </a:ext>
                              </a:extLst>
                            </wps:cNvPr>
                            <wps:cNvSpPr/>
                            <wps:spPr>
                              <a:xfrm>
                                <a:off x="-1808231" y="461894"/>
                                <a:ext cx="95250" cy="92162"/>
                              </a:xfrm>
                              <a:prstGeom prst="ellipse">
                                <a:avLst/>
                              </a:prstGeom>
                              <a:solidFill>
                                <a:srgbClr val="548E9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524832804" name="Triangle 524832804">
                              <a:extLst>
                                <a:ext uri="{FF2B5EF4-FFF2-40B4-BE49-F238E27FC236}">
                                  <a16:creationId xmlns:a16="http://schemas.microsoft.com/office/drawing/2014/main" id="{2107B0D8-26B8-047E-0482-AAA11434ABBC}"/>
                                </a:ext>
                              </a:extLst>
                            </wps:cNvPr>
                            <wps:cNvSpPr/>
                            <wps:spPr>
                              <a:xfrm>
                                <a:off x="-1808231" y="628053"/>
                                <a:ext cx="95250" cy="92162"/>
                              </a:xfrm>
                              <a:prstGeom prst="triangle">
                                <a:avLst/>
                              </a:prstGeom>
                              <a:solidFill>
                                <a:srgbClr val="7A2218"/>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grpSp>
                      <wps:wsp>
                        <wps:cNvPr id="753644659" name="TextBox 101">
                          <a:extLst>
                            <a:ext uri="{FF2B5EF4-FFF2-40B4-BE49-F238E27FC236}">
                              <a16:creationId xmlns:a16="http://schemas.microsoft.com/office/drawing/2014/main" id="{DC30B061-49E2-E621-94B1-6F09DE17D048}"/>
                            </a:ext>
                          </a:extLst>
                        </wps:cNvPr>
                        <wps:cNvSpPr txBox="1"/>
                        <wps:spPr>
                          <a:xfrm>
                            <a:off x="2762250" y="5038725"/>
                            <a:ext cx="1434465" cy="253365"/>
                          </a:xfrm>
                          <a:prstGeom prst="rect">
                            <a:avLst/>
                          </a:prstGeom>
                          <a:noFill/>
                        </wps:spPr>
                        <wps:txbx>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212452101" name="TextBox 102">
                          <a:extLst>
                            <a:ext uri="{FF2B5EF4-FFF2-40B4-BE49-F238E27FC236}">
                              <a16:creationId xmlns:a16="http://schemas.microsoft.com/office/drawing/2014/main" id="{1F2BACA8-8289-9EA4-E898-C5FA732FFEE6}"/>
                            </a:ext>
                          </a:extLst>
                        </wps:cNvPr>
                        <wps:cNvSpPr txBox="1"/>
                        <wps:spPr>
                          <a:xfrm>
                            <a:off x="4629150" y="5019675"/>
                            <a:ext cx="1434465" cy="253365"/>
                          </a:xfrm>
                          <a:prstGeom prst="rect">
                            <a:avLst/>
                          </a:prstGeom>
                          <a:noFill/>
                        </wps:spPr>
                        <wps:txbx>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s:wsp>
                        <wps:cNvPr id="1977350893" name="TextBox 101"/>
                        <wps:cNvSpPr txBox="1"/>
                        <wps:spPr>
                          <a:xfrm>
                            <a:off x="581025" y="5038725"/>
                            <a:ext cx="1434465" cy="253365"/>
                          </a:xfrm>
                          <a:prstGeom prst="rect">
                            <a:avLst/>
                          </a:prstGeom>
                          <a:noFill/>
                        </wps:spPr>
                        <wps:txbx>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wps:txbx>
                        <wps:bodyPr wrap="square" rtlCol="0">
                          <a:spAutoFit/>
                        </wps:bodyPr>
                      </wps:wsp>
                    </wpg:wgp>
                  </a:graphicData>
                </a:graphic>
              </wp:anchor>
            </w:drawing>
          </mc:Choice>
          <mc:Fallback>
            <w:pict>
              <v:group w14:anchorId="61ECF658" id="Group 44" o:spid="_x0000_s1028" style="position:absolute;margin-left:0;margin-top:20.7pt;width:485.65pt;height:469.85pt;z-index:-251590656;mso-position-horizontal:center;mso-position-horizontal-relative:margin" coordsize="61677,5967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">
                <v:group id="Group 3" o:spid="_x0000_s1029" style="position:absolute;width:61677;height:59671" coordsize="61681,596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">
                  <v:group id="Group 93" o:spid="_x0000_s1030" style="position:absolute;width:61681;height:52853" coordsize="78538,672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1" o:spid="_x0000_s1031" type="#_x0000_t75" style="position:absolute;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">
                      <v:imagedata r:id="rId36" o:title=""/>
                    </v:shape>
                    <v:shape id="Graphic 53" o:spid="_x0000_s1032" type="#_x0000_t75" style="position:absolute;left:2590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">
                      <v:imagedata r:id="rId37" o:title=""/>
                    </v:shape>
                    <v:shape id="Graphic 55" o:spid="_x0000_s1033" type="#_x0000_t75" style="position:absolute;left:51816;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">
                      <v:imagedata r:id="rId38" o:title=""/>
                    </v:shape>
                    <v:shape id="Graphic 57" o:spid="_x0000_s1034" type="#_x0000_t75" style="position:absolute;left:893;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">
                      <v:imagedata r:id="rId39" o:title=""/>
                    </v:shape>
                    <v:shape id="Graphic 59" o:spid="_x0000_s1035" type="#_x0000_t75" style="position:absolute;left:27536;top:20698;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">
                      <v:imagedata r:id="rId40" o:title=""/>
                    </v:shape>
                    <v:shape id="Graphic 60" o:spid="_x0000_s1036" type="#_x0000_t75" style="position:absolute;left:2769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">
                      <v:imagedata r:id="rId40" o:title=""/>
                    </v:shape>
                    <v:shape id="Graphic 62" o:spid="_x0000_s1037" type="#_x0000_t75" style="position:absolute;left:50505;top:21175;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">
                      <v:imagedata r:id="rId41" o:title=""/>
                    </v:shape>
                    <v:shape id="Graphic 64" o:spid="_x0000_s1038" type="#_x0000_t75" style="position:absolute;left:636;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">
                      <v:imagedata r:id="rId42" o:title=""/>
                    </v:shape>
                    <v:shape id="Graphic 66" o:spid="_x0000_s1039" type="#_x0000_t75" style="position:absolute;left:27774;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">
                      <v:imagedata r:id="rId43" o:title=""/>
                    </v:shape>
                    <v:shape id="Graphic 68" o:spid="_x0000_s1040" type="#_x0000_t75" style="position:absolute;left:52630;top:42151;width:25908;height:25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">
                      <v:imagedata r:id="rId44" o:title=""/>
                    </v:shape>
                    <v:shape id="TextBox 73" o:spid="_x0000_s1041" type="#_x0000_t202" style="position:absolute;left:7097;top:472;width:4204;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" filled="f" stroked="f">
                      <v:textbox style="mso-fit-shape-to-text:t">
                        <w:txbxContent>
                          <w:p w14:paraId="1DBF02E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74" o:spid="_x0000_s1042" type="#_x0000_t202" style="position:absolute;left:33839;top:199;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" filled="f" stroked="f">
                      <v:textbox style="mso-fit-shape-to-text:t">
                        <w:txbxContent>
                          <w:p w14:paraId="43DFB64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shape id="TextBox 75" o:spid="_x0000_s1043" type="#_x0000_t202" style="position:absolute;left:58117;top:199;width:4205;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" filled="f" stroked="f">
                      <v:textbox style="mso-fit-shape-to-text:t">
                        <w:txbxContent>
                          <w:p w14:paraId="7861AC5E"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c)</w:t>
                            </w:r>
                          </w:p>
                        </w:txbxContent>
                      </v:textbox>
                    </v:shape>
                    <v:shape id="TextBox 76" o:spid="_x0000_s1044" type="#_x0000_t202" style="position:absolute;left:728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" filled="f" stroked="f">
                      <v:textbox style="mso-fit-shape-to-text:t">
                        <w:txbxContent>
                          <w:p w14:paraId="561E90C7"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d)</w:t>
                            </w:r>
                          </w:p>
                        </w:txbxContent>
                      </v:textbox>
                    </v:shape>
                    <v:shape id="TextBox 77" o:spid="_x0000_s1045" type="#_x0000_t202" style="position:absolute;left:34039;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" filled="f" stroked="f">
                      <v:textbox style="mso-fit-shape-to-text:t">
                        <w:txbxContent>
                          <w:p w14:paraId="6DA4FB3B"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e)</w:t>
                            </w:r>
                          </w:p>
                        </w:txbxContent>
                      </v:textbox>
                    </v:shape>
                    <v:shape id="TextBox 78" o:spid="_x0000_s1046" type="#_x0000_t202" style="position:absolute;left:58511;top:21646;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" filled="f" stroked="f">
                      <v:textbox style="mso-fit-shape-to-text:t">
                        <w:txbxContent>
                          <w:p w14:paraId="6D46F793"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f)</w:t>
                            </w:r>
                          </w:p>
                        </w:txbxContent>
                      </v:textbox>
                    </v:shape>
                    <v:shape id="TextBox 79" o:spid="_x0000_s1047" type="#_x0000_t202" style="position:absolute;left:7376;top:42528;width:4213;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" filled="f" stroked="f">
                      <v:textbox style="mso-fit-shape-to-text:t">
                        <w:txbxContent>
                          <w:p w14:paraId="5694A708"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g)</w:t>
                            </w:r>
                          </w:p>
                        </w:txbxContent>
                      </v:textbox>
                    </v:shape>
                    <v:shape id="TextBox 80" o:spid="_x0000_s1048" type="#_x0000_t202" style="position:absolute;left:34312;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" filled="f" stroked="f">
                      <v:textbox style="mso-fit-shape-to-text:t">
                        <w:txbxContent>
                          <w:p w14:paraId="1FD8B5A6" w14:textId="77777777" w:rsidR="00065F9D" w:rsidRDefault="00065F9D" w:rsidP="00065F9D">
                            <w:pPr>
                              <w:rPr>
                                <w:rFonts w:ascii="Helvetica" w:hAnsi="Helvetica" w:cstheme="minorBidi"/>
                                <w:b/>
                                <w:bCs/>
                                <w:color w:val="000000" w:themeColor="text1"/>
                                <w:kern w:val="24"/>
                              </w:rPr>
                            </w:pPr>
                            <w:r>
                              <w:rPr>
                                <w:rFonts w:ascii="Helvetica" w:hAnsi="Helvetica" w:cstheme="minorBidi"/>
                                <w:b/>
                                <w:bCs/>
                                <w:color w:val="000000" w:themeColor="text1"/>
                                <w:kern w:val="24"/>
                              </w:rPr>
                              <w:t>h)</w:t>
                            </w:r>
                          </w:p>
                        </w:txbxContent>
                      </v:textbox>
                    </v:shape>
                    <v:shape id="TextBox 81" o:spid="_x0000_s1049" type="#_x0000_t202" style="position:absolute;left:58761;top:42528;width:4204;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" filled="f" stroked="f">
                      <v:textbox style="mso-fit-shape-to-text:t">
                        <w:txbxContent>
                          <w:p w14:paraId="57BD6FAE" w14:textId="77777777" w:rsidR="00065F9D" w:rsidRDefault="00065F9D" w:rsidP="00065F9D">
                            <w:pPr>
                              <w:rPr>
                                <w:rFonts w:ascii="Helvetica" w:hAnsi="Helvetica" w:cstheme="minorBidi"/>
                                <w:b/>
                                <w:bCs/>
                                <w:color w:val="000000" w:themeColor="text1"/>
                                <w:kern w:val="24"/>
                              </w:rPr>
                            </w:pPr>
                            <w:proofErr w:type="spellStart"/>
                            <w:r>
                              <w:rPr>
                                <w:rFonts w:ascii="Helvetica" w:hAnsi="Helvetica" w:cstheme="minorBidi"/>
                                <w:b/>
                                <w:bCs/>
                                <w:color w:val="000000" w:themeColor="text1"/>
                                <w:kern w:val="24"/>
                              </w:rPr>
                              <w:t>i</w:t>
                            </w:r>
                            <w:proofErr w:type="spellEnd"/>
                            <w:r>
                              <w:rPr>
                                <w:rFonts w:ascii="Helvetica" w:hAnsi="Helvetica" w:cstheme="minorBidi"/>
                                <w:b/>
                                <w:bCs/>
                                <w:color w:val="000000" w:themeColor="text1"/>
                                <w:kern w:val="24"/>
                              </w:rPr>
                              <w:t>)</w:t>
                            </w:r>
                          </w:p>
                        </w:txbxContent>
                      </v:textbox>
                    </v:shape>
                    <v:shape id="TextBox 83" o:spid="_x0000_s1050" type="#_x0000_t202" style="position:absolute;left:7635;top:1257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" filled="f" stroked="f">
                      <v:textbox style="mso-fit-shape-to-text:t">
                        <w:txbxContent>
                          <w:p w14:paraId="19723FE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4F0A44A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7F89C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4" o:spid="_x0000_s1051" type="#_x0000_t202" style="position:absolute;left:34220;top:12572;width:11069;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" filled="f" stroked="f">
                      <v:textbox style="mso-fit-shape-to-text:t">
                        <w:txbxContent>
                          <w:p w14:paraId="77910372"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113E259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1834474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5" o:spid="_x0000_s1052" type="#_x0000_t202" style="position:absolute;left:58764;top:12675;width:11067;height:64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" filled="f" stroked="f">
                      <v:textbox style="mso-fit-shape-to-text:t">
                        <w:txbxContent>
                          <w:p w14:paraId="28A03914"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25BA818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F07893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86" o:spid="_x0000_s1053" type="#_x0000_t202" style="position:absolute;left:18189;top:33747;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" filled="f" stroked="f">
                      <v:textbox style="mso-fit-shape-to-text:t">
                        <w:txbxContent>
                          <w:p w14:paraId="5F279171"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C037824"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7C24B99E"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7" o:spid="_x0000_s1054" type="#_x0000_t202" style="position:absolute;left:34250;top:33787;width:11068;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" filled="f" stroked="f">
                      <v:textbox style="mso-fit-shape-to-text:t">
                        <w:txbxContent>
                          <w:p w14:paraId="27F1D99C"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4360F37"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ns </w:t>
                            </w:r>
                          </w:p>
                          <w:p w14:paraId="28F266C8"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8" o:spid="_x0000_s1055" type="#_x0000_t202" style="position:absolute;left:58511;top:24548;width:11060;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" filled="f" stroked="f">
                      <v:textbox style="mso-fit-shape-to-text:t">
                        <w:txbxContent>
                          <w:p w14:paraId="765DCA2A"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721A05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3011502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OT x PT: ns</w:t>
                            </w:r>
                          </w:p>
                        </w:txbxContent>
                      </v:textbox>
                    </v:shape>
                    <v:shape id="TextBox 89" o:spid="_x0000_s1056" type="#_x0000_t202" style="position:absolute;left:7635;top:54722;width:11068;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" filled="f" stroked="f">
                      <v:textbox style="mso-fit-shape-to-text:t">
                        <w:txbxContent>
                          <w:p w14:paraId="233D79A9"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0870FB6D"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PT: **</w:t>
                            </w:r>
                          </w:p>
                          <w:p w14:paraId="716A2C75"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0" o:spid="_x0000_s1057" type="#_x0000_t202" style="position:absolute;left:34312;top:54842;width:11061;height:6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" filled="f" stroked="f">
                      <v:textbox style="mso-fit-shape-to-text:t">
                        <w:txbxContent>
                          <w:p w14:paraId="1138769F" w14:textId="77777777" w:rsidR="00065F9D" w:rsidRPr="00947ADF" w:rsidRDefault="00065F9D" w:rsidP="00065F9D">
                            <w:pPr>
                              <w:rPr>
                                <w:rFonts w:ascii="Helvetica" w:hAnsi="Helvetica" w:cstheme="minorBidi"/>
                                <w:b/>
                                <w:bCs/>
                                <w:color w:val="000000" w:themeColor="text1"/>
                                <w:kern w:val="24"/>
                                <w:sz w:val="18"/>
                                <w:szCs w:val="18"/>
                              </w:rPr>
                            </w:pPr>
                            <w:r w:rsidRPr="00947ADF">
                              <w:rPr>
                                <w:rFonts w:ascii="Helvetica" w:hAnsi="Helvetica" w:cstheme="minorBidi"/>
                                <w:b/>
                                <w:bCs/>
                                <w:color w:val="000000" w:themeColor="text1"/>
                                <w:kern w:val="24"/>
                                <w:sz w:val="18"/>
                                <w:szCs w:val="18"/>
                              </w:rPr>
                              <w:t>OT: ***</w:t>
                            </w:r>
                          </w:p>
                          <w:p w14:paraId="3E2B7DD0" w14:textId="1E5EDE8C"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PT: </w:t>
                            </w:r>
                            <w:r w:rsidR="00947ADF">
                              <w:rPr>
                                <w:rFonts w:ascii="Helvetica" w:hAnsi="Helvetica" w:cstheme="minorBidi"/>
                                <w:color w:val="000000" w:themeColor="text1"/>
                                <w:kern w:val="24"/>
                                <w:sz w:val="18"/>
                                <w:szCs w:val="18"/>
                              </w:rPr>
                              <w:t>ns</w:t>
                            </w:r>
                          </w:p>
                          <w:p w14:paraId="25867C6A"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 xml:space="preserve">OT x PT: ns </w:t>
                            </w:r>
                          </w:p>
                        </w:txbxContent>
                      </v:textbox>
                    </v:shape>
                    <v:shape id="TextBox 91" o:spid="_x0000_s1058" type="#_x0000_t202" style="position:absolute;left:58952;top:54826;width:11069;height:6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" filled="f" stroked="f">
                      <v:textbox style="mso-fit-shape-to-text:t">
                        <w:txbxContent>
                          <w:p w14:paraId="335FBEE8"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OT: *</w:t>
                            </w:r>
                          </w:p>
                          <w:p w14:paraId="7B2BA04C" w14:textId="77777777" w:rsidR="00065F9D" w:rsidRDefault="00065F9D" w:rsidP="00065F9D">
                            <w:pPr>
                              <w:rPr>
                                <w:rFonts w:ascii="Helvetica" w:hAnsi="Helvetica" w:cstheme="minorBidi"/>
                                <w:color w:val="000000" w:themeColor="text1"/>
                                <w:kern w:val="24"/>
                                <w:sz w:val="18"/>
                                <w:szCs w:val="18"/>
                              </w:rPr>
                            </w:pPr>
                            <w:r>
                              <w:rPr>
                                <w:rFonts w:ascii="Helvetica" w:hAnsi="Helvetica" w:cstheme="minorBidi"/>
                                <w:color w:val="000000" w:themeColor="text1"/>
                                <w:kern w:val="24"/>
                                <w:sz w:val="18"/>
                                <w:szCs w:val="18"/>
                              </w:rPr>
                              <w:t>PT: ns</w:t>
                            </w:r>
                          </w:p>
                          <w:p w14:paraId="53B17187" w14:textId="77777777" w:rsidR="00065F9D" w:rsidRDefault="00065F9D" w:rsidP="00065F9D">
                            <w:pPr>
                              <w:rPr>
                                <w:rFonts w:ascii="Helvetica" w:hAnsi="Helvetica" w:cstheme="minorBidi"/>
                                <w:b/>
                                <w:bCs/>
                                <w:color w:val="000000" w:themeColor="text1"/>
                                <w:kern w:val="24"/>
                                <w:sz w:val="18"/>
                                <w:szCs w:val="18"/>
                              </w:rPr>
                            </w:pPr>
                            <w:r>
                              <w:rPr>
                                <w:rFonts w:ascii="Helvetica" w:hAnsi="Helvetica" w:cstheme="minorBidi"/>
                                <w:b/>
                                <w:bCs/>
                                <w:color w:val="000000" w:themeColor="text1"/>
                                <w:kern w:val="24"/>
                                <w:sz w:val="18"/>
                                <w:szCs w:val="18"/>
                              </w:rPr>
                              <w:t xml:space="preserve">OT x PT: ** </w:t>
                            </w:r>
                          </w:p>
                        </w:txbxContent>
                      </v:textbox>
                    </v:shape>
                  </v:group>
                  <v:group id="Group 99" o:spid="_x0000_s1059" style="position:absolute;left:172;top:53727;width:15729;height:5944" coordorigin="-19292,2032" coordsize="15728,5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">
                    <v:shape id="TextBox 98" o:spid="_x0000_s1060" type="#_x0000_t202" style="position:absolute;left:-19292;top:2032;width:15729;height:59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" filled="f" stroked="f">
                      <v:textbox style="mso-fit-shape-to-text:t">
                        <w:txbxContent>
                          <w:p w14:paraId="5BFEBDDC" w14:textId="4AF59A78" w:rsidR="00CD0200" w:rsidRDefault="00CD0200" w:rsidP="00CD0200">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parental treatment</w:t>
                            </w:r>
                          </w:p>
                          <w:p w14:paraId="56C67D3C"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control</w:t>
                            </w:r>
                          </w:p>
                          <w:p w14:paraId="17BF4F40" w14:textId="77777777" w:rsidR="00CD0200" w:rsidRDefault="00CD0200" w:rsidP="00CD0200">
                            <w:pPr>
                              <w:rPr>
                                <w:rFonts w:ascii="Helvetica" w:hAnsi="Helvetica" w:cstheme="minorBidi"/>
                                <w:color w:val="000000" w:themeColor="text1"/>
                                <w:kern w:val="24"/>
                                <w:sz w:val="22"/>
                                <w:szCs w:val="22"/>
                              </w:rPr>
                            </w:pPr>
                            <w:r>
                              <w:rPr>
                                <w:rFonts w:ascii="Helvetica" w:hAnsi="Helvetica" w:cstheme="minorBidi"/>
                                <w:color w:val="000000" w:themeColor="text1"/>
                                <w:kern w:val="24"/>
                                <w:sz w:val="22"/>
                                <w:szCs w:val="22"/>
                              </w:rPr>
                              <w:t xml:space="preserve">      drought</w:t>
                            </w:r>
                          </w:p>
                        </w:txbxContent>
                      </v:textbox>
                    </v:shape>
                    <v:oval id="Oval 1119050278" o:spid="_x0000_s1061" style="position:absolute;left:-18082;top:4618;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" fillcolor="#548e91" stroked="f" strokeweight="1pt">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524832804" o:spid="_x0000_s1062" type="#_x0000_t5" style="position:absolute;left:-18082;top:6280;width:953;height: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" fillcolor="#7a2218" stroked="f" strokeweight="1pt"/>
                  </v:group>
                </v:group>
                <v:shape id="TextBox 101" o:spid="_x0000_s1063" type="#_x0000_t202" style="position:absolute;left:27622;top:50387;width:14345;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" filled="f" stroked="f">
                  <v:textbox style="mso-fit-shape-to-text:t">
                    <w:txbxContent>
                      <w:p w14:paraId="1702343A"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2" o:spid="_x0000_s1064" type="#_x0000_t202" style="position:absolute;left:46291;top:50196;width:14345;height:2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" filled="f" stroked="f">
                  <v:textbox style="mso-fit-shape-to-text:t">
                    <w:txbxContent>
                      <w:p w14:paraId="4A9A58E1" w14:textId="77777777" w:rsidR="006D79EF" w:rsidRDefault="006D79EF" w:rsidP="006D79EF">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v:shape id="TextBox 101" o:spid="_x0000_s1065" type="#_x0000_t202" style="position:absolute;left:5810;top:50387;width:14344;height:2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" filled="f" stroked="f">
                  <v:textbox style="mso-fit-shape-to-text:t">
                    <w:txbxContent>
                      <w:p w14:paraId="7C8387EB" w14:textId="77777777" w:rsidR="007B7B59" w:rsidRDefault="007B7B59" w:rsidP="007B7B59">
                        <w:pPr>
                          <w:jc w:val="center"/>
                          <w:rPr>
                            <w:rFonts w:ascii="Helvetica" w:hAnsi="Helvetica" w:cstheme="minorBidi"/>
                            <w:b/>
                            <w:bCs/>
                            <w:color w:val="000000" w:themeColor="text1"/>
                            <w:kern w:val="24"/>
                            <w:sz w:val="21"/>
                            <w:szCs w:val="21"/>
                          </w:rPr>
                        </w:pPr>
                        <w:r>
                          <w:rPr>
                            <w:rFonts w:ascii="Helvetica" w:hAnsi="Helvetica" w:cstheme="minorBidi"/>
                            <w:b/>
                            <w:bCs/>
                            <w:color w:val="000000" w:themeColor="text1"/>
                            <w:kern w:val="24"/>
                            <w:sz w:val="21"/>
                            <w:szCs w:val="21"/>
                          </w:rPr>
                          <w:t>offspring treatment</w:t>
                        </w:r>
                      </w:p>
                    </w:txbxContent>
                  </v:textbox>
                </v:shape>
                <w10:wrap type="tight" anchorx="margin"/>
              </v:group>
            </w:pict>
          </mc:Fallback>
        </mc:AlternateContent>
      </w:r>
    </w:p>
    <w:p w14:paraId="156DDB1B" w14:textId="7A50E8F7" w:rsidR="005A5A00" w:rsidRDefault="005A5A00" w:rsidP="003D4925"/>
    <w:p w14:paraId="61EB0404" w14:textId="77777777" w:rsidR="0065746E" w:rsidRDefault="0065746E" w:rsidP="003D4925"/>
    <w:p w14:paraId="7F18E253" w14:textId="01344758" w:rsidR="0065746E" w:rsidRDefault="0065746E">
      <w:r>
        <w:br w:type="page"/>
      </w:r>
    </w:p>
    <w:p w14:paraId="025A54E8" w14:textId="3A3DADBF" w:rsidR="0065746E" w:rsidRPr="008D5B5A" w:rsidRDefault="0065746E" w:rsidP="003D4925">
      <w:r w:rsidRPr="008D5B5A">
        <w:rPr>
          <w:b/>
          <w:bCs/>
        </w:rPr>
        <w:t xml:space="preserve">Figure 4. </w:t>
      </w:r>
      <w:r w:rsidR="0098595E" w:rsidRPr="0098595E">
        <w:t>Effects of t</w:t>
      </w:r>
      <w:r w:rsidR="008D5B5A" w:rsidRPr="0098595E">
        <w:t>ransgenerational</w:t>
      </w:r>
      <w:r w:rsidR="008D5B5A">
        <w:t xml:space="preserve"> plasticity across all eleven populations of </w:t>
      </w:r>
      <w:r w:rsidR="008D5B5A" w:rsidRPr="00CD480D">
        <w:rPr>
          <w:i/>
          <w:iCs/>
        </w:rPr>
        <w:t>P. patagonica</w:t>
      </w:r>
      <w:r w:rsidR="008D5B5A">
        <w:t xml:space="preserve"> </w:t>
      </w:r>
      <w:r w:rsidR="007C5490">
        <w:t xml:space="preserve">on </w:t>
      </w:r>
      <w:r w:rsidR="008D5B5A">
        <w:t xml:space="preserve">number of seeds produced. </w:t>
      </w:r>
      <w:r w:rsidR="0039691E">
        <w:t xml:space="preserve">Letters </w:t>
      </w:r>
      <w:r w:rsidR="00065E25">
        <w:t>mark significant differences between</w:t>
      </w:r>
      <w:r w:rsidR="007C5490">
        <w:t xml:space="preserve"> </w:t>
      </w:r>
      <w:r w:rsidR="00564BE6">
        <w:t>each treatment</w:t>
      </w:r>
      <w:r w:rsidR="001F48BE">
        <w:t xml:space="preserve"> cohort (DD = </w:t>
      </w:r>
      <w:r w:rsidR="001F48BE" w:rsidRPr="001F48BE">
        <w:t>F1 dry / F2 dry, DC</w:t>
      </w:r>
      <w:r w:rsidR="001F48BE">
        <w:t xml:space="preserve"> = </w:t>
      </w:r>
      <w:r w:rsidR="001F48BE" w:rsidRPr="001F48BE">
        <w:t>F1 dry / F2 control, CD</w:t>
      </w:r>
      <w:r w:rsidR="001F48BE">
        <w:t xml:space="preserve"> = </w:t>
      </w:r>
      <w:r w:rsidR="001F48BE" w:rsidRPr="001F48BE">
        <w:t>F1 control / F2 dry, and CC</w:t>
      </w:r>
      <w:r w:rsidR="001F48BE">
        <w:t xml:space="preserve"> = </w:t>
      </w:r>
      <w:r w:rsidR="001F48BE" w:rsidRPr="001F48BE">
        <w:t>F1 control / F2 control</w:t>
      </w:r>
      <w:r w:rsidR="00526B52">
        <w:t>).</w:t>
      </w:r>
      <w:r w:rsidR="00A263D1">
        <w:t xml:space="preserve"> </w:t>
      </w:r>
      <w:r w:rsidR="00A263D1">
        <w:t>Error bars represent SE.</w:t>
      </w:r>
    </w:p>
    <w:p w14:paraId="50B77612" w14:textId="524C8E0E" w:rsidR="008D5B5A" w:rsidRDefault="008D5B5A" w:rsidP="003D4925"/>
    <w:p w14:paraId="39C6C954" w14:textId="5DF2A279" w:rsidR="008D5B5A" w:rsidRDefault="00A263D1" w:rsidP="003D4925">
      <w:r w:rsidRPr="008D5B5A">
        <mc:AlternateContent>
          <mc:Choice Requires="wpg">
            <w:drawing>
              <wp:anchor distT="0" distB="0" distL="114300" distR="114300" simplePos="0" relativeHeight="251727872" behindDoc="0" locked="0" layoutInCell="1" allowOverlap="1" wp14:anchorId="210CB036" wp14:editId="7C2F72C8">
                <wp:simplePos x="0" y="0"/>
                <wp:positionH relativeFrom="margin">
                  <wp:posOffset>0</wp:posOffset>
                </wp:positionH>
                <wp:positionV relativeFrom="paragraph">
                  <wp:posOffset>29845</wp:posOffset>
                </wp:positionV>
                <wp:extent cx="2743200" cy="2807335"/>
                <wp:effectExtent l="0" t="0" r="0" b="0"/>
                <wp:wrapNone/>
                <wp:docPr id="16" name="Group 15">
                  <a:extLst xmlns:a="http://schemas.openxmlformats.org/drawingml/2006/main">
                    <a:ext uri="{FF2B5EF4-FFF2-40B4-BE49-F238E27FC236}">
                      <a16:creationId xmlns:a16="http://schemas.microsoft.com/office/drawing/2014/main" id="{F8A74789-D2C5-B6C9-D7B1-65A637519751}"/>
                    </a:ext>
                  </a:extLst>
                </wp:docPr>
                <wp:cNvGraphicFramePr/>
                <a:graphic xmlns:a="http://schemas.openxmlformats.org/drawingml/2006/main">
                  <a:graphicData uri="http://schemas.microsoft.com/office/word/2010/wordprocessingGroup">
                    <wpg:wgp>
                      <wpg:cNvGrpSpPr/>
                      <wpg:grpSpPr>
                        <a:xfrm>
                          <a:off x="0" y="0"/>
                          <a:ext cx="2743200" cy="2807335"/>
                          <a:chOff x="0" y="0"/>
                          <a:chExt cx="2743200" cy="2807937"/>
                        </a:xfrm>
                      </wpg:grpSpPr>
                      <pic:pic xmlns:pic="http://schemas.openxmlformats.org/drawingml/2006/picture">
                        <pic:nvPicPr>
                          <pic:cNvPr id="173239051" name="Graphic 8">
                            <a:extLst>
                              <a:ext uri="{FF2B5EF4-FFF2-40B4-BE49-F238E27FC236}">
                                <a16:creationId xmlns:a16="http://schemas.microsoft.com/office/drawing/2014/main" id="{CE3AC173-AF32-7530-E835-634DD38C3260}"/>
                              </a:ext>
                            </a:extLst>
                          </pic:cNvPr>
                          <pic:cNvPicPr>
                            <a:picLocks noChangeAspect="1"/>
                          </pic:cNvPicPr>
                        </pic:nvPicPr>
                        <pic:blipFill>
                          <a:blip r:embed="rId45">
                            <a:extLst>
                              <a:ext uri="{96DAC541-7B7A-43D3-8B79-37D633B846F1}">
                                <asvg:svgBlip xmlns:asvg="http://schemas.microsoft.com/office/drawing/2016/SVG/main" r:embed="rId46"/>
                              </a:ext>
                            </a:extLst>
                          </a:blip>
                          <a:stretch>
                            <a:fillRect/>
                          </a:stretch>
                        </pic:blipFill>
                        <pic:spPr>
                          <a:xfrm>
                            <a:off x="0" y="64737"/>
                            <a:ext cx="2743200" cy="2743200"/>
                          </a:xfrm>
                          <a:prstGeom prst="rect">
                            <a:avLst/>
                          </a:prstGeom>
                        </pic:spPr>
                      </pic:pic>
                      <wps:wsp>
                        <wps:cNvPr id="142206103" name="TextBox 11">
                          <a:extLst>
                            <a:ext uri="{FF2B5EF4-FFF2-40B4-BE49-F238E27FC236}">
                              <a16:creationId xmlns:a16="http://schemas.microsoft.com/office/drawing/2014/main" id="{DEE34205-6783-ACCC-6EB0-08B9DDA6C20A}"/>
                            </a:ext>
                          </a:extLst>
                        </wps:cNvPr>
                        <wps:cNvSpPr txBox="1"/>
                        <wps:spPr>
                          <a:xfrm>
                            <a:off x="808231" y="285549"/>
                            <a:ext cx="325116" cy="246221"/>
                          </a:xfrm>
                          <a:prstGeom prst="rect">
                            <a:avLst/>
                          </a:prstGeom>
                          <a:noFill/>
                        </wps:spPr>
                        <wps:txbx>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780483050" name="TextBox 12">
                          <a:extLst>
                            <a:ext uri="{FF2B5EF4-FFF2-40B4-BE49-F238E27FC236}">
                              <a16:creationId xmlns:a16="http://schemas.microsoft.com/office/drawing/2014/main" id="{54F4DBAA-42F1-FC77-C90D-64FAAD87CF8D}"/>
                            </a:ext>
                          </a:extLst>
                        </wps:cNvPr>
                        <wps:cNvSpPr txBox="1"/>
                        <wps:spPr>
                          <a:xfrm>
                            <a:off x="1775715" y="0"/>
                            <a:ext cx="325116" cy="246221"/>
                          </a:xfrm>
                          <a:prstGeom prst="rect">
                            <a:avLst/>
                          </a:prstGeom>
                          <a:noFill/>
                        </wps:spPr>
                        <wps:txbx>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2913329" name="TextBox 13">
                          <a:extLst>
                            <a:ext uri="{FF2B5EF4-FFF2-40B4-BE49-F238E27FC236}">
                              <a16:creationId xmlns:a16="http://schemas.microsoft.com/office/drawing/2014/main" id="{055AF659-8C27-5B83-1186-444DA9EDCAE5}"/>
                            </a:ext>
                          </a:extLst>
                        </wps:cNvPr>
                        <wps:cNvSpPr txBox="1"/>
                        <wps:spPr>
                          <a:xfrm>
                            <a:off x="1286073" y="855820"/>
                            <a:ext cx="325116" cy="246221"/>
                          </a:xfrm>
                          <a:prstGeom prst="rect">
                            <a:avLst/>
                          </a:prstGeom>
                          <a:noFill/>
                        </wps:spPr>
                        <wps:txbx>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1161228115" name="TextBox 14">
                          <a:extLst>
                            <a:ext uri="{FF2B5EF4-FFF2-40B4-BE49-F238E27FC236}">
                              <a16:creationId xmlns:a16="http://schemas.microsoft.com/office/drawing/2014/main" id="{D7CEABAC-12BB-2896-9DA3-CC690C9EEA0F}"/>
                            </a:ext>
                          </a:extLst>
                        </wps:cNvPr>
                        <wps:cNvSpPr txBox="1"/>
                        <wps:spPr>
                          <a:xfrm>
                            <a:off x="2259458" y="1283730"/>
                            <a:ext cx="325116" cy="246221"/>
                          </a:xfrm>
                          <a:prstGeom prst="rect">
                            <a:avLst/>
                          </a:prstGeom>
                          <a:noFill/>
                        </wps:spPr>
                        <wps:txbx>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g:wgp>
                  </a:graphicData>
                </a:graphic>
              </wp:anchor>
            </w:drawing>
          </mc:Choice>
          <mc:Fallback>
            <w:pict>
              <v:group w14:anchorId="210CB036" id="Group 15" o:spid="_x0000_s1066" style="position:absolute;margin-left:0;margin-top:2.35pt;width:3in;height:221.05pt;z-index:251727872;mso-position-horizontal-relative:margin" coordsize="27432,28079"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">
                <v:shape id="Graphic 8" o:spid="_x0000_s1067" type="#_x0000_t75" style="position:absolute;top:647;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">
                  <v:imagedata r:id="rId47" o:title=""/>
                </v:shape>
                <v:shape id="TextBox 11" o:spid="_x0000_s1068" type="#_x0000_t202" style="position:absolute;left:8082;top:2855;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" filled="f" stroked="f">
                  <v:textbox style="mso-fit-shape-to-text:t">
                    <w:txbxContent>
                      <w:p w14:paraId="49E3BA94"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2" o:spid="_x0000_s1069" type="#_x0000_t202" style="position:absolute;left:1775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" filled="f" stroked="f">
                  <v:textbox style="mso-fit-shape-to-text:t">
                    <w:txbxContent>
                      <w:p w14:paraId="40798FB7"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3" o:spid="_x0000_s1070" type="#_x0000_t202" style="position:absolute;left:12860;top:8558;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" filled="f" stroked="f">
                  <v:textbox style="mso-fit-shape-to-text:t">
                    <w:txbxContent>
                      <w:p w14:paraId="128B320E"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14" o:spid="_x0000_s1071" type="#_x0000_t202" style="position:absolute;left:22594;top:12837;width:3251;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" filled="f" stroked="f">
                  <v:textbox style="mso-fit-shape-to-text:t">
                    <w:txbxContent>
                      <w:p w14:paraId="43F5F8DD" w14:textId="77777777" w:rsidR="008D5B5A" w:rsidRDefault="008D5B5A" w:rsidP="008D5B5A">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w10:wrap anchorx="margin"/>
              </v:group>
            </w:pict>
          </mc:Fallback>
        </mc:AlternateContent>
      </w:r>
    </w:p>
    <w:p w14:paraId="4846A8CD" w14:textId="5B7A0F27" w:rsidR="008D5B5A" w:rsidRDefault="008D5B5A" w:rsidP="003D4925"/>
    <w:p w14:paraId="75FFC803" w14:textId="2FD9B8CE" w:rsidR="008D5B5A" w:rsidRDefault="008D5B5A" w:rsidP="003D4925"/>
    <w:p w14:paraId="56B6B8DD" w14:textId="170FC737" w:rsidR="008D5B5A" w:rsidRPr="009573A1" w:rsidRDefault="008D5B5A" w:rsidP="003D4925"/>
    <w:p w14:paraId="20F7CFE6" w14:textId="27A75B81" w:rsidR="00A10F09" w:rsidRDefault="00A10F09" w:rsidP="003D4925">
      <w:pPr>
        <w:rPr>
          <w:sz w:val="22"/>
          <w:szCs w:val="22"/>
        </w:rPr>
      </w:pPr>
    </w:p>
    <w:p w14:paraId="62A9626E" w14:textId="0248DF93" w:rsidR="00A10F09" w:rsidRPr="009D5379" w:rsidRDefault="00A10F09" w:rsidP="003D4925">
      <w:pPr>
        <w:rPr>
          <w:sz w:val="22"/>
          <w:szCs w:val="22"/>
        </w:rPr>
      </w:pPr>
    </w:p>
    <w:p w14:paraId="37F1A576" w14:textId="67589E6F" w:rsidR="003D4925" w:rsidRPr="00FA55EC" w:rsidRDefault="003D4925" w:rsidP="00587BAE">
      <w:pPr>
        <w:rPr>
          <w:sz w:val="22"/>
          <w:szCs w:val="22"/>
        </w:rPr>
      </w:pPr>
    </w:p>
    <w:p w14:paraId="543D4C61" w14:textId="4008560C" w:rsidR="00A32912" w:rsidRPr="00C25F1C" w:rsidRDefault="00A32912" w:rsidP="00587BAE">
      <w:pPr>
        <w:rPr>
          <w:rFonts w:asciiTheme="minorHAnsi" w:hAnsiTheme="minorHAnsi" w:cstheme="minorHAnsi"/>
        </w:rPr>
      </w:pPr>
    </w:p>
    <w:p w14:paraId="5CFCF835" w14:textId="127A3E97" w:rsidR="00CE58AE" w:rsidRPr="00C25F1C" w:rsidRDefault="00CE58AE" w:rsidP="00284935">
      <w:pPr>
        <w:spacing w:after="200" w:line="276" w:lineRule="auto"/>
        <w:rPr>
          <w:rFonts w:asciiTheme="minorHAnsi" w:hAnsiTheme="minorHAnsi" w:cstheme="minorHAnsi"/>
          <w:b/>
          <w:bCs/>
        </w:rPr>
      </w:pPr>
    </w:p>
    <w:p w14:paraId="5F543DC7" w14:textId="129CFF39" w:rsidR="00CE58AE" w:rsidRPr="00C25F1C" w:rsidRDefault="00CE58AE" w:rsidP="00CE58AE">
      <w:pPr>
        <w:rPr>
          <w:rFonts w:asciiTheme="minorHAnsi" w:hAnsiTheme="minorHAnsi" w:cstheme="minorHAnsi"/>
        </w:rPr>
      </w:pPr>
    </w:p>
    <w:p w14:paraId="788C86A3" w14:textId="77777777" w:rsidR="009E70CB" w:rsidRDefault="009E70CB" w:rsidP="00284935">
      <w:pPr>
        <w:rPr>
          <w:rFonts w:asciiTheme="minorHAnsi" w:hAnsiTheme="minorHAnsi" w:cstheme="minorHAnsi"/>
          <w:b/>
          <w:bCs/>
        </w:rPr>
      </w:pPr>
    </w:p>
    <w:p w14:paraId="7766DD39" w14:textId="77777777" w:rsidR="009E70CB" w:rsidRDefault="009E70CB" w:rsidP="00284935">
      <w:pPr>
        <w:rPr>
          <w:rFonts w:asciiTheme="minorHAnsi" w:hAnsiTheme="minorHAnsi" w:cstheme="minorHAnsi"/>
          <w:b/>
          <w:bCs/>
        </w:rPr>
      </w:pPr>
    </w:p>
    <w:p w14:paraId="3FC19DD0" w14:textId="77777777" w:rsidR="009E70CB" w:rsidRDefault="009E70CB" w:rsidP="00284935">
      <w:pPr>
        <w:rPr>
          <w:rFonts w:asciiTheme="minorHAnsi" w:hAnsiTheme="minorHAnsi" w:cstheme="minorHAnsi"/>
          <w:b/>
          <w:bCs/>
        </w:rPr>
      </w:pPr>
    </w:p>
    <w:p w14:paraId="2237CAF2" w14:textId="77777777" w:rsidR="009E70CB" w:rsidRDefault="009E70CB" w:rsidP="00284935">
      <w:pPr>
        <w:rPr>
          <w:rFonts w:asciiTheme="minorHAnsi" w:hAnsiTheme="minorHAnsi" w:cstheme="minorHAnsi"/>
          <w:b/>
          <w:bCs/>
        </w:rPr>
      </w:pPr>
    </w:p>
    <w:p w14:paraId="42C419C7" w14:textId="77777777" w:rsidR="009E70CB" w:rsidRDefault="009E70CB" w:rsidP="00284935">
      <w:pPr>
        <w:rPr>
          <w:rFonts w:asciiTheme="minorHAnsi" w:hAnsiTheme="minorHAnsi" w:cstheme="minorHAnsi"/>
          <w:b/>
          <w:bCs/>
        </w:rPr>
      </w:pPr>
    </w:p>
    <w:p w14:paraId="65176A8A" w14:textId="24852304" w:rsidR="00284935" w:rsidRPr="00C25F1C" w:rsidRDefault="00284935" w:rsidP="00284935">
      <w:pPr>
        <w:rPr>
          <w:rFonts w:asciiTheme="minorHAnsi" w:hAnsiTheme="minorHAnsi" w:cstheme="minorHAnsi"/>
          <w:b/>
          <w:bCs/>
        </w:rPr>
        <w:sectPr w:rsidR="00284935" w:rsidRPr="00C25F1C" w:rsidSect="00284935">
          <w:pgSz w:w="12240" w:h="15840"/>
          <w:pgMar w:top="1440" w:right="1440" w:bottom="1440" w:left="1440" w:header="720" w:footer="720" w:gutter="0"/>
          <w:lnNumType w:countBy="1" w:restart="continuous"/>
          <w:cols w:space="720"/>
          <w:docGrid w:linePitch="360"/>
        </w:sectPr>
      </w:pPr>
    </w:p>
    <w:p w14:paraId="6D3DBCC3" w14:textId="344E4227" w:rsidR="00E0009B" w:rsidRDefault="001B3ADE" w:rsidP="009219AD">
      <w:pPr>
        <w:rPr>
          <w:rFonts w:eastAsia="Aptos"/>
          <w:kern w:val="2"/>
          <w:sz w:val="21"/>
          <w:szCs w:val="21"/>
          <w14:ligatures w14:val="standardContextual"/>
        </w:rPr>
      </w:pPr>
      <w:r w:rsidRPr="00007880">
        <w:rPr>
          <w:b/>
          <w:bCs/>
          <w:sz w:val="21"/>
          <w:szCs w:val="21"/>
        </w:rPr>
        <w:lastRenderedPageBreak/>
        <w:t xml:space="preserve">Table </w:t>
      </w:r>
      <w:r w:rsidR="0085167F" w:rsidRPr="00007880">
        <w:rPr>
          <w:b/>
          <w:bCs/>
          <w:sz w:val="21"/>
          <w:szCs w:val="21"/>
        </w:rPr>
        <w:t>2</w:t>
      </w:r>
      <w:r w:rsidRPr="00007880">
        <w:rPr>
          <w:sz w:val="21"/>
          <w:szCs w:val="21"/>
        </w:rPr>
        <w:t xml:space="preserve">. Results of mixed models testing the effects of offspring watering treatment (OT), parental watering treatment (PT), </w:t>
      </w:r>
      <w:r w:rsidR="00381C45" w:rsidRPr="00007880">
        <w:rPr>
          <w:sz w:val="21"/>
          <w:szCs w:val="21"/>
        </w:rPr>
        <w:t xml:space="preserve">and </w:t>
      </w:r>
      <w:r w:rsidR="00FA644C" w:rsidRPr="00007880">
        <w:rPr>
          <w:sz w:val="21"/>
          <w:szCs w:val="21"/>
        </w:rPr>
        <w:t xml:space="preserve">seed source </w:t>
      </w:r>
      <w:r w:rsidR="00381C45" w:rsidRPr="00007880">
        <w:rPr>
          <w:sz w:val="21"/>
          <w:szCs w:val="21"/>
        </w:rPr>
        <w:t>climate at origin value</w:t>
      </w:r>
      <w:r w:rsidR="00E547DF" w:rsidRPr="00007880">
        <w:rPr>
          <w:sz w:val="21"/>
          <w:szCs w:val="21"/>
        </w:rPr>
        <w:t>:</w:t>
      </w:r>
      <w:r w:rsidR="009217F7" w:rsidRPr="00007880">
        <w:rPr>
          <w:sz w:val="21"/>
          <w:szCs w:val="21"/>
        </w:rPr>
        <w:t xml:space="preserve"> </w:t>
      </w:r>
      <w:r w:rsidR="00A54294" w:rsidRPr="00007880">
        <w:rPr>
          <w:sz w:val="21"/>
          <w:szCs w:val="21"/>
        </w:rPr>
        <w:t xml:space="preserve">the 30-year mean annual spring </w:t>
      </w:r>
      <w:proofErr w:type="spellStart"/>
      <w:r w:rsidR="00A645DB" w:rsidRPr="00007880">
        <w:rPr>
          <w:sz w:val="21"/>
          <w:szCs w:val="21"/>
        </w:rPr>
        <w:t>VPDmax</w:t>
      </w:r>
      <w:proofErr w:type="spellEnd"/>
      <w:r w:rsidR="00DE0C4A" w:rsidRPr="00007880">
        <w:rPr>
          <w:sz w:val="21"/>
          <w:szCs w:val="21"/>
        </w:rPr>
        <w:t xml:space="preserve"> (</w:t>
      </w:r>
      <w:r w:rsidR="00E547DF" w:rsidRPr="00007880">
        <w:rPr>
          <w:sz w:val="21"/>
          <w:szCs w:val="21"/>
        </w:rPr>
        <w:t>k</w:t>
      </w:r>
      <w:r w:rsidR="00DE0C4A" w:rsidRPr="00007880">
        <w:rPr>
          <w:sz w:val="21"/>
          <w:szCs w:val="21"/>
        </w:rPr>
        <w:t>Pa)</w:t>
      </w:r>
      <w:r w:rsidR="008B2BCA" w:rsidRPr="00007880">
        <w:rPr>
          <w:sz w:val="21"/>
          <w:szCs w:val="21"/>
        </w:rPr>
        <w:t xml:space="preserve"> coefficient of variation</w:t>
      </w:r>
      <w:r w:rsidR="00D53C00" w:rsidRPr="00007880">
        <w:rPr>
          <w:sz w:val="21"/>
          <w:szCs w:val="21"/>
        </w:rPr>
        <w:t xml:space="preserve"> for each seed source location</w:t>
      </w:r>
      <w:r w:rsidR="00975F15" w:rsidRPr="00007880">
        <w:rPr>
          <w:sz w:val="21"/>
          <w:szCs w:val="21"/>
        </w:rPr>
        <w:t>, and their interactions</w:t>
      </w:r>
      <w:r w:rsidRPr="00007880">
        <w:rPr>
          <w:sz w:val="21"/>
          <w:szCs w:val="21"/>
        </w:rPr>
        <w:t>.</w:t>
      </w:r>
      <w:r w:rsidR="008B2BCA" w:rsidRPr="00007880">
        <w:rPr>
          <w:sz w:val="21"/>
          <w:szCs w:val="21"/>
        </w:rPr>
        <w:t xml:space="preserve"> </w:t>
      </w:r>
      <w:r w:rsidRPr="00007880">
        <w:rPr>
          <w:sz w:val="21"/>
          <w:szCs w:val="21"/>
        </w:rPr>
        <w:t xml:space="preserve">P values = </w:t>
      </w:r>
      <w:r w:rsidR="001923EB" w:rsidRPr="00007880">
        <w:rPr>
          <w:sz w:val="21"/>
          <w:szCs w:val="21"/>
        </w:rPr>
        <w:t xml:space="preserve">0.05 </w:t>
      </w:r>
      <w:r w:rsidR="00801515" w:rsidRPr="00007880">
        <w:rPr>
          <w:sz w:val="21"/>
          <w:szCs w:val="21"/>
        </w:rPr>
        <w:t>&lt;</w:t>
      </w:r>
      <w:r w:rsidR="001923EB" w:rsidRPr="00007880">
        <w:rPr>
          <w:sz w:val="21"/>
          <w:szCs w:val="21"/>
        </w:rPr>
        <w:t xml:space="preserve"> </w:t>
      </w:r>
      <w:r w:rsidR="001923EB" w:rsidRPr="00007880">
        <w:rPr>
          <w:i/>
          <w:iCs/>
          <w:sz w:val="21"/>
          <w:szCs w:val="21"/>
          <w:vertAlign w:val="superscript"/>
        </w:rPr>
        <w:t>#</w:t>
      </w:r>
      <w:r w:rsidR="001923EB" w:rsidRPr="00007880">
        <w:rPr>
          <w:i/>
          <w:iCs/>
          <w:sz w:val="21"/>
          <w:szCs w:val="21"/>
        </w:rPr>
        <w:t>p</w:t>
      </w:r>
      <w:r w:rsidR="001923EB" w:rsidRPr="00007880">
        <w:rPr>
          <w:sz w:val="21"/>
          <w:szCs w:val="21"/>
        </w:rPr>
        <w:t xml:space="preserve"> </w:t>
      </w:r>
      <w:r w:rsidR="00801515" w:rsidRPr="00007880">
        <w:rPr>
          <w:sz w:val="21"/>
          <w:szCs w:val="21"/>
        </w:rPr>
        <w:t xml:space="preserve">&lt; </w:t>
      </w:r>
      <w:r w:rsidR="001923EB" w:rsidRPr="00007880">
        <w:rPr>
          <w:sz w:val="21"/>
          <w:szCs w:val="21"/>
        </w:rPr>
        <w:t>0.1</w:t>
      </w:r>
      <w:r w:rsidRPr="00007880">
        <w:rPr>
          <w:sz w:val="21"/>
          <w:szCs w:val="21"/>
        </w:rPr>
        <w:t xml:space="preserve">; *p &lt; 0.05; **p &lt; 0.01; ***p &lt; 0.001. </w:t>
      </w:r>
      <w:r w:rsidR="008B2BCA" w:rsidRPr="00007880">
        <w:rPr>
          <w:rFonts w:eastAsia="Aptos"/>
          <w:kern w:val="2"/>
          <w:sz w:val="21"/>
          <w:szCs w:val="21"/>
          <w14:ligatures w14:val="standardContextual"/>
        </w:rPr>
        <w:t>F-statistic (linear models) or Chi-squared statistic (generalized linear models), signiﬁcance levels and degrees of freedom (</w:t>
      </w:r>
      <w:proofErr w:type="spellStart"/>
      <w:r w:rsidR="008B2BCA" w:rsidRPr="00007880">
        <w:rPr>
          <w:rFonts w:eastAsia="Aptos"/>
          <w:kern w:val="2"/>
          <w:sz w:val="21"/>
          <w:szCs w:val="21"/>
          <w14:ligatures w14:val="standardContextual"/>
        </w:rPr>
        <w:t>d.f.</w:t>
      </w:r>
      <w:proofErr w:type="spellEnd"/>
      <w:r w:rsidR="008B2BCA" w:rsidRPr="00007880">
        <w:rPr>
          <w:rFonts w:eastAsia="Aptos"/>
          <w:kern w:val="2"/>
          <w:sz w:val="21"/>
          <w:szCs w:val="21"/>
          <w14:ligatures w14:val="standardContextual"/>
        </w:rPr>
        <w:t>) are shown for each term.</w:t>
      </w:r>
      <w:r w:rsidR="008B2BCA" w:rsidRPr="00007880">
        <w:rPr>
          <w:sz w:val="21"/>
          <w:szCs w:val="21"/>
        </w:rPr>
        <w:t xml:space="preserve"> </w:t>
      </w:r>
      <w:r w:rsidR="008B2BCA" w:rsidRPr="00007880">
        <w:rPr>
          <w:rFonts w:eastAsia="Aptos"/>
          <w:kern w:val="2"/>
          <w:sz w:val="21"/>
          <w:szCs w:val="21"/>
          <w14:ligatures w14:val="standardContextual"/>
        </w:rPr>
        <w:t>Zero inflated models were used for number flowered and number of flowering structures produced per plant. Population was included as a random factor.</w:t>
      </w:r>
      <w:r w:rsidR="00975F15" w:rsidRPr="00007880">
        <w:rPr>
          <w:rFonts w:eastAsia="Aptos"/>
          <w:kern w:val="2"/>
          <w:sz w:val="21"/>
          <w:szCs w:val="21"/>
          <w14:ligatures w14:val="standardContextual"/>
        </w:rPr>
        <w:t xml:space="preserve"> R2m = marginal R2; R2c = conditional R2.</w:t>
      </w:r>
    </w:p>
    <w:p w14:paraId="4C0E255C" w14:textId="77777777" w:rsidR="002136EA" w:rsidRPr="002136EA" w:rsidRDefault="002136EA" w:rsidP="009219AD">
      <w:pPr>
        <w:rPr>
          <w:rFonts w:eastAsia="Aptos"/>
          <w:kern w:val="2"/>
          <w:sz w:val="4"/>
          <w:szCs w:val="4"/>
          <w14:ligatures w14:val="standardContextual"/>
        </w:rPr>
      </w:pPr>
    </w:p>
    <w:p w14:paraId="46DF516A" w14:textId="2408A9DA" w:rsidR="00E0009B" w:rsidRDefault="002136EA" w:rsidP="009219AD">
      <w:pPr>
        <w:rPr>
          <w:i/>
          <w:iCs/>
          <w:sz w:val="20"/>
          <w:szCs w:val="20"/>
        </w:rPr>
      </w:pPr>
      <w:r w:rsidRPr="00007880">
        <w:rPr>
          <w:i/>
          <w:iCs/>
          <w:sz w:val="20"/>
          <w:szCs w:val="20"/>
        </w:rPr>
        <w:t>*The conditional R2 could not be calculated because the random effect variance for (1|pop) was effectively zero, suggesting minimal variation in population-level differences. The random effect was retained in the model due to its conceptual importance.</w:t>
      </w:r>
    </w:p>
    <w:p w14:paraId="5953773C" w14:textId="77777777" w:rsidR="002136EA" w:rsidRPr="002136EA" w:rsidRDefault="002136EA" w:rsidP="009219AD">
      <w:pPr>
        <w:rPr>
          <w:i/>
          <w:iCs/>
          <w:sz w:val="4"/>
          <w:szCs w:val="4"/>
        </w:rPr>
      </w:pPr>
    </w:p>
    <w:tbl>
      <w:tblPr>
        <w:tblW w:w="14225" w:type="dxa"/>
        <w:tblLook w:val="04A0" w:firstRow="1" w:lastRow="0" w:firstColumn="1" w:lastColumn="0" w:noHBand="0" w:noVBand="1"/>
      </w:tblPr>
      <w:tblGrid>
        <w:gridCol w:w="1697"/>
        <w:gridCol w:w="1584"/>
        <w:gridCol w:w="1584"/>
        <w:gridCol w:w="1584"/>
        <w:gridCol w:w="1584"/>
        <w:gridCol w:w="1584"/>
        <w:gridCol w:w="1584"/>
        <w:gridCol w:w="1584"/>
        <w:gridCol w:w="720"/>
        <w:gridCol w:w="720"/>
      </w:tblGrid>
      <w:tr w:rsidR="009219AD" w:rsidRPr="00CF547B" w14:paraId="7EA30ECF" w14:textId="77777777" w:rsidTr="00FA55EC">
        <w:trPr>
          <w:trHeight w:val="288"/>
        </w:trPr>
        <w:tc>
          <w:tcPr>
            <w:tcW w:w="16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805786" w14:textId="77777777" w:rsidR="00CF547B" w:rsidRPr="00CF547B" w:rsidRDefault="00CF547B">
            <w:pPr>
              <w:jc w:val="center"/>
              <w:rPr>
                <w:color w:val="000000"/>
                <w:sz w:val="18"/>
                <w:szCs w:val="18"/>
              </w:rPr>
            </w:pPr>
            <w:r w:rsidRPr="00CF547B">
              <w:rPr>
                <w:color w:val="000000"/>
                <w:sz w:val="18"/>
                <w:szCs w:val="18"/>
              </w:rPr>
              <w:t>trai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45AA88EB" w14:textId="77777777" w:rsidR="00CF547B" w:rsidRPr="00CF547B" w:rsidRDefault="00CF547B">
            <w:pPr>
              <w:jc w:val="center"/>
              <w:rPr>
                <w:color w:val="000000"/>
                <w:sz w:val="18"/>
                <w:szCs w:val="18"/>
              </w:rPr>
            </w:pPr>
            <w:r w:rsidRPr="00CF547B">
              <w:rPr>
                <w:color w:val="000000"/>
                <w:sz w:val="18"/>
                <w:szCs w:val="18"/>
              </w:rPr>
              <w:t>O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3A538606" w14:textId="77777777" w:rsidR="00CF547B" w:rsidRPr="00CF547B" w:rsidRDefault="00CF547B">
            <w:pPr>
              <w:jc w:val="center"/>
              <w:rPr>
                <w:color w:val="000000"/>
                <w:sz w:val="18"/>
                <w:szCs w:val="18"/>
              </w:rPr>
            </w:pPr>
            <w:r w:rsidRPr="00CF547B">
              <w:rPr>
                <w:color w:val="000000"/>
                <w:sz w:val="18"/>
                <w:szCs w:val="18"/>
              </w:rPr>
              <w:t>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3149682D" w14:textId="77777777" w:rsidR="00CF547B" w:rsidRPr="00CF547B" w:rsidRDefault="00CF547B">
            <w:pPr>
              <w:jc w:val="center"/>
              <w:rPr>
                <w:color w:val="000000"/>
                <w:sz w:val="18"/>
                <w:szCs w:val="18"/>
              </w:rPr>
            </w:pPr>
            <w:r w:rsidRPr="00CF547B">
              <w:rPr>
                <w:color w:val="000000"/>
                <w:sz w:val="18"/>
                <w:szCs w:val="18"/>
              </w:rPr>
              <w:t>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682E5193" w14:textId="77777777" w:rsidR="00CF547B" w:rsidRPr="00CF547B" w:rsidRDefault="00CF547B">
            <w:pPr>
              <w:jc w:val="center"/>
              <w:rPr>
                <w:color w:val="000000"/>
                <w:sz w:val="18"/>
                <w:szCs w:val="18"/>
              </w:rPr>
            </w:pPr>
            <w:r w:rsidRPr="00CF547B">
              <w:rPr>
                <w:color w:val="000000"/>
                <w:sz w:val="18"/>
                <w:szCs w:val="18"/>
              </w:rPr>
              <w:t>OT x PT</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53FC5C54" w14:textId="77777777" w:rsidR="00CF547B" w:rsidRPr="00CF547B" w:rsidRDefault="00CF547B">
            <w:pPr>
              <w:jc w:val="center"/>
              <w:rPr>
                <w:color w:val="000000"/>
                <w:sz w:val="18"/>
                <w:szCs w:val="18"/>
              </w:rPr>
            </w:pPr>
            <w:r w:rsidRPr="00CF547B">
              <w:rPr>
                <w:color w:val="000000"/>
                <w:sz w:val="18"/>
                <w:szCs w:val="18"/>
              </w:rPr>
              <w:t>O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36ED9E3" w14:textId="77777777" w:rsidR="00CF547B" w:rsidRPr="00CF547B" w:rsidRDefault="00CF547B">
            <w:pPr>
              <w:jc w:val="center"/>
              <w:rPr>
                <w:color w:val="000000"/>
                <w:sz w:val="18"/>
                <w:szCs w:val="18"/>
              </w:rPr>
            </w:pPr>
            <w:r w:rsidRPr="00CF547B">
              <w:rPr>
                <w:color w:val="000000"/>
                <w:sz w:val="18"/>
                <w:szCs w:val="18"/>
              </w:rPr>
              <w:t>PT x sVPD-CV</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14:paraId="1EA98500" w14:textId="77777777" w:rsidR="00CF547B" w:rsidRPr="00CF547B" w:rsidRDefault="00CF547B">
            <w:pPr>
              <w:jc w:val="center"/>
              <w:rPr>
                <w:color w:val="000000"/>
                <w:sz w:val="18"/>
                <w:szCs w:val="18"/>
              </w:rPr>
            </w:pPr>
            <w:r w:rsidRPr="00CF547B">
              <w:rPr>
                <w:color w:val="000000"/>
                <w:sz w:val="18"/>
                <w:szCs w:val="18"/>
              </w:rPr>
              <w:t>OT x PT x sVPD-CV</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686018EE"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m</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49A94AB0" w14:textId="77777777" w:rsidR="00CF547B" w:rsidRPr="00CF547B" w:rsidRDefault="00CF547B">
            <w:pPr>
              <w:jc w:val="center"/>
              <w:rPr>
                <w:color w:val="000000"/>
                <w:sz w:val="18"/>
                <w:szCs w:val="18"/>
              </w:rPr>
            </w:pPr>
            <w:r w:rsidRPr="00CF547B">
              <w:rPr>
                <w:color w:val="000000"/>
                <w:sz w:val="18"/>
                <w:szCs w:val="18"/>
              </w:rPr>
              <w:t>R</w:t>
            </w:r>
            <w:r w:rsidRPr="00CF547B">
              <w:rPr>
                <w:color w:val="000000"/>
                <w:sz w:val="18"/>
                <w:szCs w:val="18"/>
                <w:vertAlign w:val="superscript"/>
              </w:rPr>
              <w:t>2</w:t>
            </w:r>
            <w:r w:rsidRPr="00CF547B">
              <w:rPr>
                <w:color w:val="000000"/>
                <w:sz w:val="18"/>
                <w:szCs w:val="18"/>
              </w:rPr>
              <w:t>c</w:t>
            </w:r>
          </w:p>
        </w:tc>
      </w:tr>
      <w:tr w:rsidR="00962A68" w:rsidRPr="00CF547B" w14:paraId="32E5847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07C2956" w14:textId="17F6A697" w:rsidR="00CF547B" w:rsidRPr="00CF547B" w:rsidRDefault="00CF547B">
            <w:pPr>
              <w:jc w:val="center"/>
              <w:rPr>
                <w:b/>
                <w:bCs/>
                <w:color w:val="000000"/>
                <w:sz w:val="18"/>
                <w:szCs w:val="18"/>
              </w:rPr>
            </w:pPr>
            <w:r w:rsidRPr="00CF547B">
              <w:rPr>
                <w:b/>
                <w:bCs/>
                <w:color w:val="000000"/>
                <w:sz w:val="18"/>
                <w:szCs w:val="18"/>
              </w:rPr>
              <w:t>GROWTH</w:t>
            </w:r>
          </w:p>
        </w:tc>
        <w:tc>
          <w:tcPr>
            <w:tcW w:w="1584" w:type="dxa"/>
            <w:tcBorders>
              <w:top w:val="nil"/>
              <w:left w:val="nil"/>
              <w:bottom w:val="single" w:sz="4" w:space="0" w:color="auto"/>
              <w:right w:val="single" w:sz="4" w:space="0" w:color="auto"/>
            </w:tcBorders>
            <w:shd w:val="clear" w:color="auto" w:fill="auto"/>
            <w:vAlign w:val="center"/>
            <w:hideMark/>
          </w:tcPr>
          <w:p w14:paraId="464AB8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85EB4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B9FEC3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135E99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506B5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43244F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78B99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1948B85"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AB95457"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A94794E"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A16C030" w14:textId="77777777" w:rsidR="00CF547B" w:rsidRPr="00CF547B" w:rsidRDefault="00CF547B">
            <w:pPr>
              <w:jc w:val="center"/>
              <w:rPr>
                <w:color w:val="000000"/>
                <w:sz w:val="18"/>
                <w:szCs w:val="18"/>
              </w:rPr>
            </w:pPr>
            <w:r w:rsidRPr="00CF547B">
              <w:rPr>
                <w:color w:val="000000"/>
                <w:sz w:val="18"/>
                <w:szCs w:val="18"/>
              </w:rPr>
              <w:t>root biomass</w:t>
            </w:r>
          </w:p>
        </w:tc>
        <w:tc>
          <w:tcPr>
            <w:tcW w:w="1584" w:type="dxa"/>
            <w:tcBorders>
              <w:top w:val="nil"/>
              <w:left w:val="nil"/>
              <w:bottom w:val="single" w:sz="4" w:space="0" w:color="auto"/>
              <w:right w:val="single" w:sz="4" w:space="0" w:color="auto"/>
            </w:tcBorders>
            <w:shd w:val="clear" w:color="auto" w:fill="auto"/>
            <w:vAlign w:val="center"/>
            <w:hideMark/>
          </w:tcPr>
          <w:p w14:paraId="45D7C2CF" w14:textId="77777777" w:rsidR="00CF547B" w:rsidRPr="00CF547B" w:rsidRDefault="00CF547B">
            <w:pPr>
              <w:jc w:val="center"/>
              <w:rPr>
                <w:b/>
                <w:bCs/>
                <w:color w:val="000000"/>
                <w:sz w:val="18"/>
                <w:szCs w:val="18"/>
              </w:rPr>
            </w:pPr>
            <w:r w:rsidRPr="00CF547B">
              <w:rPr>
                <w:b/>
                <w:bCs/>
                <w:color w:val="000000"/>
                <w:sz w:val="18"/>
                <w:szCs w:val="18"/>
              </w:rPr>
              <w:t>F = 42.1948***</w:t>
            </w:r>
          </w:p>
        </w:tc>
        <w:tc>
          <w:tcPr>
            <w:tcW w:w="1584" w:type="dxa"/>
            <w:tcBorders>
              <w:top w:val="nil"/>
              <w:left w:val="nil"/>
              <w:bottom w:val="single" w:sz="4" w:space="0" w:color="auto"/>
              <w:right w:val="single" w:sz="4" w:space="0" w:color="auto"/>
            </w:tcBorders>
            <w:shd w:val="clear" w:color="auto" w:fill="auto"/>
            <w:vAlign w:val="center"/>
            <w:hideMark/>
          </w:tcPr>
          <w:p w14:paraId="01596315" w14:textId="77777777" w:rsidR="00CF547B" w:rsidRPr="00CF547B" w:rsidRDefault="00CF547B">
            <w:pPr>
              <w:jc w:val="center"/>
              <w:rPr>
                <w:i/>
                <w:iCs/>
                <w:color w:val="000000"/>
                <w:sz w:val="18"/>
                <w:szCs w:val="18"/>
              </w:rPr>
            </w:pPr>
            <w:r w:rsidRPr="00CF547B">
              <w:rPr>
                <w:i/>
                <w:iCs/>
                <w:color w:val="000000"/>
                <w:sz w:val="18"/>
                <w:szCs w:val="18"/>
              </w:rPr>
              <w:t>F = 3.1251 #</w:t>
            </w:r>
          </w:p>
        </w:tc>
        <w:tc>
          <w:tcPr>
            <w:tcW w:w="1584" w:type="dxa"/>
            <w:tcBorders>
              <w:top w:val="nil"/>
              <w:left w:val="nil"/>
              <w:bottom w:val="single" w:sz="4" w:space="0" w:color="auto"/>
              <w:right w:val="single" w:sz="4" w:space="0" w:color="auto"/>
            </w:tcBorders>
            <w:shd w:val="clear" w:color="auto" w:fill="auto"/>
            <w:vAlign w:val="center"/>
            <w:hideMark/>
          </w:tcPr>
          <w:p w14:paraId="5D3AD4F9" w14:textId="77777777" w:rsidR="00CF547B" w:rsidRPr="00CF547B" w:rsidRDefault="00CF547B">
            <w:pPr>
              <w:jc w:val="center"/>
              <w:rPr>
                <w:color w:val="000000"/>
                <w:sz w:val="18"/>
                <w:szCs w:val="18"/>
              </w:rPr>
            </w:pPr>
            <w:r w:rsidRPr="00CF547B">
              <w:rPr>
                <w:color w:val="000000"/>
                <w:sz w:val="18"/>
                <w:szCs w:val="18"/>
              </w:rPr>
              <w:t>F = 2.0861</w:t>
            </w:r>
          </w:p>
        </w:tc>
        <w:tc>
          <w:tcPr>
            <w:tcW w:w="1584" w:type="dxa"/>
            <w:tcBorders>
              <w:top w:val="nil"/>
              <w:left w:val="nil"/>
              <w:bottom w:val="single" w:sz="4" w:space="0" w:color="auto"/>
              <w:right w:val="single" w:sz="4" w:space="0" w:color="auto"/>
            </w:tcBorders>
            <w:shd w:val="clear" w:color="auto" w:fill="auto"/>
            <w:vAlign w:val="center"/>
            <w:hideMark/>
          </w:tcPr>
          <w:p w14:paraId="35094514" w14:textId="77777777" w:rsidR="00CF547B" w:rsidRPr="00CF547B" w:rsidRDefault="00CF547B">
            <w:pPr>
              <w:jc w:val="center"/>
              <w:rPr>
                <w:color w:val="000000"/>
                <w:sz w:val="18"/>
                <w:szCs w:val="18"/>
              </w:rPr>
            </w:pPr>
            <w:r w:rsidRPr="00CF547B">
              <w:rPr>
                <w:color w:val="000000"/>
                <w:sz w:val="18"/>
                <w:szCs w:val="18"/>
              </w:rPr>
              <w:t>F = 1.0453</w:t>
            </w:r>
          </w:p>
        </w:tc>
        <w:tc>
          <w:tcPr>
            <w:tcW w:w="1584" w:type="dxa"/>
            <w:tcBorders>
              <w:top w:val="nil"/>
              <w:left w:val="nil"/>
              <w:bottom w:val="single" w:sz="4" w:space="0" w:color="auto"/>
              <w:right w:val="single" w:sz="4" w:space="0" w:color="auto"/>
            </w:tcBorders>
            <w:shd w:val="clear" w:color="auto" w:fill="auto"/>
            <w:vAlign w:val="center"/>
            <w:hideMark/>
          </w:tcPr>
          <w:p w14:paraId="3FABCF6E" w14:textId="77777777" w:rsidR="00CF547B" w:rsidRPr="00CF547B" w:rsidRDefault="00CF547B">
            <w:pPr>
              <w:jc w:val="center"/>
              <w:rPr>
                <w:b/>
                <w:bCs/>
                <w:color w:val="000000"/>
                <w:sz w:val="18"/>
                <w:szCs w:val="18"/>
              </w:rPr>
            </w:pPr>
            <w:r w:rsidRPr="00CF547B">
              <w:rPr>
                <w:b/>
                <w:bCs/>
                <w:color w:val="000000"/>
                <w:sz w:val="18"/>
                <w:szCs w:val="18"/>
              </w:rPr>
              <w:t>F = 6.6818**</w:t>
            </w:r>
          </w:p>
        </w:tc>
        <w:tc>
          <w:tcPr>
            <w:tcW w:w="1584" w:type="dxa"/>
            <w:tcBorders>
              <w:top w:val="nil"/>
              <w:left w:val="nil"/>
              <w:bottom w:val="single" w:sz="4" w:space="0" w:color="auto"/>
              <w:right w:val="single" w:sz="4" w:space="0" w:color="auto"/>
            </w:tcBorders>
            <w:shd w:val="clear" w:color="auto" w:fill="auto"/>
            <w:vAlign w:val="center"/>
            <w:hideMark/>
          </w:tcPr>
          <w:p w14:paraId="3D418D85" w14:textId="77777777" w:rsidR="00CF547B" w:rsidRPr="00CF547B" w:rsidRDefault="00CF547B">
            <w:pPr>
              <w:jc w:val="center"/>
              <w:rPr>
                <w:b/>
                <w:bCs/>
                <w:color w:val="000000"/>
                <w:sz w:val="18"/>
                <w:szCs w:val="18"/>
              </w:rPr>
            </w:pPr>
            <w:r w:rsidRPr="00CF547B">
              <w:rPr>
                <w:b/>
                <w:bCs/>
                <w:color w:val="000000"/>
                <w:sz w:val="18"/>
                <w:szCs w:val="18"/>
              </w:rPr>
              <w:t>F = 6.4877*</w:t>
            </w:r>
          </w:p>
        </w:tc>
        <w:tc>
          <w:tcPr>
            <w:tcW w:w="1584" w:type="dxa"/>
            <w:tcBorders>
              <w:top w:val="nil"/>
              <w:left w:val="nil"/>
              <w:bottom w:val="single" w:sz="4" w:space="0" w:color="auto"/>
              <w:right w:val="single" w:sz="4" w:space="0" w:color="auto"/>
            </w:tcBorders>
            <w:shd w:val="clear" w:color="auto" w:fill="auto"/>
            <w:vAlign w:val="center"/>
            <w:hideMark/>
          </w:tcPr>
          <w:p w14:paraId="16DF0A00" w14:textId="77777777" w:rsidR="00CF547B" w:rsidRPr="00CF547B" w:rsidRDefault="00CF547B">
            <w:pPr>
              <w:jc w:val="center"/>
              <w:rPr>
                <w:b/>
                <w:bCs/>
                <w:color w:val="000000"/>
                <w:sz w:val="18"/>
                <w:szCs w:val="18"/>
              </w:rPr>
            </w:pPr>
            <w:r w:rsidRPr="00CF547B">
              <w:rPr>
                <w:b/>
                <w:bCs/>
                <w:color w:val="000000"/>
                <w:sz w:val="18"/>
                <w:szCs w:val="18"/>
              </w:rPr>
              <w:t>F = 6.9657**</w:t>
            </w:r>
          </w:p>
        </w:tc>
        <w:tc>
          <w:tcPr>
            <w:tcW w:w="720" w:type="dxa"/>
            <w:tcBorders>
              <w:top w:val="nil"/>
              <w:left w:val="nil"/>
              <w:bottom w:val="single" w:sz="4" w:space="0" w:color="auto"/>
              <w:right w:val="single" w:sz="4" w:space="0" w:color="auto"/>
            </w:tcBorders>
            <w:shd w:val="clear" w:color="auto" w:fill="auto"/>
            <w:vAlign w:val="center"/>
            <w:hideMark/>
          </w:tcPr>
          <w:p w14:paraId="058F5DF2" w14:textId="77777777" w:rsidR="00CF547B" w:rsidRPr="00CF547B" w:rsidRDefault="00CF547B">
            <w:pPr>
              <w:jc w:val="center"/>
              <w:rPr>
                <w:color w:val="000000"/>
                <w:sz w:val="18"/>
                <w:szCs w:val="18"/>
              </w:rPr>
            </w:pPr>
            <w:r w:rsidRPr="00CF547B">
              <w:rPr>
                <w:color w:val="000000"/>
                <w:sz w:val="18"/>
                <w:szCs w:val="18"/>
              </w:rPr>
              <w:t>0.141</w:t>
            </w:r>
          </w:p>
        </w:tc>
        <w:tc>
          <w:tcPr>
            <w:tcW w:w="720" w:type="dxa"/>
            <w:tcBorders>
              <w:top w:val="nil"/>
              <w:left w:val="nil"/>
              <w:bottom w:val="single" w:sz="4" w:space="0" w:color="auto"/>
              <w:right w:val="single" w:sz="4" w:space="0" w:color="auto"/>
            </w:tcBorders>
            <w:shd w:val="clear" w:color="auto" w:fill="auto"/>
            <w:vAlign w:val="center"/>
            <w:hideMark/>
          </w:tcPr>
          <w:p w14:paraId="6813CC60" w14:textId="77777777" w:rsidR="00CF547B" w:rsidRPr="00CF547B" w:rsidRDefault="00CF547B">
            <w:pPr>
              <w:jc w:val="center"/>
              <w:rPr>
                <w:color w:val="000000"/>
                <w:sz w:val="18"/>
                <w:szCs w:val="18"/>
              </w:rPr>
            </w:pPr>
            <w:r w:rsidRPr="00CF547B">
              <w:rPr>
                <w:color w:val="000000"/>
                <w:sz w:val="18"/>
                <w:szCs w:val="18"/>
              </w:rPr>
              <w:t>0.175</w:t>
            </w:r>
          </w:p>
        </w:tc>
      </w:tr>
      <w:tr w:rsidR="00962A68" w:rsidRPr="00CF547B" w14:paraId="39B497AF"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CFE9DE6" w14:textId="77777777" w:rsidR="00CF547B" w:rsidRPr="00CF547B" w:rsidRDefault="00CF547B">
            <w:pPr>
              <w:jc w:val="center"/>
              <w:rPr>
                <w:color w:val="000000"/>
                <w:sz w:val="18"/>
                <w:szCs w:val="18"/>
              </w:rPr>
            </w:pPr>
            <w:r w:rsidRPr="00CF547B">
              <w:rPr>
                <w:color w:val="000000"/>
                <w:sz w:val="18"/>
                <w:szCs w:val="18"/>
              </w:rPr>
              <w:t>shoot biomass</w:t>
            </w:r>
          </w:p>
        </w:tc>
        <w:tc>
          <w:tcPr>
            <w:tcW w:w="1584" w:type="dxa"/>
            <w:tcBorders>
              <w:top w:val="nil"/>
              <w:left w:val="nil"/>
              <w:bottom w:val="single" w:sz="4" w:space="0" w:color="auto"/>
              <w:right w:val="single" w:sz="4" w:space="0" w:color="auto"/>
            </w:tcBorders>
            <w:shd w:val="clear" w:color="auto" w:fill="auto"/>
            <w:vAlign w:val="center"/>
            <w:hideMark/>
          </w:tcPr>
          <w:p w14:paraId="1EFC3E00" w14:textId="77777777" w:rsidR="00CF547B" w:rsidRPr="00CF547B" w:rsidRDefault="00CF547B">
            <w:pPr>
              <w:jc w:val="center"/>
              <w:rPr>
                <w:b/>
                <w:bCs/>
                <w:color w:val="000000"/>
                <w:sz w:val="18"/>
                <w:szCs w:val="18"/>
              </w:rPr>
            </w:pPr>
            <w:r w:rsidRPr="00CF547B">
              <w:rPr>
                <w:b/>
                <w:bCs/>
                <w:color w:val="000000"/>
                <w:sz w:val="18"/>
                <w:szCs w:val="18"/>
              </w:rPr>
              <w:t>F = 184.3293***</w:t>
            </w:r>
          </w:p>
        </w:tc>
        <w:tc>
          <w:tcPr>
            <w:tcW w:w="1584" w:type="dxa"/>
            <w:tcBorders>
              <w:top w:val="nil"/>
              <w:left w:val="nil"/>
              <w:bottom w:val="single" w:sz="4" w:space="0" w:color="auto"/>
              <w:right w:val="single" w:sz="4" w:space="0" w:color="auto"/>
            </w:tcBorders>
            <w:shd w:val="clear" w:color="auto" w:fill="auto"/>
            <w:vAlign w:val="center"/>
            <w:hideMark/>
          </w:tcPr>
          <w:p w14:paraId="4DE33761" w14:textId="77777777" w:rsidR="00CF547B" w:rsidRPr="00CF547B" w:rsidRDefault="00CF547B">
            <w:pPr>
              <w:jc w:val="center"/>
              <w:rPr>
                <w:color w:val="000000"/>
                <w:sz w:val="18"/>
                <w:szCs w:val="18"/>
              </w:rPr>
            </w:pPr>
            <w:r w:rsidRPr="00CF547B">
              <w:rPr>
                <w:color w:val="000000"/>
                <w:sz w:val="18"/>
                <w:szCs w:val="18"/>
              </w:rPr>
              <w:t>F = 0.8007</w:t>
            </w:r>
          </w:p>
        </w:tc>
        <w:tc>
          <w:tcPr>
            <w:tcW w:w="1584" w:type="dxa"/>
            <w:tcBorders>
              <w:top w:val="nil"/>
              <w:left w:val="nil"/>
              <w:bottom w:val="single" w:sz="4" w:space="0" w:color="auto"/>
              <w:right w:val="single" w:sz="4" w:space="0" w:color="auto"/>
            </w:tcBorders>
            <w:shd w:val="clear" w:color="auto" w:fill="auto"/>
            <w:vAlign w:val="center"/>
            <w:hideMark/>
          </w:tcPr>
          <w:p w14:paraId="20D0529E" w14:textId="77777777" w:rsidR="00CF547B" w:rsidRPr="00CF547B" w:rsidRDefault="00CF547B">
            <w:pPr>
              <w:jc w:val="center"/>
              <w:rPr>
                <w:b/>
                <w:bCs/>
                <w:color w:val="000000"/>
                <w:sz w:val="18"/>
                <w:szCs w:val="18"/>
              </w:rPr>
            </w:pPr>
            <w:r w:rsidRPr="00CF547B">
              <w:rPr>
                <w:b/>
                <w:bCs/>
                <w:color w:val="000000"/>
                <w:sz w:val="18"/>
                <w:szCs w:val="18"/>
              </w:rPr>
              <w:t>F = 8.7548**</w:t>
            </w:r>
          </w:p>
        </w:tc>
        <w:tc>
          <w:tcPr>
            <w:tcW w:w="1584" w:type="dxa"/>
            <w:tcBorders>
              <w:top w:val="nil"/>
              <w:left w:val="nil"/>
              <w:bottom w:val="single" w:sz="4" w:space="0" w:color="auto"/>
              <w:right w:val="single" w:sz="4" w:space="0" w:color="auto"/>
            </w:tcBorders>
            <w:shd w:val="clear" w:color="auto" w:fill="auto"/>
            <w:vAlign w:val="center"/>
            <w:hideMark/>
          </w:tcPr>
          <w:p w14:paraId="72FE2AB9" w14:textId="77777777" w:rsidR="00CF547B" w:rsidRPr="00CF547B" w:rsidRDefault="00CF547B">
            <w:pPr>
              <w:jc w:val="center"/>
              <w:rPr>
                <w:color w:val="000000"/>
                <w:sz w:val="18"/>
                <w:szCs w:val="18"/>
              </w:rPr>
            </w:pPr>
            <w:r w:rsidRPr="00CF547B">
              <w:rPr>
                <w:color w:val="000000"/>
                <w:sz w:val="18"/>
                <w:szCs w:val="18"/>
              </w:rPr>
              <w:t>F = 0.3128</w:t>
            </w:r>
          </w:p>
        </w:tc>
        <w:tc>
          <w:tcPr>
            <w:tcW w:w="1584" w:type="dxa"/>
            <w:tcBorders>
              <w:top w:val="nil"/>
              <w:left w:val="nil"/>
              <w:bottom w:val="single" w:sz="4" w:space="0" w:color="auto"/>
              <w:right w:val="single" w:sz="4" w:space="0" w:color="auto"/>
            </w:tcBorders>
            <w:shd w:val="clear" w:color="auto" w:fill="auto"/>
            <w:vAlign w:val="center"/>
            <w:hideMark/>
          </w:tcPr>
          <w:p w14:paraId="1BB9E54F" w14:textId="77777777" w:rsidR="00CF547B" w:rsidRPr="00CF547B" w:rsidRDefault="00CF547B">
            <w:pPr>
              <w:jc w:val="center"/>
              <w:rPr>
                <w:b/>
                <w:bCs/>
                <w:color w:val="000000"/>
                <w:sz w:val="18"/>
                <w:szCs w:val="18"/>
              </w:rPr>
            </w:pPr>
            <w:r w:rsidRPr="00CF547B">
              <w:rPr>
                <w:b/>
                <w:bCs/>
                <w:color w:val="000000"/>
                <w:sz w:val="18"/>
                <w:szCs w:val="18"/>
              </w:rPr>
              <w:t>F = 4.0071*</w:t>
            </w:r>
          </w:p>
        </w:tc>
        <w:tc>
          <w:tcPr>
            <w:tcW w:w="1584" w:type="dxa"/>
            <w:tcBorders>
              <w:top w:val="nil"/>
              <w:left w:val="nil"/>
              <w:bottom w:val="single" w:sz="4" w:space="0" w:color="auto"/>
              <w:right w:val="single" w:sz="4" w:space="0" w:color="auto"/>
            </w:tcBorders>
            <w:shd w:val="clear" w:color="auto" w:fill="auto"/>
            <w:vAlign w:val="center"/>
            <w:hideMark/>
          </w:tcPr>
          <w:p w14:paraId="459EC2F8" w14:textId="77777777" w:rsidR="00CF547B" w:rsidRPr="00CF547B" w:rsidRDefault="00CF547B">
            <w:pPr>
              <w:jc w:val="center"/>
              <w:rPr>
                <w:i/>
                <w:iCs/>
                <w:color w:val="000000"/>
                <w:sz w:val="18"/>
                <w:szCs w:val="18"/>
              </w:rPr>
            </w:pPr>
            <w:r w:rsidRPr="00CF547B">
              <w:rPr>
                <w:i/>
                <w:iCs/>
                <w:color w:val="000000"/>
                <w:sz w:val="18"/>
                <w:szCs w:val="18"/>
              </w:rPr>
              <w:t>F = 3.8151 #</w:t>
            </w:r>
          </w:p>
        </w:tc>
        <w:tc>
          <w:tcPr>
            <w:tcW w:w="1584" w:type="dxa"/>
            <w:tcBorders>
              <w:top w:val="nil"/>
              <w:left w:val="nil"/>
              <w:bottom w:val="single" w:sz="4" w:space="0" w:color="auto"/>
              <w:right w:val="single" w:sz="4" w:space="0" w:color="auto"/>
            </w:tcBorders>
            <w:shd w:val="clear" w:color="auto" w:fill="auto"/>
            <w:vAlign w:val="center"/>
            <w:hideMark/>
          </w:tcPr>
          <w:p w14:paraId="76AA7191" w14:textId="77777777" w:rsidR="00CF547B" w:rsidRPr="00CF547B" w:rsidRDefault="00CF547B">
            <w:pPr>
              <w:jc w:val="center"/>
              <w:rPr>
                <w:color w:val="000000"/>
                <w:sz w:val="18"/>
                <w:szCs w:val="18"/>
              </w:rPr>
            </w:pPr>
            <w:r w:rsidRPr="00CF547B">
              <w:rPr>
                <w:color w:val="000000"/>
                <w:sz w:val="18"/>
                <w:szCs w:val="18"/>
              </w:rPr>
              <w:t>F = 0.909</w:t>
            </w:r>
          </w:p>
        </w:tc>
        <w:tc>
          <w:tcPr>
            <w:tcW w:w="720" w:type="dxa"/>
            <w:tcBorders>
              <w:top w:val="nil"/>
              <w:left w:val="nil"/>
              <w:bottom w:val="single" w:sz="4" w:space="0" w:color="auto"/>
              <w:right w:val="single" w:sz="4" w:space="0" w:color="auto"/>
            </w:tcBorders>
            <w:shd w:val="clear" w:color="auto" w:fill="auto"/>
            <w:vAlign w:val="center"/>
            <w:hideMark/>
          </w:tcPr>
          <w:p w14:paraId="03D3C0D7" w14:textId="77777777" w:rsidR="00CF547B" w:rsidRPr="00CF547B" w:rsidRDefault="00CF547B">
            <w:pPr>
              <w:jc w:val="center"/>
              <w:rPr>
                <w:color w:val="000000"/>
                <w:sz w:val="18"/>
                <w:szCs w:val="18"/>
              </w:rPr>
            </w:pPr>
            <w:r w:rsidRPr="00CF547B">
              <w:rPr>
                <w:color w:val="000000"/>
                <w:sz w:val="18"/>
                <w:szCs w:val="18"/>
              </w:rPr>
              <w:t>0.345</w:t>
            </w:r>
          </w:p>
        </w:tc>
        <w:tc>
          <w:tcPr>
            <w:tcW w:w="720" w:type="dxa"/>
            <w:tcBorders>
              <w:top w:val="nil"/>
              <w:left w:val="nil"/>
              <w:bottom w:val="single" w:sz="4" w:space="0" w:color="auto"/>
              <w:right w:val="single" w:sz="4" w:space="0" w:color="auto"/>
            </w:tcBorders>
            <w:shd w:val="clear" w:color="auto" w:fill="auto"/>
            <w:vAlign w:val="center"/>
            <w:hideMark/>
          </w:tcPr>
          <w:p w14:paraId="6D99A0A4" w14:textId="77777777" w:rsidR="00CF547B" w:rsidRPr="00CF547B" w:rsidRDefault="00CF547B">
            <w:pPr>
              <w:jc w:val="center"/>
              <w:rPr>
                <w:color w:val="000000"/>
                <w:sz w:val="18"/>
                <w:szCs w:val="18"/>
              </w:rPr>
            </w:pPr>
            <w:r w:rsidRPr="00CF547B">
              <w:rPr>
                <w:color w:val="000000"/>
                <w:sz w:val="18"/>
                <w:szCs w:val="18"/>
              </w:rPr>
              <w:t>0.433</w:t>
            </w:r>
          </w:p>
        </w:tc>
      </w:tr>
      <w:tr w:rsidR="009219AD" w:rsidRPr="00CF547B" w14:paraId="1D34494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602BE1D3" w14:textId="77777777" w:rsidR="00CF547B" w:rsidRPr="00CF547B" w:rsidRDefault="00CF547B">
            <w:pPr>
              <w:jc w:val="center"/>
              <w:rPr>
                <w:color w:val="000000"/>
                <w:sz w:val="18"/>
                <w:szCs w:val="18"/>
              </w:rPr>
            </w:pPr>
            <w:r w:rsidRPr="00CF547B">
              <w:rPr>
                <w:color w:val="000000"/>
                <w:sz w:val="18"/>
                <w:szCs w:val="18"/>
              </w:rPr>
              <w:t>total biomass</w:t>
            </w:r>
          </w:p>
        </w:tc>
        <w:tc>
          <w:tcPr>
            <w:tcW w:w="1584" w:type="dxa"/>
            <w:tcBorders>
              <w:top w:val="nil"/>
              <w:left w:val="nil"/>
              <w:bottom w:val="single" w:sz="4" w:space="0" w:color="auto"/>
              <w:right w:val="single" w:sz="4" w:space="0" w:color="auto"/>
            </w:tcBorders>
            <w:shd w:val="clear" w:color="auto" w:fill="auto"/>
            <w:vAlign w:val="center"/>
            <w:hideMark/>
          </w:tcPr>
          <w:p w14:paraId="0E833FE9" w14:textId="77777777" w:rsidR="00CF547B" w:rsidRPr="00CF547B" w:rsidRDefault="00CF547B">
            <w:pPr>
              <w:jc w:val="center"/>
              <w:rPr>
                <w:b/>
                <w:bCs/>
                <w:color w:val="000000"/>
                <w:sz w:val="18"/>
                <w:szCs w:val="18"/>
              </w:rPr>
            </w:pPr>
            <w:r w:rsidRPr="00CF547B">
              <w:rPr>
                <w:b/>
                <w:bCs/>
                <w:color w:val="000000"/>
                <w:sz w:val="18"/>
                <w:szCs w:val="18"/>
              </w:rPr>
              <w:t>F = 92.9724***</w:t>
            </w:r>
          </w:p>
        </w:tc>
        <w:tc>
          <w:tcPr>
            <w:tcW w:w="1584" w:type="dxa"/>
            <w:tcBorders>
              <w:top w:val="nil"/>
              <w:left w:val="nil"/>
              <w:bottom w:val="single" w:sz="4" w:space="0" w:color="auto"/>
              <w:right w:val="single" w:sz="4" w:space="0" w:color="auto"/>
            </w:tcBorders>
            <w:shd w:val="clear" w:color="auto" w:fill="auto"/>
            <w:vAlign w:val="center"/>
            <w:hideMark/>
          </w:tcPr>
          <w:p w14:paraId="5C378278" w14:textId="77777777" w:rsidR="00CF547B" w:rsidRPr="00CF547B" w:rsidRDefault="00CF547B">
            <w:pPr>
              <w:jc w:val="center"/>
              <w:rPr>
                <w:i/>
                <w:iCs/>
                <w:color w:val="000000"/>
                <w:sz w:val="18"/>
                <w:szCs w:val="18"/>
              </w:rPr>
            </w:pPr>
            <w:r w:rsidRPr="00CF547B">
              <w:rPr>
                <w:i/>
                <w:iCs/>
                <w:color w:val="000000"/>
                <w:sz w:val="18"/>
                <w:szCs w:val="18"/>
              </w:rPr>
              <w:t>F = 3.3317 #</w:t>
            </w:r>
          </w:p>
        </w:tc>
        <w:tc>
          <w:tcPr>
            <w:tcW w:w="1584" w:type="dxa"/>
            <w:tcBorders>
              <w:top w:val="nil"/>
              <w:left w:val="nil"/>
              <w:bottom w:val="single" w:sz="4" w:space="0" w:color="auto"/>
              <w:right w:val="single" w:sz="4" w:space="0" w:color="auto"/>
            </w:tcBorders>
            <w:shd w:val="clear" w:color="auto" w:fill="auto"/>
            <w:vAlign w:val="center"/>
            <w:hideMark/>
          </w:tcPr>
          <w:p w14:paraId="5895119B" w14:textId="77777777" w:rsidR="00CF547B" w:rsidRPr="00CF547B" w:rsidRDefault="00CF547B">
            <w:pPr>
              <w:jc w:val="center"/>
              <w:rPr>
                <w:color w:val="000000"/>
                <w:sz w:val="18"/>
                <w:szCs w:val="18"/>
              </w:rPr>
            </w:pPr>
            <w:r w:rsidRPr="00CF547B">
              <w:rPr>
                <w:color w:val="000000"/>
                <w:sz w:val="18"/>
                <w:szCs w:val="18"/>
              </w:rPr>
              <w:t>F = 0.0065</w:t>
            </w:r>
          </w:p>
        </w:tc>
        <w:tc>
          <w:tcPr>
            <w:tcW w:w="1584" w:type="dxa"/>
            <w:tcBorders>
              <w:top w:val="nil"/>
              <w:left w:val="nil"/>
              <w:bottom w:val="single" w:sz="4" w:space="0" w:color="auto"/>
              <w:right w:val="single" w:sz="4" w:space="0" w:color="auto"/>
            </w:tcBorders>
            <w:shd w:val="clear" w:color="auto" w:fill="auto"/>
            <w:vAlign w:val="center"/>
            <w:hideMark/>
          </w:tcPr>
          <w:p w14:paraId="69D1433E" w14:textId="77777777" w:rsidR="00CF547B" w:rsidRPr="00CF547B" w:rsidRDefault="00CF547B">
            <w:pPr>
              <w:jc w:val="center"/>
              <w:rPr>
                <w:color w:val="000000"/>
                <w:sz w:val="18"/>
                <w:szCs w:val="18"/>
              </w:rPr>
            </w:pPr>
            <w:r w:rsidRPr="00CF547B">
              <w:rPr>
                <w:color w:val="000000"/>
                <w:sz w:val="18"/>
                <w:szCs w:val="18"/>
              </w:rPr>
              <w:t>F = 1.0925</w:t>
            </w:r>
          </w:p>
        </w:tc>
        <w:tc>
          <w:tcPr>
            <w:tcW w:w="1584" w:type="dxa"/>
            <w:tcBorders>
              <w:top w:val="nil"/>
              <w:left w:val="nil"/>
              <w:bottom w:val="single" w:sz="4" w:space="0" w:color="auto"/>
              <w:right w:val="single" w:sz="4" w:space="0" w:color="auto"/>
            </w:tcBorders>
            <w:shd w:val="clear" w:color="auto" w:fill="auto"/>
            <w:vAlign w:val="center"/>
            <w:hideMark/>
          </w:tcPr>
          <w:p w14:paraId="1C0D9CDC" w14:textId="77777777" w:rsidR="00CF547B" w:rsidRPr="00CF547B" w:rsidRDefault="00CF547B">
            <w:pPr>
              <w:jc w:val="center"/>
              <w:rPr>
                <w:color w:val="000000"/>
                <w:sz w:val="18"/>
                <w:szCs w:val="18"/>
              </w:rPr>
            </w:pPr>
            <w:r w:rsidRPr="00CF547B">
              <w:rPr>
                <w:color w:val="000000"/>
                <w:sz w:val="18"/>
                <w:szCs w:val="18"/>
              </w:rPr>
              <w:t>F = 2.3834</w:t>
            </w:r>
          </w:p>
        </w:tc>
        <w:tc>
          <w:tcPr>
            <w:tcW w:w="1584" w:type="dxa"/>
            <w:tcBorders>
              <w:top w:val="nil"/>
              <w:left w:val="nil"/>
              <w:bottom w:val="single" w:sz="4" w:space="0" w:color="auto"/>
              <w:right w:val="single" w:sz="4" w:space="0" w:color="auto"/>
            </w:tcBorders>
            <w:shd w:val="clear" w:color="auto" w:fill="auto"/>
            <w:vAlign w:val="center"/>
            <w:hideMark/>
          </w:tcPr>
          <w:p w14:paraId="514756A6" w14:textId="77777777" w:rsidR="00CF547B" w:rsidRPr="00CF547B" w:rsidRDefault="00CF547B">
            <w:pPr>
              <w:jc w:val="center"/>
              <w:rPr>
                <w:color w:val="000000"/>
                <w:sz w:val="18"/>
                <w:szCs w:val="18"/>
              </w:rPr>
            </w:pPr>
            <w:r w:rsidRPr="00CF547B">
              <w:rPr>
                <w:color w:val="000000"/>
                <w:sz w:val="18"/>
                <w:szCs w:val="18"/>
              </w:rPr>
              <w:t>F = 2.2751</w:t>
            </w:r>
          </w:p>
        </w:tc>
        <w:tc>
          <w:tcPr>
            <w:tcW w:w="1584" w:type="dxa"/>
            <w:tcBorders>
              <w:top w:val="nil"/>
              <w:left w:val="nil"/>
              <w:bottom w:val="single" w:sz="4" w:space="0" w:color="auto"/>
              <w:right w:val="single" w:sz="4" w:space="0" w:color="auto"/>
            </w:tcBorders>
            <w:shd w:val="clear" w:color="auto" w:fill="auto"/>
            <w:vAlign w:val="center"/>
            <w:hideMark/>
          </w:tcPr>
          <w:p w14:paraId="38D3F705" w14:textId="77777777" w:rsidR="00CF547B" w:rsidRPr="00CF547B" w:rsidRDefault="00CF547B">
            <w:pPr>
              <w:jc w:val="center"/>
              <w:rPr>
                <w:i/>
                <w:iCs/>
                <w:color w:val="000000"/>
                <w:sz w:val="18"/>
                <w:szCs w:val="18"/>
              </w:rPr>
            </w:pPr>
            <w:r w:rsidRPr="00CF547B">
              <w:rPr>
                <w:i/>
                <w:iCs/>
                <w:color w:val="000000"/>
                <w:sz w:val="18"/>
                <w:szCs w:val="18"/>
              </w:rPr>
              <w:t>F = 3.6949 #</w:t>
            </w:r>
          </w:p>
        </w:tc>
        <w:tc>
          <w:tcPr>
            <w:tcW w:w="720" w:type="dxa"/>
            <w:tcBorders>
              <w:top w:val="nil"/>
              <w:left w:val="nil"/>
              <w:bottom w:val="single" w:sz="4" w:space="0" w:color="auto"/>
              <w:right w:val="single" w:sz="4" w:space="0" w:color="auto"/>
            </w:tcBorders>
            <w:shd w:val="clear" w:color="auto" w:fill="auto"/>
            <w:vAlign w:val="center"/>
            <w:hideMark/>
          </w:tcPr>
          <w:p w14:paraId="36B8570E" w14:textId="77777777" w:rsidR="00CF547B" w:rsidRPr="00CF547B" w:rsidRDefault="00CF547B">
            <w:pPr>
              <w:jc w:val="center"/>
              <w:rPr>
                <w:color w:val="000000"/>
                <w:sz w:val="18"/>
                <w:szCs w:val="18"/>
              </w:rPr>
            </w:pPr>
            <w:r w:rsidRPr="00CF547B">
              <w:rPr>
                <w:color w:val="000000"/>
                <w:sz w:val="18"/>
                <w:szCs w:val="18"/>
              </w:rPr>
              <w:t>0.234</w:t>
            </w:r>
          </w:p>
        </w:tc>
        <w:tc>
          <w:tcPr>
            <w:tcW w:w="720" w:type="dxa"/>
            <w:tcBorders>
              <w:top w:val="nil"/>
              <w:left w:val="nil"/>
              <w:bottom w:val="single" w:sz="4" w:space="0" w:color="auto"/>
              <w:right w:val="single" w:sz="4" w:space="0" w:color="auto"/>
            </w:tcBorders>
            <w:shd w:val="clear" w:color="auto" w:fill="auto"/>
            <w:vAlign w:val="center"/>
            <w:hideMark/>
          </w:tcPr>
          <w:p w14:paraId="58F07E90" w14:textId="77777777" w:rsidR="00CF547B" w:rsidRPr="00CF547B" w:rsidRDefault="00CF547B">
            <w:pPr>
              <w:jc w:val="center"/>
              <w:rPr>
                <w:color w:val="000000"/>
                <w:sz w:val="18"/>
                <w:szCs w:val="18"/>
              </w:rPr>
            </w:pPr>
            <w:r w:rsidRPr="00CF547B">
              <w:rPr>
                <w:color w:val="000000"/>
                <w:sz w:val="18"/>
                <w:szCs w:val="18"/>
              </w:rPr>
              <w:t>0.293</w:t>
            </w:r>
          </w:p>
        </w:tc>
      </w:tr>
      <w:tr w:rsidR="00962A68" w:rsidRPr="00CF547B" w14:paraId="513F782D"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9EC295E" w14:textId="77777777" w:rsidR="00CF547B" w:rsidRPr="00CF547B" w:rsidRDefault="00CF547B">
            <w:pPr>
              <w:jc w:val="center"/>
              <w:rPr>
                <w:color w:val="000000"/>
                <w:sz w:val="18"/>
                <w:szCs w:val="18"/>
              </w:rPr>
            </w:pPr>
            <w:r w:rsidRPr="00CF547B">
              <w:rPr>
                <w:color w:val="000000"/>
                <w:sz w:val="18"/>
                <w:szCs w:val="18"/>
              </w:rPr>
              <w:t>max height</w:t>
            </w:r>
          </w:p>
        </w:tc>
        <w:tc>
          <w:tcPr>
            <w:tcW w:w="1584" w:type="dxa"/>
            <w:tcBorders>
              <w:top w:val="nil"/>
              <w:left w:val="nil"/>
              <w:bottom w:val="single" w:sz="4" w:space="0" w:color="auto"/>
              <w:right w:val="single" w:sz="4" w:space="0" w:color="auto"/>
            </w:tcBorders>
            <w:shd w:val="clear" w:color="auto" w:fill="auto"/>
            <w:vAlign w:val="center"/>
            <w:hideMark/>
          </w:tcPr>
          <w:p w14:paraId="73FBEFA9" w14:textId="77777777" w:rsidR="00CF547B" w:rsidRPr="00CF547B" w:rsidRDefault="00CF547B">
            <w:pPr>
              <w:jc w:val="center"/>
              <w:rPr>
                <w:color w:val="000000"/>
                <w:sz w:val="18"/>
                <w:szCs w:val="18"/>
              </w:rPr>
            </w:pPr>
            <w:r w:rsidRPr="00CF547B">
              <w:rPr>
                <w:color w:val="000000"/>
                <w:sz w:val="18"/>
                <w:szCs w:val="18"/>
              </w:rPr>
              <w:t>F = 1.9401</w:t>
            </w:r>
          </w:p>
        </w:tc>
        <w:tc>
          <w:tcPr>
            <w:tcW w:w="1584" w:type="dxa"/>
            <w:tcBorders>
              <w:top w:val="nil"/>
              <w:left w:val="nil"/>
              <w:bottom w:val="single" w:sz="4" w:space="0" w:color="auto"/>
              <w:right w:val="single" w:sz="4" w:space="0" w:color="auto"/>
            </w:tcBorders>
            <w:shd w:val="clear" w:color="auto" w:fill="auto"/>
            <w:vAlign w:val="center"/>
            <w:hideMark/>
          </w:tcPr>
          <w:p w14:paraId="2326119E" w14:textId="77777777" w:rsidR="00CF547B" w:rsidRPr="00CF547B" w:rsidRDefault="00CF547B">
            <w:pPr>
              <w:jc w:val="center"/>
              <w:rPr>
                <w:color w:val="000000"/>
                <w:sz w:val="18"/>
                <w:szCs w:val="18"/>
              </w:rPr>
            </w:pPr>
            <w:r w:rsidRPr="00CF547B">
              <w:rPr>
                <w:color w:val="000000"/>
                <w:sz w:val="18"/>
                <w:szCs w:val="18"/>
              </w:rPr>
              <w:t>F = 0.0358</w:t>
            </w:r>
          </w:p>
        </w:tc>
        <w:tc>
          <w:tcPr>
            <w:tcW w:w="1584" w:type="dxa"/>
            <w:tcBorders>
              <w:top w:val="nil"/>
              <w:left w:val="nil"/>
              <w:bottom w:val="single" w:sz="4" w:space="0" w:color="auto"/>
              <w:right w:val="single" w:sz="4" w:space="0" w:color="auto"/>
            </w:tcBorders>
            <w:shd w:val="clear" w:color="auto" w:fill="auto"/>
            <w:vAlign w:val="center"/>
            <w:hideMark/>
          </w:tcPr>
          <w:p w14:paraId="067EB18B" w14:textId="77777777" w:rsidR="00CF547B" w:rsidRPr="00CF547B" w:rsidRDefault="00CF547B">
            <w:pPr>
              <w:jc w:val="center"/>
              <w:rPr>
                <w:color w:val="000000"/>
                <w:sz w:val="18"/>
                <w:szCs w:val="18"/>
              </w:rPr>
            </w:pPr>
            <w:r w:rsidRPr="00CF547B">
              <w:rPr>
                <w:color w:val="000000"/>
                <w:sz w:val="18"/>
                <w:szCs w:val="18"/>
              </w:rPr>
              <w:t>F = 0.5302</w:t>
            </w:r>
          </w:p>
        </w:tc>
        <w:tc>
          <w:tcPr>
            <w:tcW w:w="1584" w:type="dxa"/>
            <w:tcBorders>
              <w:top w:val="nil"/>
              <w:left w:val="nil"/>
              <w:bottom w:val="single" w:sz="4" w:space="0" w:color="auto"/>
              <w:right w:val="single" w:sz="4" w:space="0" w:color="auto"/>
            </w:tcBorders>
            <w:shd w:val="clear" w:color="auto" w:fill="auto"/>
            <w:vAlign w:val="center"/>
            <w:hideMark/>
          </w:tcPr>
          <w:p w14:paraId="456DDE7D" w14:textId="77777777" w:rsidR="00CF547B" w:rsidRPr="00CF547B" w:rsidRDefault="00CF547B">
            <w:pPr>
              <w:jc w:val="center"/>
              <w:rPr>
                <w:color w:val="000000"/>
                <w:sz w:val="18"/>
                <w:szCs w:val="18"/>
              </w:rPr>
            </w:pPr>
            <w:r w:rsidRPr="00CF547B">
              <w:rPr>
                <w:color w:val="000000"/>
                <w:sz w:val="18"/>
                <w:szCs w:val="18"/>
              </w:rPr>
              <w:t>F = 1.0994</w:t>
            </w:r>
          </w:p>
        </w:tc>
        <w:tc>
          <w:tcPr>
            <w:tcW w:w="1584" w:type="dxa"/>
            <w:tcBorders>
              <w:top w:val="nil"/>
              <w:left w:val="nil"/>
              <w:bottom w:val="single" w:sz="4" w:space="0" w:color="auto"/>
              <w:right w:val="single" w:sz="4" w:space="0" w:color="auto"/>
            </w:tcBorders>
            <w:shd w:val="clear" w:color="auto" w:fill="auto"/>
            <w:vAlign w:val="center"/>
            <w:hideMark/>
          </w:tcPr>
          <w:p w14:paraId="22FD35B5" w14:textId="77777777" w:rsidR="00CF547B" w:rsidRPr="00CF547B" w:rsidRDefault="00CF547B">
            <w:pPr>
              <w:jc w:val="center"/>
              <w:rPr>
                <w:color w:val="000000"/>
                <w:sz w:val="18"/>
                <w:szCs w:val="18"/>
              </w:rPr>
            </w:pPr>
            <w:r w:rsidRPr="00CF547B">
              <w:rPr>
                <w:color w:val="000000"/>
                <w:sz w:val="18"/>
                <w:szCs w:val="18"/>
              </w:rPr>
              <w:t>F = 0.0117</w:t>
            </w:r>
          </w:p>
        </w:tc>
        <w:tc>
          <w:tcPr>
            <w:tcW w:w="1584" w:type="dxa"/>
            <w:tcBorders>
              <w:top w:val="nil"/>
              <w:left w:val="nil"/>
              <w:bottom w:val="single" w:sz="4" w:space="0" w:color="auto"/>
              <w:right w:val="single" w:sz="4" w:space="0" w:color="auto"/>
            </w:tcBorders>
            <w:shd w:val="clear" w:color="auto" w:fill="auto"/>
            <w:vAlign w:val="center"/>
            <w:hideMark/>
          </w:tcPr>
          <w:p w14:paraId="6702217D" w14:textId="77777777" w:rsidR="00CF547B" w:rsidRPr="00CF547B" w:rsidRDefault="00CF547B">
            <w:pPr>
              <w:jc w:val="center"/>
              <w:rPr>
                <w:b/>
                <w:bCs/>
                <w:color w:val="000000"/>
                <w:sz w:val="18"/>
                <w:szCs w:val="18"/>
              </w:rPr>
            </w:pPr>
            <w:r w:rsidRPr="00CF547B">
              <w:rPr>
                <w:b/>
                <w:bCs/>
                <w:color w:val="000000"/>
                <w:sz w:val="18"/>
                <w:szCs w:val="18"/>
              </w:rPr>
              <w:t>F = 5.6204*</w:t>
            </w:r>
          </w:p>
        </w:tc>
        <w:tc>
          <w:tcPr>
            <w:tcW w:w="1584" w:type="dxa"/>
            <w:tcBorders>
              <w:top w:val="nil"/>
              <w:left w:val="nil"/>
              <w:bottom w:val="single" w:sz="4" w:space="0" w:color="auto"/>
              <w:right w:val="single" w:sz="4" w:space="0" w:color="auto"/>
            </w:tcBorders>
            <w:shd w:val="clear" w:color="auto" w:fill="auto"/>
            <w:vAlign w:val="center"/>
            <w:hideMark/>
          </w:tcPr>
          <w:p w14:paraId="57CBB637" w14:textId="77777777" w:rsidR="00CF547B" w:rsidRPr="00CF547B" w:rsidRDefault="00CF547B">
            <w:pPr>
              <w:jc w:val="center"/>
              <w:rPr>
                <w:color w:val="000000"/>
                <w:sz w:val="18"/>
                <w:szCs w:val="18"/>
              </w:rPr>
            </w:pPr>
            <w:r w:rsidRPr="00CF547B">
              <w:rPr>
                <w:color w:val="000000"/>
                <w:sz w:val="18"/>
                <w:szCs w:val="18"/>
              </w:rPr>
              <w:t>F = 0.3554</w:t>
            </w:r>
          </w:p>
        </w:tc>
        <w:tc>
          <w:tcPr>
            <w:tcW w:w="720" w:type="dxa"/>
            <w:tcBorders>
              <w:top w:val="nil"/>
              <w:left w:val="nil"/>
              <w:bottom w:val="single" w:sz="4" w:space="0" w:color="auto"/>
              <w:right w:val="single" w:sz="4" w:space="0" w:color="auto"/>
            </w:tcBorders>
            <w:shd w:val="clear" w:color="auto" w:fill="auto"/>
            <w:vAlign w:val="center"/>
            <w:hideMark/>
          </w:tcPr>
          <w:p w14:paraId="3D1A34D9" w14:textId="77777777" w:rsidR="00CF547B" w:rsidRPr="00CF547B" w:rsidRDefault="00CF547B">
            <w:pPr>
              <w:jc w:val="center"/>
              <w:rPr>
                <w:color w:val="000000"/>
                <w:sz w:val="18"/>
                <w:szCs w:val="18"/>
              </w:rPr>
            </w:pPr>
            <w:r w:rsidRPr="00CF547B">
              <w:rPr>
                <w:color w:val="000000"/>
                <w:sz w:val="18"/>
                <w:szCs w:val="18"/>
              </w:rPr>
              <w:t>0.009</w:t>
            </w:r>
          </w:p>
        </w:tc>
        <w:tc>
          <w:tcPr>
            <w:tcW w:w="720" w:type="dxa"/>
            <w:tcBorders>
              <w:top w:val="nil"/>
              <w:left w:val="nil"/>
              <w:bottom w:val="single" w:sz="4" w:space="0" w:color="auto"/>
              <w:right w:val="single" w:sz="4" w:space="0" w:color="auto"/>
            </w:tcBorders>
            <w:shd w:val="clear" w:color="auto" w:fill="auto"/>
            <w:vAlign w:val="center"/>
            <w:hideMark/>
          </w:tcPr>
          <w:p w14:paraId="316A2CA5" w14:textId="77777777" w:rsidR="00CF547B" w:rsidRPr="00CF547B" w:rsidRDefault="00CF547B">
            <w:pPr>
              <w:jc w:val="center"/>
              <w:rPr>
                <w:color w:val="000000"/>
                <w:sz w:val="18"/>
                <w:szCs w:val="18"/>
              </w:rPr>
            </w:pPr>
            <w:r w:rsidRPr="00CF547B">
              <w:rPr>
                <w:color w:val="000000"/>
                <w:sz w:val="18"/>
                <w:szCs w:val="18"/>
              </w:rPr>
              <w:t>0.147</w:t>
            </w:r>
          </w:p>
        </w:tc>
      </w:tr>
      <w:tr w:rsidR="00962A68" w:rsidRPr="00CF547B" w14:paraId="2A7588D7"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43ADB15" w14:textId="1C1877E8" w:rsidR="00CF547B" w:rsidRPr="00CF547B" w:rsidRDefault="00CF547B">
            <w:pPr>
              <w:jc w:val="center"/>
              <w:rPr>
                <w:b/>
                <w:bCs/>
                <w:color w:val="000000"/>
                <w:sz w:val="18"/>
                <w:szCs w:val="18"/>
              </w:rPr>
            </w:pPr>
            <w:r w:rsidRPr="00CF547B">
              <w:rPr>
                <w:b/>
                <w:bCs/>
                <w:color w:val="000000"/>
                <w:sz w:val="18"/>
                <w:szCs w:val="18"/>
              </w:rPr>
              <w:t>RESOURCE ALLOCATION</w:t>
            </w:r>
          </w:p>
        </w:tc>
        <w:tc>
          <w:tcPr>
            <w:tcW w:w="1584" w:type="dxa"/>
            <w:tcBorders>
              <w:top w:val="nil"/>
              <w:left w:val="nil"/>
              <w:bottom w:val="single" w:sz="4" w:space="0" w:color="auto"/>
              <w:right w:val="single" w:sz="4" w:space="0" w:color="auto"/>
            </w:tcBorders>
            <w:shd w:val="clear" w:color="auto" w:fill="auto"/>
            <w:vAlign w:val="center"/>
            <w:hideMark/>
          </w:tcPr>
          <w:p w14:paraId="10F3AB9E"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F0B90F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9C4E8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21AA2F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2EAE8F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8F7787D"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8D6257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A67CF5E"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B8B4F7E"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6710C75E"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A0F6184" w14:textId="77777777" w:rsidR="00CF547B" w:rsidRPr="00CF547B" w:rsidRDefault="00CF547B">
            <w:pPr>
              <w:jc w:val="center"/>
              <w:rPr>
                <w:color w:val="000000"/>
                <w:sz w:val="18"/>
                <w:szCs w:val="18"/>
              </w:rPr>
            </w:pPr>
            <w:r w:rsidRPr="00CF547B">
              <w:rPr>
                <w:color w:val="000000"/>
                <w:sz w:val="18"/>
                <w:szCs w:val="18"/>
              </w:rPr>
              <w:t>R:S ratio</w:t>
            </w:r>
          </w:p>
        </w:tc>
        <w:tc>
          <w:tcPr>
            <w:tcW w:w="1584" w:type="dxa"/>
            <w:tcBorders>
              <w:top w:val="nil"/>
              <w:left w:val="nil"/>
              <w:bottom w:val="single" w:sz="4" w:space="0" w:color="auto"/>
              <w:right w:val="single" w:sz="4" w:space="0" w:color="auto"/>
            </w:tcBorders>
            <w:shd w:val="clear" w:color="auto" w:fill="auto"/>
            <w:vAlign w:val="center"/>
            <w:hideMark/>
          </w:tcPr>
          <w:p w14:paraId="3B1CF4BF" w14:textId="77777777" w:rsidR="00CF547B" w:rsidRPr="00CF547B" w:rsidRDefault="00CF547B">
            <w:pPr>
              <w:jc w:val="center"/>
              <w:rPr>
                <w:b/>
                <w:bCs/>
                <w:color w:val="000000"/>
                <w:sz w:val="18"/>
                <w:szCs w:val="18"/>
              </w:rPr>
            </w:pPr>
            <w:r w:rsidRPr="00CF547B">
              <w:rPr>
                <w:b/>
                <w:bCs/>
                <w:color w:val="000000"/>
                <w:sz w:val="18"/>
                <w:szCs w:val="18"/>
              </w:rPr>
              <w:t>F = 38.6267***</w:t>
            </w:r>
          </w:p>
        </w:tc>
        <w:tc>
          <w:tcPr>
            <w:tcW w:w="1584" w:type="dxa"/>
            <w:tcBorders>
              <w:top w:val="nil"/>
              <w:left w:val="nil"/>
              <w:bottom w:val="single" w:sz="4" w:space="0" w:color="auto"/>
              <w:right w:val="single" w:sz="4" w:space="0" w:color="auto"/>
            </w:tcBorders>
            <w:shd w:val="clear" w:color="auto" w:fill="auto"/>
            <w:vAlign w:val="center"/>
            <w:hideMark/>
          </w:tcPr>
          <w:p w14:paraId="60E61D86" w14:textId="77777777" w:rsidR="00CF547B" w:rsidRPr="00CF547B" w:rsidRDefault="00CF547B">
            <w:pPr>
              <w:jc w:val="center"/>
              <w:rPr>
                <w:color w:val="000000"/>
                <w:sz w:val="18"/>
                <w:szCs w:val="18"/>
              </w:rPr>
            </w:pPr>
            <w:r w:rsidRPr="00CF547B">
              <w:rPr>
                <w:color w:val="000000"/>
                <w:sz w:val="18"/>
                <w:szCs w:val="18"/>
              </w:rPr>
              <w:t>F = 2.6923</w:t>
            </w:r>
          </w:p>
        </w:tc>
        <w:tc>
          <w:tcPr>
            <w:tcW w:w="1584" w:type="dxa"/>
            <w:tcBorders>
              <w:top w:val="nil"/>
              <w:left w:val="nil"/>
              <w:bottom w:val="single" w:sz="4" w:space="0" w:color="auto"/>
              <w:right w:val="single" w:sz="4" w:space="0" w:color="auto"/>
            </w:tcBorders>
            <w:shd w:val="clear" w:color="auto" w:fill="auto"/>
            <w:vAlign w:val="center"/>
            <w:hideMark/>
          </w:tcPr>
          <w:p w14:paraId="77078B39" w14:textId="77777777" w:rsidR="00CF547B" w:rsidRPr="00CF547B" w:rsidRDefault="00CF547B">
            <w:pPr>
              <w:jc w:val="center"/>
              <w:rPr>
                <w:b/>
                <w:bCs/>
                <w:color w:val="000000"/>
                <w:sz w:val="18"/>
                <w:szCs w:val="18"/>
              </w:rPr>
            </w:pPr>
            <w:r w:rsidRPr="00CF547B">
              <w:rPr>
                <w:b/>
                <w:bCs/>
                <w:color w:val="000000"/>
                <w:sz w:val="18"/>
                <w:szCs w:val="18"/>
              </w:rPr>
              <w:t>F = 8.6016**</w:t>
            </w:r>
          </w:p>
        </w:tc>
        <w:tc>
          <w:tcPr>
            <w:tcW w:w="1584" w:type="dxa"/>
            <w:tcBorders>
              <w:top w:val="nil"/>
              <w:left w:val="nil"/>
              <w:bottom w:val="single" w:sz="4" w:space="0" w:color="auto"/>
              <w:right w:val="single" w:sz="4" w:space="0" w:color="auto"/>
            </w:tcBorders>
            <w:shd w:val="clear" w:color="auto" w:fill="auto"/>
            <w:vAlign w:val="center"/>
            <w:hideMark/>
          </w:tcPr>
          <w:p w14:paraId="7774F8F9" w14:textId="77777777" w:rsidR="00CF547B" w:rsidRPr="00CF547B" w:rsidRDefault="00CF547B">
            <w:pPr>
              <w:jc w:val="center"/>
              <w:rPr>
                <w:color w:val="000000"/>
                <w:sz w:val="18"/>
                <w:szCs w:val="18"/>
              </w:rPr>
            </w:pPr>
            <w:r w:rsidRPr="00CF547B">
              <w:rPr>
                <w:color w:val="000000"/>
                <w:sz w:val="18"/>
                <w:szCs w:val="18"/>
              </w:rPr>
              <w:t>F = 0.8986</w:t>
            </w:r>
          </w:p>
        </w:tc>
        <w:tc>
          <w:tcPr>
            <w:tcW w:w="1584" w:type="dxa"/>
            <w:tcBorders>
              <w:top w:val="nil"/>
              <w:left w:val="nil"/>
              <w:bottom w:val="single" w:sz="4" w:space="0" w:color="auto"/>
              <w:right w:val="single" w:sz="4" w:space="0" w:color="auto"/>
            </w:tcBorders>
            <w:shd w:val="clear" w:color="auto" w:fill="auto"/>
            <w:vAlign w:val="center"/>
            <w:hideMark/>
          </w:tcPr>
          <w:p w14:paraId="5D805E9E" w14:textId="77777777" w:rsidR="00CF547B" w:rsidRPr="00CF547B" w:rsidRDefault="00CF547B">
            <w:pPr>
              <w:jc w:val="center"/>
              <w:rPr>
                <w:b/>
                <w:bCs/>
                <w:color w:val="000000"/>
                <w:sz w:val="18"/>
                <w:szCs w:val="18"/>
              </w:rPr>
            </w:pPr>
            <w:r w:rsidRPr="00CF547B">
              <w:rPr>
                <w:b/>
                <w:bCs/>
                <w:color w:val="000000"/>
                <w:sz w:val="18"/>
                <w:szCs w:val="18"/>
              </w:rPr>
              <w:t>F = 6.3966*</w:t>
            </w:r>
          </w:p>
        </w:tc>
        <w:tc>
          <w:tcPr>
            <w:tcW w:w="1584" w:type="dxa"/>
            <w:tcBorders>
              <w:top w:val="nil"/>
              <w:left w:val="nil"/>
              <w:bottom w:val="single" w:sz="4" w:space="0" w:color="auto"/>
              <w:right w:val="single" w:sz="4" w:space="0" w:color="auto"/>
            </w:tcBorders>
            <w:shd w:val="clear" w:color="auto" w:fill="auto"/>
            <w:vAlign w:val="center"/>
            <w:hideMark/>
          </w:tcPr>
          <w:p w14:paraId="20BABE79" w14:textId="77777777" w:rsidR="00CF547B" w:rsidRPr="00CF547B" w:rsidRDefault="00CF547B">
            <w:pPr>
              <w:jc w:val="center"/>
              <w:rPr>
                <w:color w:val="000000"/>
                <w:sz w:val="18"/>
                <w:szCs w:val="18"/>
              </w:rPr>
            </w:pPr>
            <w:r w:rsidRPr="00CF547B">
              <w:rPr>
                <w:color w:val="000000"/>
                <w:sz w:val="18"/>
                <w:szCs w:val="18"/>
              </w:rPr>
              <w:t>F = 2.5964</w:t>
            </w:r>
          </w:p>
        </w:tc>
        <w:tc>
          <w:tcPr>
            <w:tcW w:w="1584" w:type="dxa"/>
            <w:tcBorders>
              <w:top w:val="nil"/>
              <w:left w:val="nil"/>
              <w:bottom w:val="single" w:sz="4" w:space="0" w:color="auto"/>
              <w:right w:val="single" w:sz="4" w:space="0" w:color="auto"/>
            </w:tcBorders>
            <w:shd w:val="clear" w:color="auto" w:fill="auto"/>
            <w:vAlign w:val="center"/>
            <w:hideMark/>
          </w:tcPr>
          <w:p w14:paraId="3729F117" w14:textId="77777777" w:rsidR="00CF547B" w:rsidRPr="00CF547B" w:rsidRDefault="00CF547B">
            <w:pPr>
              <w:jc w:val="center"/>
              <w:rPr>
                <w:i/>
                <w:iCs/>
                <w:color w:val="000000"/>
                <w:sz w:val="18"/>
                <w:szCs w:val="18"/>
              </w:rPr>
            </w:pPr>
            <w:r w:rsidRPr="00CF547B">
              <w:rPr>
                <w:i/>
                <w:iCs/>
                <w:color w:val="000000"/>
                <w:sz w:val="18"/>
                <w:szCs w:val="18"/>
              </w:rPr>
              <w:t>F = 3.4765 #</w:t>
            </w:r>
          </w:p>
        </w:tc>
        <w:tc>
          <w:tcPr>
            <w:tcW w:w="720" w:type="dxa"/>
            <w:tcBorders>
              <w:top w:val="nil"/>
              <w:left w:val="nil"/>
              <w:bottom w:val="single" w:sz="4" w:space="0" w:color="auto"/>
              <w:right w:val="single" w:sz="4" w:space="0" w:color="auto"/>
            </w:tcBorders>
            <w:shd w:val="clear" w:color="auto" w:fill="auto"/>
            <w:vAlign w:val="center"/>
            <w:hideMark/>
          </w:tcPr>
          <w:p w14:paraId="5F12BD9F" w14:textId="77777777" w:rsidR="00CF547B" w:rsidRPr="00CF547B" w:rsidRDefault="00CF547B">
            <w:pPr>
              <w:jc w:val="center"/>
              <w:rPr>
                <w:color w:val="000000"/>
                <w:sz w:val="18"/>
                <w:szCs w:val="18"/>
              </w:rPr>
            </w:pPr>
            <w:r w:rsidRPr="00CF547B">
              <w:rPr>
                <w:color w:val="000000"/>
                <w:sz w:val="18"/>
                <w:szCs w:val="18"/>
              </w:rPr>
              <w:t>0.101</w:t>
            </w:r>
          </w:p>
        </w:tc>
        <w:tc>
          <w:tcPr>
            <w:tcW w:w="720" w:type="dxa"/>
            <w:tcBorders>
              <w:top w:val="nil"/>
              <w:left w:val="nil"/>
              <w:bottom w:val="single" w:sz="4" w:space="0" w:color="auto"/>
              <w:right w:val="single" w:sz="4" w:space="0" w:color="auto"/>
            </w:tcBorders>
            <w:shd w:val="clear" w:color="auto" w:fill="auto"/>
            <w:vAlign w:val="center"/>
            <w:hideMark/>
          </w:tcPr>
          <w:p w14:paraId="6D01546D" w14:textId="77777777" w:rsidR="00CF547B" w:rsidRPr="00CF547B" w:rsidRDefault="00CF547B">
            <w:pPr>
              <w:jc w:val="center"/>
              <w:rPr>
                <w:color w:val="000000"/>
                <w:sz w:val="18"/>
                <w:szCs w:val="18"/>
              </w:rPr>
            </w:pPr>
            <w:r w:rsidRPr="00CF547B">
              <w:rPr>
                <w:color w:val="000000"/>
                <w:sz w:val="18"/>
                <w:szCs w:val="18"/>
              </w:rPr>
              <w:t>0.147</w:t>
            </w:r>
          </w:p>
        </w:tc>
      </w:tr>
      <w:tr w:rsidR="009219AD" w:rsidRPr="00CF547B" w14:paraId="2397BA2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9BD3F0A" w14:textId="77777777" w:rsidR="00CF547B" w:rsidRPr="00CF547B" w:rsidRDefault="00CF547B">
            <w:pPr>
              <w:jc w:val="center"/>
              <w:rPr>
                <w:color w:val="000000"/>
                <w:sz w:val="18"/>
                <w:szCs w:val="18"/>
              </w:rPr>
            </w:pPr>
            <w:r w:rsidRPr="00CF547B">
              <w:rPr>
                <w:color w:val="000000"/>
                <w:sz w:val="18"/>
                <w:szCs w:val="18"/>
              </w:rPr>
              <w:t>RGR</w:t>
            </w:r>
          </w:p>
        </w:tc>
        <w:tc>
          <w:tcPr>
            <w:tcW w:w="1584" w:type="dxa"/>
            <w:tcBorders>
              <w:top w:val="nil"/>
              <w:left w:val="nil"/>
              <w:bottom w:val="single" w:sz="4" w:space="0" w:color="auto"/>
              <w:right w:val="single" w:sz="4" w:space="0" w:color="auto"/>
            </w:tcBorders>
            <w:shd w:val="clear" w:color="auto" w:fill="auto"/>
            <w:vAlign w:val="center"/>
            <w:hideMark/>
          </w:tcPr>
          <w:p w14:paraId="3C280699" w14:textId="77777777" w:rsidR="00CF547B" w:rsidRPr="00CF547B" w:rsidRDefault="00CF547B">
            <w:pPr>
              <w:jc w:val="center"/>
              <w:rPr>
                <w:b/>
                <w:bCs/>
                <w:color w:val="000000"/>
                <w:sz w:val="18"/>
                <w:szCs w:val="18"/>
              </w:rPr>
            </w:pPr>
            <w:r w:rsidRPr="00CF547B">
              <w:rPr>
                <w:b/>
                <w:bCs/>
                <w:color w:val="000000"/>
                <w:sz w:val="18"/>
                <w:szCs w:val="18"/>
              </w:rPr>
              <w:t>F = 12.7805***</w:t>
            </w:r>
          </w:p>
        </w:tc>
        <w:tc>
          <w:tcPr>
            <w:tcW w:w="1584" w:type="dxa"/>
            <w:tcBorders>
              <w:top w:val="nil"/>
              <w:left w:val="nil"/>
              <w:bottom w:val="single" w:sz="4" w:space="0" w:color="auto"/>
              <w:right w:val="single" w:sz="4" w:space="0" w:color="auto"/>
            </w:tcBorders>
            <w:shd w:val="clear" w:color="auto" w:fill="auto"/>
            <w:vAlign w:val="center"/>
            <w:hideMark/>
          </w:tcPr>
          <w:p w14:paraId="6691FC9D" w14:textId="77777777" w:rsidR="00CF547B" w:rsidRPr="00CF547B" w:rsidRDefault="00CF547B">
            <w:pPr>
              <w:jc w:val="center"/>
              <w:rPr>
                <w:color w:val="000000"/>
                <w:sz w:val="18"/>
                <w:szCs w:val="18"/>
              </w:rPr>
            </w:pPr>
            <w:r w:rsidRPr="00CF547B">
              <w:rPr>
                <w:color w:val="000000"/>
                <w:sz w:val="18"/>
                <w:szCs w:val="18"/>
              </w:rPr>
              <w:t>F = 0.0007</w:t>
            </w:r>
          </w:p>
        </w:tc>
        <w:tc>
          <w:tcPr>
            <w:tcW w:w="1584" w:type="dxa"/>
            <w:tcBorders>
              <w:top w:val="nil"/>
              <w:left w:val="nil"/>
              <w:bottom w:val="single" w:sz="4" w:space="0" w:color="auto"/>
              <w:right w:val="single" w:sz="4" w:space="0" w:color="auto"/>
            </w:tcBorders>
            <w:shd w:val="clear" w:color="auto" w:fill="auto"/>
            <w:vAlign w:val="center"/>
            <w:hideMark/>
          </w:tcPr>
          <w:p w14:paraId="0994F57F" w14:textId="77777777" w:rsidR="00CF547B" w:rsidRPr="00CF547B" w:rsidRDefault="00CF547B">
            <w:pPr>
              <w:jc w:val="center"/>
              <w:rPr>
                <w:color w:val="000000"/>
                <w:sz w:val="18"/>
                <w:szCs w:val="18"/>
              </w:rPr>
            </w:pPr>
            <w:r w:rsidRPr="00CF547B">
              <w:rPr>
                <w:color w:val="000000"/>
                <w:sz w:val="18"/>
                <w:szCs w:val="18"/>
              </w:rPr>
              <w:t>F = 0.0786</w:t>
            </w:r>
          </w:p>
        </w:tc>
        <w:tc>
          <w:tcPr>
            <w:tcW w:w="1584" w:type="dxa"/>
            <w:tcBorders>
              <w:top w:val="nil"/>
              <w:left w:val="nil"/>
              <w:bottom w:val="single" w:sz="4" w:space="0" w:color="auto"/>
              <w:right w:val="single" w:sz="4" w:space="0" w:color="auto"/>
            </w:tcBorders>
            <w:shd w:val="clear" w:color="auto" w:fill="auto"/>
            <w:vAlign w:val="center"/>
            <w:hideMark/>
          </w:tcPr>
          <w:p w14:paraId="329AB02D" w14:textId="77777777" w:rsidR="00CF547B" w:rsidRPr="00CF547B" w:rsidRDefault="00CF547B">
            <w:pPr>
              <w:jc w:val="center"/>
              <w:rPr>
                <w:color w:val="000000"/>
                <w:sz w:val="18"/>
                <w:szCs w:val="18"/>
              </w:rPr>
            </w:pPr>
            <w:r w:rsidRPr="00CF547B">
              <w:rPr>
                <w:color w:val="000000"/>
                <w:sz w:val="18"/>
                <w:szCs w:val="18"/>
              </w:rPr>
              <w:t>F = 0.3424</w:t>
            </w:r>
          </w:p>
        </w:tc>
        <w:tc>
          <w:tcPr>
            <w:tcW w:w="1584" w:type="dxa"/>
            <w:tcBorders>
              <w:top w:val="nil"/>
              <w:left w:val="nil"/>
              <w:bottom w:val="single" w:sz="4" w:space="0" w:color="auto"/>
              <w:right w:val="single" w:sz="4" w:space="0" w:color="auto"/>
            </w:tcBorders>
            <w:shd w:val="clear" w:color="auto" w:fill="auto"/>
            <w:vAlign w:val="center"/>
            <w:hideMark/>
          </w:tcPr>
          <w:p w14:paraId="73657A2C" w14:textId="77777777" w:rsidR="00CF547B" w:rsidRPr="00CF547B" w:rsidRDefault="00CF547B">
            <w:pPr>
              <w:jc w:val="center"/>
              <w:rPr>
                <w:color w:val="000000"/>
                <w:sz w:val="18"/>
                <w:szCs w:val="18"/>
              </w:rPr>
            </w:pPr>
            <w:r w:rsidRPr="00CF547B">
              <w:rPr>
                <w:color w:val="000000"/>
                <w:sz w:val="18"/>
                <w:szCs w:val="18"/>
              </w:rPr>
              <w:t>F = 0.7966</w:t>
            </w:r>
          </w:p>
        </w:tc>
        <w:tc>
          <w:tcPr>
            <w:tcW w:w="1584" w:type="dxa"/>
            <w:tcBorders>
              <w:top w:val="nil"/>
              <w:left w:val="nil"/>
              <w:bottom w:val="single" w:sz="4" w:space="0" w:color="auto"/>
              <w:right w:val="single" w:sz="4" w:space="0" w:color="auto"/>
            </w:tcBorders>
            <w:shd w:val="clear" w:color="auto" w:fill="auto"/>
            <w:vAlign w:val="center"/>
            <w:hideMark/>
          </w:tcPr>
          <w:p w14:paraId="170CE34C" w14:textId="77777777" w:rsidR="00CF547B" w:rsidRPr="00CF547B" w:rsidRDefault="00CF547B">
            <w:pPr>
              <w:jc w:val="center"/>
              <w:rPr>
                <w:color w:val="000000"/>
                <w:sz w:val="18"/>
                <w:szCs w:val="18"/>
              </w:rPr>
            </w:pPr>
            <w:r w:rsidRPr="00CF547B">
              <w:rPr>
                <w:color w:val="000000"/>
                <w:sz w:val="18"/>
                <w:szCs w:val="18"/>
              </w:rPr>
              <w:t>F = 0.5182</w:t>
            </w:r>
          </w:p>
        </w:tc>
        <w:tc>
          <w:tcPr>
            <w:tcW w:w="1584" w:type="dxa"/>
            <w:tcBorders>
              <w:top w:val="nil"/>
              <w:left w:val="nil"/>
              <w:bottom w:val="single" w:sz="4" w:space="0" w:color="auto"/>
              <w:right w:val="single" w:sz="4" w:space="0" w:color="auto"/>
            </w:tcBorders>
            <w:shd w:val="clear" w:color="auto" w:fill="auto"/>
            <w:vAlign w:val="center"/>
            <w:hideMark/>
          </w:tcPr>
          <w:p w14:paraId="64789115" w14:textId="77777777" w:rsidR="00CF547B" w:rsidRPr="00CF547B" w:rsidRDefault="00CF547B">
            <w:pPr>
              <w:jc w:val="center"/>
              <w:rPr>
                <w:b/>
                <w:bCs/>
                <w:color w:val="000000"/>
                <w:sz w:val="18"/>
                <w:szCs w:val="18"/>
              </w:rPr>
            </w:pPr>
            <w:r w:rsidRPr="00CF547B">
              <w:rPr>
                <w:b/>
                <w:bCs/>
                <w:color w:val="000000"/>
                <w:sz w:val="18"/>
                <w:szCs w:val="18"/>
              </w:rPr>
              <w:t>F = 5.8834*</w:t>
            </w:r>
          </w:p>
        </w:tc>
        <w:tc>
          <w:tcPr>
            <w:tcW w:w="720" w:type="dxa"/>
            <w:tcBorders>
              <w:top w:val="nil"/>
              <w:left w:val="nil"/>
              <w:bottom w:val="single" w:sz="4" w:space="0" w:color="auto"/>
              <w:right w:val="single" w:sz="4" w:space="0" w:color="auto"/>
            </w:tcBorders>
            <w:shd w:val="clear" w:color="auto" w:fill="auto"/>
            <w:vAlign w:val="center"/>
            <w:hideMark/>
          </w:tcPr>
          <w:p w14:paraId="0062AE7F" w14:textId="77777777" w:rsidR="00CF547B" w:rsidRPr="00CF547B" w:rsidRDefault="00CF547B">
            <w:pPr>
              <w:jc w:val="center"/>
              <w:rPr>
                <w:color w:val="000000"/>
                <w:sz w:val="18"/>
                <w:szCs w:val="18"/>
              </w:rPr>
            </w:pPr>
            <w:r w:rsidRPr="00CF547B">
              <w:rPr>
                <w:color w:val="000000"/>
                <w:sz w:val="18"/>
                <w:szCs w:val="18"/>
              </w:rPr>
              <w:t>0.025</w:t>
            </w:r>
          </w:p>
        </w:tc>
        <w:tc>
          <w:tcPr>
            <w:tcW w:w="720" w:type="dxa"/>
            <w:tcBorders>
              <w:top w:val="nil"/>
              <w:left w:val="nil"/>
              <w:bottom w:val="single" w:sz="4" w:space="0" w:color="auto"/>
              <w:right w:val="single" w:sz="4" w:space="0" w:color="auto"/>
            </w:tcBorders>
            <w:shd w:val="clear" w:color="auto" w:fill="auto"/>
            <w:vAlign w:val="center"/>
            <w:hideMark/>
          </w:tcPr>
          <w:p w14:paraId="64CCE5C6" w14:textId="77777777" w:rsidR="00CF547B" w:rsidRPr="00CF547B" w:rsidRDefault="00CF547B">
            <w:pPr>
              <w:jc w:val="center"/>
              <w:rPr>
                <w:color w:val="000000"/>
                <w:sz w:val="18"/>
                <w:szCs w:val="18"/>
              </w:rPr>
            </w:pPr>
            <w:r w:rsidRPr="00CF547B">
              <w:rPr>
                <w:color w:val="000000"/>
                <w:sz w:val="18"/>
                <w:szCs w:val="18"/>
              </w:rPr>
              <w:t>0.069</w:t>
            </w:r>
          </w:p>
        </w:tc>
      </w:tr>
      <w:tr w:rsidR="00962A68" w:rsidRPr="00CF547B" w14:paraId="37FBD948"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0ECCDDCF" w14:textId="77777777" w:rsidR="00CF547B" w:rsidRPr="00CF547B" w:rsidRDefault="00CF547B">
            <w:pPr>
              <w:jc w:val="center"/>
              <w:rPr>
                <w:color w:val="000000"/>
                <w:sz w:val="18"/>
                <w:szCs w:val="18"/>
              </w:rPr>
            </w:pPr>
            <w:r w:rsidRPr="00CF547B">
              <w:rPr>
                <w:color w:val="000000"/>
                <w:sz w:val="18"/>
                <w:szCs w:val="18"/>
              </w:rPr>
              <w:t>SLA</w:t>
            </w:r>
          </w:p>
        </w:tc>
        <w:tc>
          <w:tcPr>
            <w:tcW w:w="1584" w:type="dxa"/>
            <w:tcBorders>
              <w:top w:val="nil"/>
              <w:left w:val="nil"/>
              <w:bottom w:val="single" w:sz="4" w:space="0" w:color="auto"/>
              <w:right w:val="single" w:sz="4" w:space="0" w:color="auto"/>
            </w:tcBorders>
            <w:shd w:val="clear" w:color="auto" w:fill="auto"/>
            <w:vAlign w:val="center"/>
            <w:hideMark/>
          </w:tcPr>
          <w:p w14:paraId="646602CC" w14:textId="77777777" w:rsidR="00CF547B" w:rsidRPr="00CF547B" w:rsidRDefault="00CF547B">
            <w:pPr>
              <w:jc w:val="center"/>
              <w:rPr>
                <w:color w:val="000000"/>
                <w:sz w:val="18"/>
                <w:szCs w:val="18"/>
              </w:rPr>
            </w:pPr>
            <w:r w:rsidRPr="00CF547B">
              <w:rPr>
                <w:color w:val="000000"/>
                <w:sz w:val="18"/>
                <w:szCs w:val="18"/>
              </w:rPr>
              <w:t>F = 1.8832</w:t>
            </w:r>
          </w:p>
        </w:tc>
        <w:tc>
          <w:tcPr>
            <w:tcW w:w="1584" w:type="dxa"/>
            <w:tcBorders>
              <w:top w:val="nil"/>
              <w:left w:val="nil"/>
              <w:bottom w:val="single" w:sz="4" w:space="0" w:color="auto"/>
              <w:right w:val="single" w:sz="4" w:space="0" w:color="auto"/>
            </w:tcBorders>
            <w:shd w:val="clear" w:color="auto" w:fill="auto"/>
            <w:vAlign w:val="center"/>
            <w:hideMark/>
          </w:tcPr>
          <w:p w14:paraId="38863995" w14:textId="77777777" w:rsidR="00CF547B" w:rsidRPr="00CF547B" w:rsidRDefault="00CF547B">
            <w:pPr>
              <w:jc w:val="center"/>
              <w:rPr>
                <w:color w:val="000000"/>
                <w:sz w:val="18"/>
                <w:szCs w:val="18"/>
              </w:rPr>
            </w:pPr>
            <w:r w:rsidRPr="00CF547B">
              <w:rPr>
                <w:color w:val="000000"/>
                <w:sz w:val="18"/>
                <w:szCs w:val="18"/>
              </w:rPr>
              <w:t>F = 0.4492</w:t>
            </w:r>
          </w:p>
        </w:tc>
        <w:tc>
          <w:tcPr>
            <w:tcW w:w="1584" w:type="dxa"/>
            <w:tcBorders>
              <w:top w:val="nil"/>
              <w:left w:val="nil"/>
              <w:bottom w:val="single" w:sz="4" w:space="0" w:color="auto"/>
              <w:right w:val="single" w:sz="4" w:space="0" w:color="auto"/>
            </w:tcBorders>
            <w:shd w:val="clear" w:color="auto" w:fill="auto"/>
            <w:vAlign w:val="center"/>
            <w:hideMark/>
          </w:tcPr>
          <w:p w14:paraId="105BCB12" w14:textId="77777777" w:rsidR="00CF547B" w:rsidRPr="00CF547B" w:rsidRDefault="00CF547B">
            <w:pPr>
              <w:jc w:val="center"/>
              <w:rPr>
                <w:color w:val="000000"/>
                <w:sz w:val="18"/>
                <w:szCs w:val="18"/>
              </w:rPr>
            </w:pPr>
            <w:r w:rsidRPr="00CF547B">
              <w:rPr>
                <w:color w:val="000000"/>
                <w:sz w:val="18"/>
                <w:szCs w:val="18"/>
              </w:rPr>
              <w:t>F = 0.111</w:t>
            </w:r>
          </w:p>
        </w:tc>
        <w:tc>
          <w:tcPr>
            <w:tcW w:w="1584" w:type="dxa"/>
            <w:tcBorders>
              <w:top w:val="nil"/>
              <w:left w:val="nil"/>
              <w:bottom w:val="single" w:sz="4" w:space="0" w:color="auto"/>
              <w:right w:val="single" w:sz="4" w:space="0" w:color="auto"/>
            </w:tcBorders>
            <w:shd w:val="clear" w:color="auto" w:fill="auto"/>
            <w:vAlign w:val="center"/>
            <w:hideMark/>
          </w:tcPr>
          <w:p w14:paraId="2C8A1F06" w14:textId="77777777" w:rsidR="00CF547B" w:rsidRPr="00CF547B" w:rsidRDefault="00CF547B">
            <w:pPr>
              <w:jc w:val="center"/>
              <w:rPr>
                <w:color w:val="000000"/>
                <w:sz w:val="18"/>
                <w:szCs w:val="18"/>
              </w:rPr>
            </w:pPr>
            <w:r w:rsidRPr="00CF547B">
              <w:rPr>
                <w:color w:val="000000"/>
                <w:sz w:val="18"/>
                <w:szCs w:val="18"/>
              </w:rPr>
              <w:t>F = 0.1753</w:t>
            </w:r>
          </w:p>
        </w:tc>
        <w:tc>
          <w:tcPr>
            <w:tcW w:w="1584" w:type="dxa"/>
            <w:tcBorders>
              <w:top w:val="nil"/>
              <w:left w:val="nil"/>
              <w:bottom w:val="single" w:sz="4" w:space="0" w:color="auto"/>
              <w:right w:val="single" w:sz="4" w:space="0" w:color="auto"/>
            </w:tcBorders>
            <w:shd w:val="clear" w:color="auto" w:fill="auto"/>
            <w:vAlign w:val="center"/>
            <w:hideMark/>
          </w:tcPr>
          <w:p w14:paraId="49D4E679" w14:textId="77777777" w:rsidR="00CF547B" w:rsidRPr="00CF547B" w:rsidRDefault="00CF547B">
            <w:pPr>
              <w:jc w:val="center"/>
              <w:rPr>
                <w:color w:val="000000"/>
                <w:sz w:val="18"/>
                <w:szCs w:val="18"/>
              </w:rPr>
            </w:pPr>
            <w:r w:rsidRPr="00CF547B">
              <w:rPr>
                <w:color w:val="000000"/>
                <w:sz w:val="18"/>
                <w:szCs w:val="18"/>
              </w:rPr>
              <w:t>F = 0.2841</w:t>
            </w:r>
          </w:p>
        </w:tc>
        <w:tc>
          <w:tcPr>
            <w:tcW w:w="1584" w:type="dxa"/>
            <w:tcBorders>
              <w:top w:val="nil"/>
              <w:left w:val="nil"/>
              <w:bottom w:val="single" w:sz="4" w:space="0" w:color="auto"/>
              <w:right w:val="single" w:sz="4" w:space="0" w:color="auto"/>
            </w:tcBorders>
            <w:shd w:val="clear" w:color="auto" w:fill="auto"/>
            <w:vAlign w:val="center"/>
            <w:hideMark/>
          </w:tcPr>
          <w:p w14:paraId="079A79C4" w14:textId="77777777" w:rsidR="00CF547B" w:rsidRPr="00CF547B" w:rsidRDefault="00CF547B">
            <w:pPr>
              <w:jc w:val="center"/>
              <w:rPr>
                <w:color w:val="000000"/>
                <w:sz w:val="18"/>
                <w:szCs w:val="18"/>
              </w:rPr>
            </w:pPr>
            <w:r w:rsidRPr="00CF547B">
              <w:rPr>
                <w:color w:val="000000"/>
                <w:sz w:val="18"/>
                <w:szCs w:val="18"/>
              </w:rPr>
              <w:t>F = 2.0341</w:t>
            </w:r>
          </w:p>
        </w:tc>
        <w:tc>
          <w:tcPr>
            <w:tcW w:w="1584" w:type="dxa"/>
            <w:tcBorders>
              <w:top w:val="nil"/>
              <w:left w:val="nil"/>
              <w:bottom w:val="single" w:sz="4" w:space="0" w:color="auto"/>
              <w:right w:val="single" w:sz="4" w:space="0" w:color="auto"/>
            </w:tcBorders>
            <w:shd w:val="clear" w:color="auto" w:fill="auto"/>
            <w:vAlign w:val="center"/>
            <w:hideMark/>
          </w:tcPr>
          <w:p w14:paraId="4C3E0475" w14:textId="77777777" w:rsidR="00CF547B" w:rsidRPr="00CF547B" w:rsidRDefault="00CF547B">
            <w:pPr>
              <w:jc w:val="center"/>
              <w:rPr>
                <w:color w:val="000000"/>
                <w:sz w:val="18"/>
                <w:szCs w:val="18"/>
              </w:rPr>
            </w:pPr>
            <w:r w:rsidRPr="00CF547B">
              <w:rPr>
                <w:color w:val="000000"/>
                <w:sz w:val="18"/>
                <w:szCs w:val="18"/>
              </w:rPr>
              <w:t>F = 0.1777</w:t>
            </w:r>
          </w:p>
        </w:tc>
        <w:tc>
          <w:tcPr>
            <w:tcW w:w="720" w:type="dxa"/>
            <w:tcBorders>
              <w:top w:val="nil"/>
              <w:left w:val="nil"/>
              <w:bottom w:val="single" w:sz="4" w:space="0" w:color="auto"/>
              <w:right w:val="single" w:sz="4" w:space="0" w:color="auto"/>
            </w:tcBorders>
            <w:shd w:val="clear" w:color="auto" w:fill="auto"/>
            <w:vAlign w:val="center"/>
            <w:hideMark/>
          </w:tcPr>
          <w:p w14:paraId="023DD573" w14:textId="77777777" w:rsidR="00CF547B" w:rsidRPr="00CF547B" w:rsidRDefault="00CF547B">
            <w:pPr>
              <w:jc w:val="center"/>
              <w:rPr>
                <w:color w:val="000000"/>
                <w:sz w:val="18"/>
                <w:szCs w:val="18"/>
              </w:rPr>
            </w:pPr>
            <w:r w:rsidRPr="00CF547B">
              <w:rPr>
                <w:color w:val="000000"/>
                <w:sz w:val="18"/>
                <w:szCs w:val="18"/>
              </w:rPr>
              <w:t>0.016</w:t>
            </w:r>
          </w:p>
        </w:tc>
        <w:tc>
          <w:tcPr>
            <w:tcW w:w="720" w:type="dxa"/>
            <w:tcBorders>
              <w:top w:val="nil"/>
              <w:left w:val="nil"/>
              <w:bottom w:val="single" w:sz="4" w:space="0" w:color="auto"/>
              <w:right w:val="single" w:sz="4" w:space="0" w:color="auto"/>
            </w:tcBorders>
            <w:shd w:val="clear" w:color="auto" w:fill="auto"/>
            <w:vAlign w:val="center"/>
            <w:hideMark/>
          </w:tcPr>
          <w:p w14:paraId="19324132" w14:textId="77777777" w:rsidR="00CF547B" w:rsidRPr="00CF547B" w:rsidRDefault="00CF547B">
            <w:pPr>
              <w:jc w:val="center"/>
              <w:rPr>
                <w:color w:val="000000"/>
                <w:sz w:val="18"/>
                <w:szCs w:val="18"/>
              </w:rPr>
            </w:pPr>
            <w:r w:rsidRPr="00CF547B">
              <w:rPr>
                <w:color w:val="000000"/>
                <w:sz w:val="18"/>
                <w:szCs w:val="18"/>
              </w:rPr>
              <w:t>0.084</w:t>
            </w:r>
          </w:p>
        </w:tc>
      </w:tr>
      <w:tr w:rsidR="00962A68" w:rsidRPr="00CF547B" w14:paraId="15CDF4FF"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3CB7FE3" w14:textId="77777777" w:rsidR="00CF547B" w:rsidRPr="00CF547B" w:rsidRDefault="00CF547B">
            <w:pPr>
              <w:jc w:val="center"/>
              <w:rPr>
                <w:color w:val="000000"/>
                <w:sz w:val="18"/>
                <w:szCs w:val="18"/>
              </w:rPr>
            </w:pPr>
            <w:r w:rsidRPr="00CF547B">
              <w:rPr>
                <w:color w:val="000000"/>
                <w:sz w:val="18"/>
                <w:szCs w:val="18"/>
              </w:rPr>
              <w:t>LDMC</w:t>
            </w:r>
          </w:p>
        </w:tc>
        <w:tc>
          <w:tcPr>
            <w:tcW w:w="1584" w:type="dxa"/>
            <w:tcBorders>
              <w:top w:val="nil"/>
              <w:left w:val="nil"/>
              <w:bottom w:val="single" w:sz="4" w:space="0" w:color="auto"/>
              <w:right w:val="single" w:sz="4" w:space="0" w:color="auto"/>
            </w:tcBorders>
            <w:shd w:val="clear" w:color="auto" w:fill="auto"/>
            <w:vAlign w:val="center"/>
            <w:hideMark/>
          </w:tcPr>
          <w:p w14:paraId="40F61469" w14:textId="77777777" w:rsidR="00CF547B" w:rsidRPr="00CF547B" w:rsidRDefault="00CF547B">
            <w:pPr>
              <w:jc w:val="center"/>
              <w:rPr>
                <w:b/>
                <w:bCs/>
                <w:color w:val="000000"/>
                <w:sz w:val="18"/>
                <w:szCs w:val="18"/>
              </w:rPr>
            </w:pPr>
            <w:r w:rsidRPr="00CF547B">
              <w:rPr>
                <w:b/>
                <w:bCs/>
                <w:color w:val="000000"/>
                <w:sz w:val="18"/>
                <w:szCs w:val="18"/>
              </w:rPr>
              <w:t>F = 8.1292**</w:t>
            </w:r>
          </w:p>
        </w:tc>
        <w:tc>
          <w:tcPr>
            <w:tcW w:w="1584" w:type="dxa"/>
            <w:tcBorders>
              <w:top w:val="nil"/>
              <w:left w:val="nil"/>
              <w:bottom w:val="single" w:sz="4" w:space="0" w:color="auto"/>
              <w:right w:val="single" w:sz="4" w:space="0" w:color="auto"/>
            </w:tcBorders>
            <w:shd w:val="clear" w:color="auto" w:fill="auto"/>
            <w:vAlign w:val="center"/>
            <w:hideMark/>
          </w:tcPr>
          <w:p w14:paraId="3B79DE08" w14:textId="77777777" w:rsidR="00CF547B" w:rsidRPr="00CF547B" w:rsidRDefault="00CF547B">
            <w:pPr>
              <w:jc w:val="center"/>
              <w:rPr>
                <w:color w:val="000000"/>
                <w:sz w:val="18"/>
                <w:szCs w:val="18"/>
              </w:rPr>
            </w:pPr>
            <w:r w:rsidRPr="00CF547B">
              <w:rPr>
                <w:color w:val="000000"/>
                <w:sz w:val="18"/>
                <w:szCs w:val="18"/>
              </w:rPr>
              <w:t>F = 1.2131</w:t>
            </w:r>
          </w:p>
        </w:tc>
        <w:tc>
          <w:tcPr>
            <w:tcW w:w="1584" w:type="dxa"/>
            <w:tcBorders>
              <w:top w:val="nil"/>
              <w:left w:val="nil"/>
              <w:bottom w:val="single" w:sz="4" w:space="0" w:color="auto"/>
              <w:right w:val="single" w:sz="4" w:space="0" w:color="auto"/>
            </w:tcBorders>
            <w:shd w:val="clear" w:color="auto" w:fill="auto"/>
            <w:vAlign w:val="center"/>
            <w:hideMark/>
          </w:tcPr>
          <w:p w14:paraId="4D47A33C" w14:textId="77777777" w:rsidR="00CF547B" w:rsidRPr="00CF547B" w:rsidRDefault="00CF547B">
            <w:pPr>
              <w:jc w:val="center"/>
              <w:rPr>
                <w:color w:val="000000"/>
                <w:sz w:val="18"/>
                <w:szCs w:val="18"/>
              </w:rPr>
            </w:pPr>
            <w:r w:rsidRPr="00CF547B">
              <w:rPr>
                <w:color w:val="000000"/>
                <w:sz w:val="18"/>
                <w:szCs w:val="18"/>
              </w:rPr>
              <w:t>F = 0.0856</w:t>
            </w:r>
          </w:p>
        </w:tc>
        <w:tc>
          <w:tcPr>
            <w:tcW w:w="1584" w:type="dxa"/>
            <w:tcBorders>
              <w:top w:val="nil"/>
              <w:left w:val="nil"/>
              <w:bottom w:val="single" w:sz="4" w:space="0" w:color="auto"/>
              <w:right w:val="single" w:sz="4" w:space="0" w:color="auto"/>
            </w:tcBorders>
            <w:shd w:val="clear" w:color="auto" w:fill="auto"/>
            <w:vAlign w:val="center"/>
            <w:hideMark/>
          </w:tcPr>
          <w:p w14:paraId="504E15D4" w14:textId="77777777" w:rsidR="00CF547B" w:rsidRPr="00CF547B" w:rsidRDefault="00CF547B">
            <w:pPr>
              <w:jc w:val="center"/>
              <w:rPr>
                <w:color w:val="000000"/>
                <w:sz w:val="18"/>
                <w:szCs w:val="18"/>
              </w:rPr>
            </w:pPr>
            <w:r w:rsidRPr="00CF547B">
              <w:rPr>
                <w:color w:val="000000"/>
                <w:sz w:val="18"/>
                <w:szCs w:val="18"/>
              </w:rPr>
              <w:t>F = 0.5561</w:t>
            </w:r>
          </w:p>
        </w:tc>
        <w:tc>
          <w:tcPr>
            <w:tcW w:w="1584" w:type="dxa"/>
            <w:tcBorders>
              <w:top w:val="nil"/>
              <w:left w:val="nil"/>
              <w:bottom w:val="single" w:sz="4" w:space="0" w:color="auto"/>
              <w:right w:val="single" w:sz="4" w:space="0" w:color="auto"/>
            </w:tcBorders>
            <w:shd w:val="clear" w:color="auto" w:fill="auto"/>
            <w:vAlign w:val="center"/>
            <w:hideMark/>
          </w:tcPr>
          <w:p w14:paraId="5EA84878" w14:textId="77777777" w:rsidR="00CF547B" w:rsidRPr="00CF547B" w:rsidRDefault="00CF547B">
            <w:pPr>
              <w:jc w:val="center"/>
              <w:rPr>
                <w:color w:val="000000"/>
                <w:sz w:val="18"/>
                <w:szCs w:val="18"/>
              </w:rPr>
            </w:pPr>
            <w:r w:rsidRPr="00CF547B">
              <w:rPr>
                <w:color w:val="000000"/>
                <w:sz w:val="18"/>
                <w:szCs w:val="18"/>
              </w:rPr>
              <w:t>F = 0.0461</w:t>
            </w:r>
          </w:p>
        </w:tc>
        <w:tc>
          <w:tcPr>
            <w:tcW w:w="1584" w:type="dxa"/>
            <w:tcBorders>
              <w:top w:val="nil"/>
              <w:left w:val="nil"/>
              <w:bottom w:val="single" w:sz="4" w:space="0" w:color="auto"/>
              <w:right w:val="single" w:sz="4" w:space="0" w:color="auto"/>
            </w:tcBorders>
            <w:shd w:val="clear" w:color="auto" w:fill="auto"/>
            <w:vAlign w:val="center"/>
            <w:hideMark/>
          </w:tcPr>
          <w:p w14:paraId="78F1175B" w14:textId="77777777" w:rsidR="00CF547B" w:rsidRPr="00CF547B" w:rsidRDefault="00CF547B">
            <w:pPr>
              <w:jc w:val="center"/>
              <w:rPr>
                <w:color w:val="000000"/>
                <w:sz w:val="18"/>
                <w:szCs w:val="18"/>
              </w:rPr>
            </w:pPr>
            <w:r w:rsidRPr="00CF547B">
              <w:rPr>
                <w:color w:val="000000"/>
                <w:sz w:val="18"/>
                <w:szCs w:val="18"/>
              </w:rPr>
              <w:t>F = 0.0098</w:t>
            </w:r>
          </w:p>
        </w:tc>
        <w:tc>
          <w:tcPr>
            <w:tcW w:w="1584" w:type="dxa"/>
            <w:tcBorders>
              <w:top w:val="nil"/>
              <w:left w:val="nil"/>
              <w:bottom w:val="single" w:sz="4" w:space="0" w:color="auto"/>
              <w:right w:val="single" w:sz="4" w:space="0" w:color="auto"/>
            </w:tcBorders>
            <w:shd w:val="clear" w:color="auto" w:fill="auto"/>
            <w:vAlign w:val="center"/>
            <w:hideMark/>
          </w:tcPr>
          <w:p w14:paraId="5419F040" w14:textId="77777777" w:rsidR="00CF547B" w:rsidRPr="00CF547B" w:rsidRDefault="00CF547B">
            <w:pPr>
              <w:jc w:val="center"/>
              <w:rPr>
                <w:color w:val="000000"/>
                <w:sz w:val="18"/>
                <w:szCs w:val="18"/>
              </w:rPr>
            </w:pPr>
            <w:r w:rsidRPr="00CF547B">
              <w:rPr>
                <w:color w:val="000000"/>
                <w:sz w:val="18"/>
                <w:szCs w:val="18"/>
              </w:rPr>
              <w:t>F = 0.2471</w:t>
            </w:r>
          </w:p>
        </w:tc>
        <w:tc>
          <w:tcPr>
            <w:tcW w:w="720" w:type="dxa"/>
            <w:tcBorders>
              <w:top w:val="nil"/>
              <w:left w:val="nil"/>
              <w:bottom w:val="single" w:sz="4" w:space="0" w:color="auto"/>
              <w:right w:val="single" w:sz="4" w:space="0" w:color="auto"/>
            </w:tcBorders>
            <w:shd w:val="clear" w:color="auto" w:fill="auto"/>
            <w:vAlign w:val="center"/>
            <w:hideMark/>
          </w:tcPr>
          <w:p w14:paraId="02229A33" w14:textId="77777777" w:rsidR="00CF547B" w:rsidRPr="00CF547B" w:rsidRDefault="00CF547B">
            <w:pPr>
              <w:jc w:val="center"/>
              <w:rPr>
                <w:color w:val="000000"/>
                <w:sz w:val="18"/>
                <w:szCs w:val="18"/>
              </w:rPr>
            </w:pPr>
            <w:r w:rsidRPr="00CF547B">
              <w:rPr>
                <w:color w:val="000000"/>
                <w:sz w:val="18"/>
                <w:szCs w:val="18"/>
              </w:rPr>
              <w:t>0.031</w:t>
            </w:r>
          </w:p>
        </w:tc>
        <w:tc>
          <w:tcPr>
            <w:tcW w:w="720" w:type="dxa"/>
            <w:tcBorders>
              <w:top w:val="nil"/>
              <w:left w:val="nil"/>
              <w:bottom w:val="single" w:sz="4" w:space="0" w:color="auto"/>
              <w:right w:val="single" w:sz="4" w:space="0" w:color="auto"/>
            </w:tcBorders>
            <w:shd w:val="clear" w:color="auto" w:fill="auto"/>
            <w:vAlign w:val="center"/>
            <w:hideMark/>
          </w:tcPr>
          <w:p w14:paraId="04824CEE" w14:textId="77777777" w:rsidR="00CF547B" w:rsidRPr="00CF547B" w:rsidRDefault="00CF547B">
            <w:pPr>
              <w:jc w:val="center"/>
              <w:rPr>
                <w:color w:val="000000"/>
                <w:sz w:val="18"/>
                <w:szCs w:val="18"/>
              </w:rPr>
            </w:pPr>
            <w:r w:rsidRPr="00CF547B">
              <w:rPr>
                <w:color w:val="000000"/>
                <w:sz w:val="18"/>
                <w:szCs w:val="18"/>
              </w:rPr>
              <w:t>0.071</w:t>
            </w:r>
          </w:p>
        </w:tc>
      </w:tr>
      <w:tr w:rsidR="00962A68" w:rsidRPr="00CF547B" w14:paraId="6DCE093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51CD7AF" w14:textId="142E80E7" w:rsidR="00CF547B" w:rsidRPr="00CF547B" w:rsidRDefault="00CF547B">
            <w:pPr>
              <w:jc w:val="center"/>
              <w:rPr>
                <w:b/>
                <w:bCs/>
                <w:color w:val="000000"/>
                <w:sz w:val="18"/>
                <w:szCs w:val="18"/>
              </w:rPr>
            </w:pPr>
            <w:r w:rsidRPr="00CF547B">
              <w:rPr>
                <w:b/>
                <w:bCs/>
                <w:color w:val="000000"/>
                <w:sz w:val="18"/>
                <w:szCs w:val="18"/>
              </w:rPr>
              <w:t>SURVIVAL</w:t>
            </w:r>
          </w:p>
        </w:tc>
        <w:tc>
          <w:tcPr>
            <w:tcW w:w="1584" w:type="dxa"/>
            <w:tcBorders>
              <w:top w:val="nil"/>
              <w:left w:val="nil"/>
              <w:bottom w:val="single" w:sz="4" w:space="0" w:color="auto"/>
              <w:right w:val="single" w:sz="4" w:space="0" w:color="auto"/>
            </w:tcBorders>
            <w:shd w:val="clear" w:color="auto" w:fill="auto"/>
            <w:vAlign w:val="center"/>
            <w:hideMark/>
          </w:tcPr>
          <w:p w14:paraId="2E8B34DC" w14:textId="77777777" w:rsidR="00CF547B" w:rsidRPr="00CF547B" w:rsidRDefault="00CF547B">
            <w:pPr>
              <w:jc w:val="center"/>
              <w:rPr>
                <w:b/>
                <w:bCs/>
                <w:color w:val="000000"/>
                <w:sz w:val="18"/>
                <w:szCs w:val="18"/>
              </w:rPr>
            </w:pPr>
            <w:r w:rsidRPr="00CF547B">
              <w:rPr>
                <w:b/>
                <w:b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D779F0F"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11DD2B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028E51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BEA32F8"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2B23F1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2B3DE2"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04F1C991"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ACE7792"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02804B1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444290C" w14:textId="77777777" w:rsidR="00CF547B" w:rsidRPr="00CF547B" w:rsidRDefault="00CF547B">
            <w:pPr>
              <w:jc w:val="center"/>
              <w:rPr>
                <w:color w:val="000000"/>
                <w:sz w:val="18"/>
                <w:szCs w:val="18"/>
              </w:rPr>
            </w:pPr>
            <w:r w:rsidRPr="00CF547B">
              <w:rPr>
                <w:color w:val="000000"/>
                <w:sz w:val="18"/>
                <w:szCs w:val="18"/>
              </w:rPr>
              <w:t xml:space="preserve">mortality </w:t>
            </w:r>
          </w:p>
        </w:tc>
        <w:tc>
          <w:tcPr>
            <w:tcW w:w="1584" w:type="dxa"/>
            <w:tcBorders>
              <w:top w:val="nil"/>
              <w:left w:val="nil"/>
              <w:bottom w:val="single" w:sz="4" w:space="0" w:color="auto"/>
              <w:right w:val="single" w:sz="4" w:space="0" w:color="auto"/>
            </w:tcBorders>
            <w:shd w:val="clear" w:color="auto" w:fill="auto"/>
            <w:vAlign w:val="center"/>
            <w:hideMark/>
          </w:tcPr>
          <w:p w14:paraId="15E76F54" w14:textId="77777777" w:rsidR="00CF547B" w:rsidRPr="00CF547B" w:rsidRDefault="00CF547B">
            <w:pPr>
              <w:jc w:val="center"/>
              <w:rPr>
                <w:color w:val="000000"/>
                <w:sz w:val="18"/>
                <w:szCs w:val="18"/>
              </w:rPr>
            </w:pPr>
            <w:r w:rsidRPr="00CF547B">
              <w:rPr>
                <w:color w:val="000000"/>
                <w:sz w:val="18"/>
                <w:szCs w:val="18"/>
              </w:rPr>
              <w:t>X2 = 1.5818</w:t>
            </w:r>
          </w:p>
        </w:tc>
        <w:tc>
          <w:tcPr>
            <w:tcW w:w="1584" w:type="dxa"/>
            <w:tcBorders>
              <w:top w:val="nil"/>
              <w:left w:val="nil"/>
              <w:bottom w:val="single" w:sz="4" w:space="0" w:color="auto"/>
              <w:right w:val="single" w:sz="4" w:space="0" w:color="auto"/>
            </w:tcBorders>
            <w:shd w:val="clear" w:color="auto" w:fill="auto"/>
            <w:vAlign w:val="center"/>
            <w:hideMark/>
          </w:tcPr>
          <w:p w14:paraId="6AA6A54E" w14:textId="77777777" w:rsidR="00CF547B" w:rsidRPr="00CF547B" w:rsidRDefault="00CF547B">
            <w:pPr>
              <w:jc w:val="center"/>
              <w:rPr>
                <w:color w:val="000000"/>
                <w:sz w:val="18"/>
                <w:szCs w:val="18"/>
              </w:rPr>
            </w:pPr>
            <w:r w:rsidRPr="00CF547B">
              <w:rPr>
                <w:color w:val="000000"/>
                <w:sz w:val="18"/>
                <w:szCs w:val="18"/>
              </w:rPr>
              <w:t>X2 = 1.9809</w:t>
            </w:r>
          </w:p>
        </w:tc>
        <w:tc>
          <w:tcPr>
            <w:tcW w:w="1584" w:type="dxa"/>
            <w:tcBorders>
              <w:top w:val="nil"/>
              <w:left w:val="nil"/>
              <w:bottom w:val="single" w:sz="4" w:space="0" w:color="auto"/>
              <w:right w:val="single" w:sz="4" w:space="0" w:color="auto"/>
            </w:tcBorders>
            <w:shd w:val="clear" w:color="auto" w:fill="auto"/>
            <w:vAlign w:val="center"/>
            <w:hideMark/>
          </w:tcPr>
          <w:p w14:paraId="16209F98" w14:textId="77777777" w:rsidR="00CF547B" w:rsidRPr="00CF547B" w:rsidRDefault="00CF547B">
            <w:pPr>
              <w:jc w:val="center"/>
              <w:rPr>
                <w:color w:val="000000"/>
                <w:sz w:val="18"/>
                <w:szCs w:val="18"/>
              </w:rPr>
            </w:pPr>
            <w:r w:rsidRPr="00CF547B">
              <w:rPr>
                <w:color w:val="000000"/>
                <w:sz w:val="18"/>
                <w:szCs w:val="18"/>
              </w:rPr>
              <w:t>X2 = 0.5622</w:t>
            </w:r>
          </w:p>
        </w:tc>
        <w:tc>
          <w:tcPr>
            <w:tcW w:w="1584" w:type="dxa"/>
            <w:tcBorders>
              <w:top w:val="nil"/>
              <w:left w:val="nil"/>
              <w:bottom w:val="single" w:sz="4" w:space="0" w:color="auto"/>
              <w:right w:val="single" w:sz="4" w:space="0" w:color="auto"/>
            </w:tcBorders>
            <w:shd w:val="clear" w:color="auto" w:fill="auto"/>
            <w:vAlign w:val="center"/>
            <w:hideMark/>
          </w:tcPr>
          <w:p w14:paraId="7C97402A" w14:textId="77777777" w:rsidR="00CF547B" w:rsidRPr="00CF547B" w:rsidRDefault="00CF547B">
            <w:pPr>
              <w:jc w:val="center"/>
              <w:rPr>
                <w:color w:val="000000"/>
                <w:sz w:val="18"/>
                <w:szCs w:val="18"/>
              </w:rPr>
            </w:pPr>
            <w:r w:rsidRPr="00CF547B">
              <w:rPr>
                <w:color w:val="000000"/>
                <w:sz w:val="18"/>
                <w:szCs w:val="18"/>
              </w:rPr>
              <w:t>X2 = 0.3407</w:t>
            </w:r>
          </w:p>
        </w:tc>
        <w:tc>
          <w:tcPr>
            <w:tcW w:w="1584" w:type="dxa"/>
            <w:tcBorders>
              <w:top w:val="nil"/>
              <w:left w:val="nil"/>
              <w:bottom w:val="single" w:sz="4" w:space="0" w:color="auto"/>
              <w:right w:val="single" w:sz="4" w:space="0" w:color="auto"/>
            </w:tcBorders>
            <w:shd w:val="clear" w:color="auto" w:fill="auto"/>
            <w:vAlign w:val="center"/>
            <w:hideMark/>
          </w:tcPr>
          <w:p w14:paraId="51858311" w14:textId="77777777" w:rsidR="00CF547B" w:rsidRPr="00CF547B" w:rsidRDefault="00CF547B">
            <w:pPr>
              <w:jc w:val="center"/>
              <w:rPr>
                <w:color w:val="000000"/>
                <w:sz w:val="18"/>
                <w:szCs w:val="18"/>
              </w:rPr>
            </w:pPr>
            <w:r w:rsidRPr="00CF547B">
              <w:rPr>
                <w:color w:val="000000"/>
                <w:sz w:val="18"/>
                <w:szCs w:val="18"/>
              </w:rPr>
              <w:t>X2 = 0.1891</w:t>
            </w:r>
          </w:p>
        </w:tc>
        <w:tc>
          <w:tcPr>
            <w:tcW w:w="1584" w:type="dxa"/>
            <w:tcBorders>
              <w:top w:val="nil"/>
              <w:left w:val="nil"/>
              <w:bottom w:val="single" w:sz="4" w:space="0" w:color="auto"/>
              <w:right w:val="single" w:sz="4" w:space="0" w:color="auto"/>
            </w:tcBorders>
            <w:shd w:val="clear" w:color="auto" w:fill="auto"/>
            <w:vAlign w:val="center"/>
            <w:hideMark/>
          </w:tcPr>
          <w:p w14:paraId="0A020E1A" w14:textId="77777777" w:rsidR="00CF547B" w:rsidRPr="00CF547B" w:rsidRDefault="00CF547B">
            <w:pPr>
              <w:jc w:val="center"/>
              <w:rPr>
                <w:i/>
                <w:iCs/>
                <w:color w:val="000000"/>
                <w:sz w:val="18"/>
                <w:szCs w:val="18"/>
              </w:rPr>
            </w:pPr>
            <w:r w:rsidRPr="00CF547B">
              <w:rPr>
                <w:i/>
                <w:iCs/>
                <w:color w:val="000000"/>
                <w:sz w:val="18"/>
                <w:szCs w:val="18"/>
              </w:rPr>
              <w:t>X2 = 3.7915 #</w:t>
            </w:r>
          </w:p>
        </w:tc>
        <w:tc>
          <w:tcPr>
            <w:tcW w:w="1584" w:type="dxa"/>
            <w:tcBorders>
              <w:top w:val="nil"/>
              <w:left w:val="nil"/>
              <w:bottom w:val="single" w:sz="4" w:space="0" w:color="auto"/>
              <w:right w:val="single" w:sz="4" w:space="0" w:color="auto"/>
            </w:tcBorders>
            <w:shd w:val="clear" w:color="auto" w:fill="auto"/>
            <w:vAlign w:val="center"/>
            <w:hideMark/>
          </w:tcPr>
          <w:p w14:paraId="0BE3B6A4" w14:textId="77777777" w:rsidR="00CF547B" w:rsidRPr="00CF547B" w:rsidRDefault="00CF547B">
            <w:pPr>
              <w:jc w:val="center"/>
              <w:rPr>
                <w:color w:val="000000"/>
                <w:sz w:val="18"/>
                <w:szCs w:val="18"/>
              </w:rPr>
            </w:pPr>
            <w:r w:rsidRPr="00CF547B">
              <w:rPr>
                <w:color w:val="000000"/>
                <w:sz w:val="18"/>
                <w:szCs w:val="18"/>
              </w:rPr>
              <w:t>X2 = 0.2526</w:t>
            </w:r>
          </w:p>
        </w:tc>
        <w:tc>
          <w:tcPr>
            <w:tcW w:w="720" w:type="dxa"/>
            <w:tcBorders>
              <w:top w:val="nil"/>
              <w:left w:val="nil"/>
              <w:bottom w:val="single" w:sz="4" w:space="0" w:color="auto"/>
              <w:right w:val="single" w:sz="4" w:space="0" w:color="auto"/>
            </w:tcBorders>
            <w:shd w:val="clear" w:color="auto" w:fill="auto"/>
            <w:vAlign w:val="center"/>
            <w:hideMark/>
          </w:tcPr>
          <w:p w14:paraId="39E27816" w14:textId="77777777" w:rsidR="00CF547B" w:rsidRPr="00CF547B" w:rsidRDefault="00CF547B">
            <w:pPr>
              <w:jc w:val="center"/>
              <w:rPr>
                <w:color w:val="000000"/>
                <w:sz w:val="18"/>
                <w:szCs w:val="18"/>
              </w:rPr>
            </w:pPr>
            <w:r w:rsidRPr="00CF547B">
              <w:rPr>
                <w:color w:val="000000"/>
                <w:sz w:val="18"/>
                <w:szCs w:val="18"/>
              </w:rPr>
              <w:t>0.026</w:t>
            </w:r>
          </w:p>
        </w:tc>
        <w:tc>
          <w:tcPr>
            <w:tcW w:w="720" w:type="dxa"/>
            <w:tcBorders>
              <w:top w:val="nil"/>
              <w:left w:val="nil"/>
              <w:bottom w:val="single" w:sz="4" w:space="0" w:color="auto"/>
              <w:right w:val="single" w:sz="4" w:space="0" w:color="auto"/>
            </w:tcBorders>
            <w:shd w:val="clear" w:color="auto" w:fill="auto"/>
            <w:vAlign w:val="center"/>
            <w:hideMark/>
          </w:tcPr>
          <w:p w14:paraId="4025BAE9" w14:textId="77777777" w:rsidR="00CF547B" w:rsidRPr="00CF547B" w:rsidRDefault="00CF547B">
            <w:pPr>
              <w:jc w:val="center"/>
              <w:rPr>
                <w:color w:val="000000"/>
                <w:sz w:val="18"/>
                <w:szCs w:val="18"/>
              </w:rPr>
            </w:pPr>
            <w:r w:rsidRPr="00CF547B">
              <w:rPr>
                <w:color w:val="000000"/>
                <w:sz w:val="18"/>
                <w:szCs w:val="18"/>
              </w:rPr>
              <w:t>0.053</w:t>
            </w:r>
          </w:p>
        </w:tc>
      </w:tr>
      <w:tr w:rsidR="00962A68" w:rsidRPr="00CF547B" w14:paraId="56D21722"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7F1107EA" w14:textId="16433EA1" w:rsidR="00CF547B" w:rsidRPr="00CF547B" w:rsidRDefault="00CF547B">
            <w:pPr>
              <w:jc w:val="center"/>
              <w:rPr>
                <w:b/>
                <w:bCs/>
                <w:color w:val="000000"/>
                <w:sz w:val="18"/>
                <w:szCs w:val="18"/>
              </w:rPr>
            </w:pPr>
            <w:r w:rsidRPr="00CF547B">
              <w:rPr>
                <w:b/>
                <w:bCs/>
                <w:color w:val="000000"/>
                <w:sz w:val="18"/>
                <w:szCs w:val="18"/>
              </w:rPr>
              <w:t>REPRODUCTION</w:t>
            </w:r>
          </w:p>
        </w:tc>
        <w:tc>
          <w:tcPr>
            <w:tcW w:w="1584" w:type="dxa"/>
            <w:tcBorders>
              <w:top w:val="nil"/>
              <w:left w:val="nil"/>
              <w:bottom w:val="single" w:sz="4" w:space="0" w:color="auto"/>
              <w:right w:val="single" w:sz="4" w:space="0" w:color="auto"/>
            </w:tcBorders>
            <w:shd w:val="clear" w:color="auto" w:fill="auto"/>
            <w:vAlign w:val="center"/>
            <w:hideMark/>
          </w:tcPr>
          <w:p w14:paraId="4B698907"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ABAB679"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57F70D2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BFAEA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39B828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FEB2A51" w14:textId="77777777" w:rsidR="00CF547B" w:rsidRPr="00CF547B" w:rsidRDefault="00CF547B">
            <w:pPr>
              <w:jc w:val="center"/>
              <w:rPr>
                <w:i/>
                <w:iCs/>
                <w:color w:val="000000"/>
                <w:sz w:val="18"/>
                <w:szCs w:val="18"/>
              </w:rPr>
            </w:pPr>
            <w:r w:rsidRPr="00CF547B">
              <w:rPr>
                <w:i/>
                <w:iCs/>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BC344E3"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D367BAD"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E337311"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7A70A049"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4CE69E3" w14:textId="77777777" w:rsidR="00CF547B" w:rsidRPr="00CF547B" w:rsidRDefault="00CF547B">
            <w:pPr>
              <w:jc w:val="center"/>
              <w:rPr>
                <w:color w:val="000000"/>
                <w:sz w:val="18"/>
                <w:szCs w:val="18"/>
              </w:rPr>
            </w:pPr>
            <w:r w:rsidRPr="00CF547B">
              <w:rPr>
                <w:color w:val="000000"/>
                <w:sz w:val="18"/>
                <w:szCs w:val="18"/>
              </w:rPr>
              <w:t>days to flowering</w:t>
            </w:r>
          </w:p>
        </w:tc>
        <w:tc>
          <w:tcPr>
            <w:tcW w:w="1584" w:type="dxa"/>
            <w:tcBorders>
              <w:top w:val="nil"/>
              <w:left w:val="nil"/>
              <w:bottom w:val="single" w:sz="4" w:space="0" w:color="auto"/>
              <w:right w:val="single" w:sz="4" w:space="0" w:color="auto"/>
            </w:tcBorders>
            <w:shd w:val="clear" w:color="auto" w:fill="auto"/>
            <w:vAlign w:val="center"/>
            <w:hideMark/>
          </w:tcPr>
          <w:p w14:paraId="0DC110F2" w14:textId="77777777" w:rsidR="00CF547B" w:rsidRPr="00CF547B" w:rsidRDefault="00CF547B">
            <w:pPr>
              <w:jc w:val="center"/>
              <w:rPr>
                <w:color w:val="000000"/>
                <w:sz w:val="18"/>
                <w:szCs w:val="18"/>
              </w:rPr>
            </w:pPr>
            <w:r w:rsidRPr="00CF547B">
              <w:rPr>
                <w:color w:val="000000"/>
                <w:sz w:val="18"/>
                <w:szCs w:val="18"/>
              </w:rPr>
              <w:t>X2 = 2.4899</w:t>
            </w:r>
          </w:p>
        </w:tc>
        <w:tc>
          <w:tcPr>
            <w:tcW w:w="1584" w:type="dxa"/>
            <w:tcBorders>
              <w:top w:val="nil"/>
              <w:left w:val="nil"/>
              <w:bottom w:val="single" w:sz="4" w:space="0" w:color="auto"/>
              <w:right w:val="single" w:sz="4" w:space="0" w:color="auto"/>
            </w:tcBorders>
            <w:shd w:val="clear" w:color="auto" w:fill="auto"/>
            <w:vAlign w:val="center"/>
            <w:hideMark/>
          </w:tcPr>
          <w:p w14:paraId="42B3C178" w14:textId="77777777" w:rsidR="00CF547B" w:rsidRPr="00CF547B" w:rsidRDefault="00CF547B">
            <w:pPr>
              <w:jc w:val="center"/>
              <w:rPr>
                <w:color w:val="000000"/>
                <w:sz w:val="18"/>
                <w:szCs w:val="18"/>
              </w:rPr>
            </w:pPr>
            <w:r w:rsidRPr="00CF547B">
              <w:rPr>
                <w:color w:val="000000"/>
                <w:sz w:val="18"/>
                <w:szCs w:val="18"/>
              </w:rPr>
              <w:t>X2 = 1.1826</w:t>
            </w:r>
          </w:p>
        </w:tc>
        <w:tc>
          <w:tcPr>
            <w:tcW w:w="1584" w:type="dxa"/>
            <w:tcBorders>
              <w:top w:val="nil"/>
              <w:left w:val="nil"/>
              <w:bottom w:val="single" w:sz="4" w:space="0" w:color="auto"/>
              <w:right w:val="single" w:sz="4" w:space="0" w:color="auto"/>
            </w:tcBorders>
            <w:shd w:val="clear" w:color="auto" w:fill="auto"/>
            <w:vAlign w:val="center"/>
            <w:hideMark/>
          </w:tcPr>
          <w:p w14:paraId="05120338" w14:textId="77777777" w:rsidR="00CF547B" w:rsidRPr="00CF547B" w:rsidRDefault="00CF547B">
            <w:pPr>
              <w:jc w:val="center"/>
              <w:rPr>
                <w:color w:val="000000"/>
                <w:sz w:val="18"/>
                <w:szCs w:val="18"/>
              </w:rPr>
            </w:pPr>
            <w:r w:rsidRPr="00CF547B">
              <w:rPr>
                <w:color w:val="000000"/>
                <w:sz w:val="18"/>
                <w:szCs w:val="18"/>
              </w:rPr>
              <w:t>X2 = 0.4963</w:t>
            </w:r>
          </w:p>
        </w:tc>
        <w:tc>
          <w:tcPr>
            <w:tcW w:w="1584" w:type="dxa"/>
            <w:tcBorders>
              <w:top w:val="nil"/>
              <w:left w:val="nil"/>
              <w:bottom w:val="single" w:sz="4" w:space="0" w:color="auto"/>
              <w:right w:val="single" w:sz="4" w:space="0" w:color="auto"/>
            </w:tcBorders>
            <w:shd w:val="clear" w:color="auto" w:fill="auto"/>
            <w:vAlign w:val="center"/>
            <w:hideMark/>
          </w:tcPr>
          <w:p w14:paraId="1F124108" w14:textId="77777777" w:rsidR="00CF547B" w:rsidRPr="00CF547B" w:rsidRDefault="00CF547B">
            <w:pPr>
              <w:jc w:val="center"/>
              <w:rPr>
                <w:color w:val="000000"/>
                <w:sz w:val="18"/>
                <w:szCs w:val="18"/>
              </w:rPr>
            </w:pPr>
            <w:r w:rsidRPr="00CF547B">
              <w:rPr>
                <w:color w:val="000000"/>
                <w:sz w:val="18"/>
                <w:szCs w:val="18"/>
              </w:rPr>
              <w:t>X2 = 0.2623</w:t>
            </w:r>
          </w:p>
        </w:tc>
        <w:tc>
          <w:tcPr>
            <w:tcW w:w="1584" w:type="dxa"/>
            <w:tcBorders>
              <w:top w:val="nil"/>
              <w:left w:val="nil"/>
              <w:bottom w:val="single" w:sz="4" w:space="0" w:color="auto"/>
              <w:right w:val="single" w:sz="4" w:space="0" w:color="auto"/>
            </w:tcBorders>
            <w:shd w:val="clear" w:color="auto" w:fill="auto"/>
            <w:vAlign w:val="center"/>
            <w:hideMark/>
          </w:tcPr>
          <w:p w14:paraId="1A55808A" w14:textId="77777777" w:rsidR="00CF547B" w:rsidRPr="00CF547B" w:rsidRDefault="00CF547B">
            <w:pPr>
              <w:jc w:val="center"/>
              <w:rPr>
                <w:color w:val="000000"/>
                <w:sz w:val="18"/>
                <w:szCs w:val="18"/>
              </w:rPr>
            </w:pPr>
            <w:r w:rsidRPr="00CF547B">
              <w:rPr>
                <w:color w:val="000000"/>
                <w:sz w:val="18"/>
                <w:szCs w:val="18"/>
              </w:rPr>
              <w:t>X2 = 0.8655</w:t>
            </w:r>
          </w:p>
        </w:tc>
        <w:tc>
          <w:tcPr>
            <w:tcW w:w="1584" w:type="dxa"/>
            <w:tcBorders>
              <w:top w:val="nil"/>
              <w:left w:val="nil"/>
              <w:bottom w:val="single" w:sz="4" w:space="0" w:color="auto"/>
              <w:right w:val="single" w:sz="4" w:space="0" w:color="auto"/>
            </w:tcBorders>
            <w:shd w:val="clear" w:color="auto" w:fill="auto"/>
            <w:vAlign w:val="center"/>
            <w:hideMark/>
          </w:tcPr>
          <w:p w14:paraId="5D30DD30" w14:textId="77777777" w:rsidR="00CF547B" w:rsidRPr="00CF547B" w:rsidRDefault="00CF547B">
            <w:pPr>
              <w:jc w:val="center"/>
              <w:rPr>
                <w:color w:val="000000"/>
                <w:sz w:val="18"/>
                <w:szCs w:val="18"/>
              </w:rPr>
            </w:pPr>
            <w:r w:rsidRPr="00CF547B">
              <w:rPr>
                <w:color w:val="000000"/>
                <w:sz w:val="18"/>
                <w:szCs w:val="18"/>
              </w:rPr>
              <w:t>X2 = 0.0651</w:t>
            </w:r>
          </w:p>
        </w:tc>
        <w:tc>
          <w:tcPr>
            <w:tcW w:w="1584" w:type="dxa"/>
            <w:tcBorders>
              <w:top w:val="nil"/>
              <w:left w:val="nil"/>
              <w:bottom w:val="single" w:sz="4" w:space="0" w:color="auto"/>
              <w:right w:val="single" w:sz="4" w:space="0" w:color="auto"/>
            </w:tcBorders>
            <w:shd w:val="clear" w:color="auto" w:fill="auto"/>
            <w:vAlign w:val="center"/>
            <w:hideMark/>
          </w:tcPr>
          <w:p w14:paraId="36A256FA" w14:textId="77777777" w:rsidR="00CF547B" w:rsidRPr="00CF547B" w:rsidRDefault="00CF547B">
            <w:pPr>
              <w:jc w:val="center"/>
              <w:rPr>
                <w:color w:val="000000"/>
                <w:sz w:val="18"/>
                <w:szCs w:val="18"/>
              </w:rPr>
            </w:pPr>
            <w:r w:rsidRPr="00CF547B">
              <w:rPr>
                <w:color w:val="000000"/>
                <w:sz w:val="18"/>
                <w:szCs w:val="18"/>
              </w:rPr>
              <w:t>X2 = 0.864</w:t>
            </w:r>
          </w:p>
        </w:tc>
        <w:tc>
          <w:tcPr>
            <w:tcW w:w="720" w:type="dxa"/>
            <w:tcBorders>
              <w:top w:val="nil"/>
              <w:left w:val="nil"/>
              <w:bottom w:val="single" w:sz="4" w:space="0" w:color="auto"/>
              <w:right w:val="single" w:sz="4" w:space="0" w:color="auto"/>
            </w:tcBorders>
            <w:shd w:val="clear" w:color="auto" w:fill="auto"/>
            <w:vAlign w:val="center"/>
            <w:hideMark/>
          </w:tcPr>
          <w:p w14:paraId="0CEF74D0" w14:textId="77777777" w:rsidR="00CF547B" w:rsidRPr="00CF547B" w:rsidRDefault="00CF547B">
            <w:pPr>
              <w:jc w:val="center"/>
              <w:rPr>
                <w:color w:val="000000"/>
                <w:sz w:val="18"/>
                <w:szCs w:val="18"/>
              </w:rPr>
            </w:pPr>
            <w:r w:rsidRPr="00CF547B">
              <w:rPr>
                <w:color w:val="000000"/>
                <w:sz w:val="18"/>
                <w:szCs w:val="18"/>
              </w:rPr>
              <w:t>0.058</w:t>
            </w:r>
          </w:p>
        </w:tc>
        <w:tc>
          <w:tcPr>
            <w:tcW w:w="720" w:type="dxa"/>
            <w:tcBorders>
              <w:top w:val="nil"/>
              <w:left w:val="nil"/>
              <w:bottom w:val="single" w:sz="4" w:space="0" w:color="auto"/>
              <w:right w:val="single" w:sz="4" w:space="0" w:color="auto"/>
            </w:tcBorders>
            <w:shd w:val="clear" w:color="auto" w:fill="auto"/>
            <w:vAlign w:val="center"/>
            <w:hideMark/>
          </w:tcPr>
          <w:p w14:paraId="596107AF" w14:textId="77777777" w:rsidR="00CF547B" w:rsidRPr="00CF547B" w:rsidRDefault="00CF547B">
            <w:pPr>
              <w:jc w:val="center"/>
              <w:rPr>
                <w:color w:val="000000"/>
                <w:sz w:val="18"/>
                <w:szCs w:val="18"/>
              </w:rPr>
            </w:pPr>
            <w:r w:rsidRPr="00CF547B">
              <w:rPr>
                <w:color w:val="000000"/>
                <w:sz w:val="18"/>
                <w:szCs w:val="18"/>
              </w:rPr>
              <w:t>0.120</w:t>
            </w:r>
          </w:p>
        </w:tc>
      </w:tr>
      <w:tr w:rsidR="00962A68" w:rsidRPr="00CF547B" w14:paraId="0FAEFE6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DC1F6F2" w14:textId="77777777" w:rsidR="00CF547B" w:rsidRPr="00CF547B" w:rsidRDefault="00CF547B">
            <w:pPr>
              <w:jc w:val="center"/>
              <w:rPr>
                <w:color w:val="000000"/>
                <w:sz w:val="18"/>
                <w:szCs w:val="18"/>
              </w:rPr>
            </w:pPr>
            <w:r w:rsidRPr="00CF547B">
              <w:rPr>
                <w:color w:val="000000"/>
                <w:sz w:val="18"/>
                <w:szCs w:val="18"/>
              </w:rPr>
              <w:t>number flowered</w:t>
            </w:r>
          </w:p>
        </w:tc>
        <w:tc>
          <w:tcPr>
            <w:tcW w:w="1584" w:type="dxa"/>
            <w:tcBorders>
              <w:top w:val="nil"/>
              <w:left w:val="nil"/>
              <w:bottom w:val="single" w:sz="4" w:space="0" w:color="auto"/>
              <w:right w:val="single" w:sz="4" w:space="0" w:color="auto"/>
            </w:tcBorders>
            <w:shd w:val="clear" w:color="auto" w:fill="auto"/>
            <w:vAlign w:val="center"/>
            <w:hideMark/>
          </w:tcPr>
          <w:p w14:paraId="252B8772"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1F7D8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6C3DBB5A"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7494E0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2423BD3"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1FE08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9890657"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58C5030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19132CEB"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4AFF68E7"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7617BE5"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01DAE3ED" w14:textId="77777777" w:rsidR="00CF547B" w:rsidRPr="00CF547B" w:rsidRDefault="00CF547B">
            <w:pPr>
              <w:jc w:val="center"/>
              <w:rPr>
                <w:b/>
                <w:bCs/>
                <w:color w:val="000000"/>
                <w:sz w:val="18"/>
                <w:szCs w:val="18"/>
              </w:rPr>
            </w:pPr>
            <w:r w:rsidRPr="00CF547B">
              <w:rPr>
                <w:b/>
                <w:bCs/>
                <w:color w:val="000000"/>
                <w:sz w:val="18"/>
                <w:szCs w:val="18"/>
              </w:rPr>
              <w:t>X2 = 7.2036**</w:t>
            </w:r>
          </w:p>
        </w:tc>
        <w:tc>
          <w:tcPr>
            <w:tcW w:w="1584" w:type="dxa"/>
            <w:tcBorders>
              <w:top w:val="nil"/>
              <w:left w:val="nil"/>
              <w:bottom w:val="single" w:sz="4" w:space="0" w:color="auto"/>
              <w:right w:val="single" w:sz="4" w:space="0" w:color="auto"/>
            </w:tcBorders>
            <w:shd w:val="clear" w:color="auto" w:fill="auto"/>
            <w:vAlign w:val="center"/>
            <w:hideMark/>
          </w:tcPr>
          <w:p w14:paraId="4566A582" w14:textId="77777777" w:rsidR="00CF547B" w:rsidRPr="00CF547B" w:rsidRDefault="00CF547B">
            <w:pPr>
              <w:jc w:val="center"/>
              <w:rPr>
                <w:b/>
                <w:bCs/>
                <w:color w:val="000000"/>
                <w:sz w:val="18"/>
                <w:szCs w:val="18"/>
              </w:rPr>
            </w:pPr>
            <w:r w:rsidRPr="00CF547B">
              <w:rPr>
                <w:b/>
                <w:bCs/>
                <w:color w:val="000000"/>
                <w:sz w:val="18"/>
                <w:szCs w:val="18"/>
              </w:rPr>
              <w:t>X2 = 10.0314**</w:t>
            </w:r>
          </w:p>
        </w:tc>
        <w:tc>
          <w:tcPr>
            <w:tcW w:w="1584" w:type="dxa"/>
            <w:tcBorders>
              <w:top w:val="nil"/>
              <w:left w:val="nil"/>
              <w:bottom w:val="single" w:sz="4" w:space="0" w:color="auto"/>
              <w:right w:val="single" w:sz="4" w:space="0" w:color="auto"/>
            </w:tcBorders>
            <w:shd w:val="clear" w:color="auto" w:fill="auto"/>
            <w:vAlign w:val="center"/>
            <w:hideMark/>
          </w:tcPr>
          <w:p w14:paraId="0DE83EBA" w14:textId="77777777" w:rsidR="00CF547B" w:rsidRPr="00CF547B" w:rsidRDefault="00CF547B">
            <w:pPr>
              <w:jc w:val="center"/>
              <w:rPr>
                <w:color w:val="000000"/>
                <w:sz w:val="18"/>
                <w:szCs w:val="18"/>
              </w:rPr>
            </w:pPr>
            <w:r w:rsidRPr="00CF547B">
              <w:rPr>
                <w:color w:val="000000"/>
                <w:sz w:val="18"/>
                <w:szCs w:val="18"/>
              </w:rPr>
              <w:t>X2 = 0.7833</w:t>
            </w:r>
          </w:p>
        </w:tc>
        <w:tc>
          <w:tcPr>
            <w:tcW w:w="1584" w:type="dxa"/>
            <w:tcBorders>
              <w:top w:val="nil"/>
              <w:left w:val="nil"/>
              <w:bottom w:val="single" w:sz="4" w:space="0" w:color="auto"/>
              <w:right w:val="single" w:sz="4" w:space="0" w:color="auto"/>
            </w:tcBorders>
            <w:shd w:val="clear" w:color="auto" w:fill="auto"/>
            <w:vAlign w:val="center"/>
            <w:hideMark/>
          </w:tcPr>
          <w:p w14:paraId="21BB2F87" w14:textId="77777777" w:rsidR="00CF547B" w:rsidRPr="00CF547B" w:rsidRDefault="00CF547B">
            <w:pPr>
              <w:jc w:val="center"/>
              <w:rPr>
                <w:color w:val="000000"/>
                <w:sz w:val="18"/>
                <w:szCs w:val="18"/>
              </w:rPr>
            </w:pPr>
            <w:r w:rsidRPr="00CF547B">
              <w:rPr>
                <w:color w:val="000000"/>
                <w:sz w:val="18"/>
                <w:szCs w:val="18"/>
              </w:rPr>
              <w:t>X2 = 0.3388</w:t>
            </w:r>
          </w:p>
        </w:tc>
        <w:tc>
          <w:tcPr>
            <w:tcW w:w="1584" w:type="dxa"/>
            <w:tcBorders>
              <w:top w:val="nil"/>
              <w:left w:val="nil"/>
              <w:bottom w:val="single" w:sz="4" w:space="0" w:color="auto"/>
              <w:right w:val="single" w:sz="4" w:space="0" w:color="auto"/>
            </w:tcBorders>
            <w:shd w:val="clear" w:color="auto" w:fill="auto"/>
            <w:vAlign w:val="center"/>
            <w:hideMark/>
          </w:tcPr>
          <w:p w14:paraId="251B0C3C" w14:textId="77777777" w:rsidR="00CF547B" w:rsidRPr="00CF547B" w:rsidRDefault="00CF547B">
            <w:pPr>
              <w:jc w:val="center"/>
              <w:rPr>
                <w:color w:val="000000"/>
                <w:sz w:val="18"/>
                <w:szCs w:val="18"/>
              </w:rPr>
            </w:pPr>
            <w:r w:rsidRPr="00CF547B">
              <w:rPr>
                <w:color w:val="000000"/>
                <w:sz w:val="18"/>
                <w:szCs w:val="18"/>
              </w:rPr>
              <w:t>X2 = 0.3699</w:t>
            </w:r>
          </w:p>
        </w:tc>
        <w:tc>
          <w:tcPr>
            <w:tcW w:w="1584" w:type="dxa"/>
            <w:tcBorders>
              <w:top w:val="nil"/>
              <w:left w:val="nil"/>
              <w:bottom w:val="single" w:sz="4" w:space="0" w:color="auto"/>
              <w:right w:val="single" w:sz="4" w:space="0" w:color="auto"/>
            </w:tcBorders>
            <w:shd w:val="clear" w:color="auto" w:fill="auto"/>
            <w:vAlign w:val="center"/>
            <w:hideMark/>
          </w:tcPr>
          <w:p w14:paraId="19B12A7F" w14:textId="77777777" w:rsidR="00CF547B" w:rsidRPr="00CF547B" w:rsidRDefault="00CF547B">
            <w:pPr>
              <w:jc w:val="center"/>
              <w:rPr>
                <w:b/>
                <w:bCs/>
                <w:color w:val="000000"/>
                <w:sz w:val="18"/>
                <w:szCs w:val="18"/>
              </w:rPr>
            </w:pPr>
            <w:r w:rsidRPr="00CF547B">
              <w:rPr>
                <w:b/>
                <w:bCs/>
                <w:color w:val="000000"/>
                <w:sz w:val="18"/>
                <w:szCs w:val="18"/>
              </w:rPr>
              <w:t>X2 = 9.7222**</w:t>
            </w:r>
          </w:p>
        </w:tc>
        <w:tc>
          <w:tcPr>
            <w:tcW w:w="1584" w:type="dxa"/>
            <w:tcBorders>
              <w:top w:val="nil"/>
              <w:left w:val="nil"/>
              <w:bottom w:val="single" w:sz="4" w:space="0" w:color="auto"/>
              <w:right w:val="single" w:sz="4" w:space="0" w:color="auto"/>
            </w:tcBorders>
            <w:shd w:val="clear" w:color="auto" w:fill="auto"/>
            <w:vAlign w:val="center"/>
            <w:hideMark/>
          </w:tcPr>
          <w:p w14:paraId="3CB815AA" w14:textId="77777777" w:rsidR="00CF547B" w:rsidRPr="00CF547B" w:rsidRDefault="00CF547B">
            <w:pPr>
              <w:jc w:val="center"/>
              <w:rPr>
                <w:i/>
                <w:iCs/>
                <w:color w:val="000000"/>
                <w:sz w:val="18"/>
                <w:szCs w:val="18"/>
              </w:rPr>
            </w:pPr>
            <w:r w:rsidRPr="00CF547B">
              <w:rPr>
                <w:i/>
                <w:iCs/>
                <w:color w:val="000000"/>
                <w:sz w:val="18"/>
                <w:szCs w:val="18"/>
              </w:rPr>
              <w:t>X2 = 2.9813 #</w:t>
            </w:r>
          </w:p>
        </w:tc>
        <w:tc>
          <w:tcPr>
            <w:tcW w:w="720" w:type="dxa"/>
            <w:tcBorders>
              <w:top w:val="nil"/>
              <w:left w:val="nil"/>
              <w:bottom w:val="single" w:sz="4" w:space="0" w:color="auto"/>
              <w:right w:val="single" w:sz="4" w:space="0" w:color="auto"/>
            </w:tcBorders>
            <w:shd w:val="clear" w:color="auto" w:fill="auto"/>
            <w:vAlign w:val="center"/>
            <w:hideMark/>
          </w:tcPr>
          <w:p w14:paraId="7D23F831" w14:textId="77777777" w:rsidR="00CF547B" w:rsidRPr="00CF547B" w:rsidRDefault="00CF547B">
            <w:pPr>
              <w:jc w:val="center"/>
              <w:rPr>
                <w:color w:val="000000"/>
                <w:sz w:val="18"/>
                <w:szCs w:val="18"/>
              </w:rPr>
            </w:pPr>
            <w:r w:rsidRPr="00CF547B">
              <w:rPr>
                <w:color w:val="000000"/>
                <w:sz w:val="18"/>
                <w:szCs w:val="18"/>
              </w:rPr>
              <w:t>0.263</w:t>
            </w:r>
          </w:p>
        </w:tc>
        <w:tc>
          <w:tcPr>
            <w:tcW w:w="720" w:type="dxa"/>
            <w:tcBorders>
              <w:top w:val="nil"/>
              <w:left w:val="nil"/>
              <w:bottom w:val="single" w:sz="4" w:space="0" w:color="auto"/>
              <w:right w:val="single" w:sz="4" w:space="0" w:color="auto"/>
            </w:tcBorders>
            <w:shd w:val="clear" w:color="auto" w:fill="auto"/>
            <w:vAlign w:val="center"/>
            <w:hideMark/>
          </w:tcPr>
          <w:p w14:paraId="67F55D0B" w14:textId="77777777" w:rsidR="00CF547B" w:rsidRPr="00CF547B" w:rsidRDefault="00CF547B">
            <w:pPr>
              <w:jc w:val="center"/>
              <w:rPr>
                <w:color w:val="000000"/>
                <w:sz w:val="18"/>
                <w:szCs w:val="18"/>
              </w:rPr>
            </w:pPr>
            <w:r w:rsidRPr="00CF547B">
              <w:rPr>
                <w:color w:val="000000"/>
                <w:sz w:val="18"/>
                <w:szCs w:val="18"/>
              </w:rPr>
              <w:t>0.596</w:t>
            </w:r>
          </w:p>
        </w:tc>
      </w:tr>
      <w:tr w:rsidR="00962A68" w:rsidRPr="00CF547B" w14:paraId="6DBF19D5"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43685410"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46DC41B" w14:textId="77777777" w:rsidR="00CF547B" w:rsidRPr="00CF547B" w:rsidRDefault="00CF547B">
            <w:pPr>
              <w:jc w:val="center"/>
              <w:rPr>
                <w:color w:val="000000"/>
                <w:sz w:val="18"/>
                <w:szCs w:val="18"/>
              </w:rPr>
            </w:pPr>
            <w:r w:rsidRPr="00CF547B">
              <w:rPr>
                <w:color w:val="000000"/>
                <w:sz w:val="18"/>
                <w:szCs w:val="18"/>
              </w:rPr>
              <w:t>X2 = 0.0247</w:t>
            </w:r>
          </w:p>
        </w:tc>
        <w:tc>
          <w:tcPr>
            <w:tcW w:w="1584" w:type="dxa"/>
            <w:tcBorders>
              <w:top w:val="nil"/>
              <w:left w:val="nil"/>
              <w:bottom w:val="single" w:sz="4" w:space="0" w:color="auto"/>
              <w:right w:val="single" w:sz="4" w:space="0" w:color="auto"/>
            </w:tcBorders>
            <w:shd w:val="clear" w:color="auto" w:fill="auto"/>
            <w:vAlign w:val="center"/>
            <w:hideMark/>
          </w:tcPr>
          <w:p w14:paraId="5208EE90" w14:textId="77777777" w:rsidR="00CF547B" w:rsidRPr="00CF547B" w:rsidRDefault="00CF547B">
            <w:pPr>
              <w:jc w:val="center"/>
              <w:rPr>
                <w:color w:val="000000"/>
                <w:sz w:val="18"/>
                <w:szCs w:val="18"/>
              </w:rPr>
            </w:pPr>
            <w:r w:rsidRPr="00CF547B">
              <w:rPr>
                <w:color w:val="000000"/>
                <w:sz w:val="18"/>
                <w:szCs w:val="18"/>
              </w:rPr>
              <w:t>X2 = 0.575</w:t>
            </w:r>
          </w:p>
        </w:tc>
        <w:tc>
          <w:tcPr>
            <w:tcW w:w="1584" w:type="dxa"/>
            <w:tcBorders>
              <w:top w:val="nil"/>
              <w:left w:val="nil"/>
              <w:bottom w:val="single" w:sz="4" w:space="0" w:color="auto"/>
              <w:right w:val="single" w:sz="4" w:space="0" w:color="auto"/>
            </w:tcBorders>
            <w:shd w:val="clear" w:color="auto" w:fill="auto"/>
            <w:vAlign w:val="center"/>
            <w:hideMark/>
          </w:tcPr>
          <w:p w14:paraId="3BB4F157" w14:textId="77777777" w:rsidR="00CF547B" w:rsidRPr="00CF547B" w:rsidRDefault="00CF547B">
            <w:pPr>
              <w:jc w:val="center"/>
              <w:rPr>
                <w:b/>
                <w:bCs/>
                <w:color w:val="000000"/>
                <w:sz w:val="18"/>
                <w:szCs w:val="18"/>
              </w:rPr>
            </w:pPr>
            <w:r w:rsidRPr="00CF547B">
              <w:rPr>
                <w:b/>
                <w:bCs/>
                <w:color w:val="000000"/>
                <w:sz w:val="18"/>
                <w:szCs w:val="18"/>
              </w:rPr>
              <w:t>X2 = 16.8902***</w:t>
            </w:r>
          </w:p>
        </w:tc>
        <w:tc>
          <w:tcPr>
            <w:tcW w:w="1584" w:type="dxa"/>
            <w:tcBorders>
              <w:top w:val="nil"/>
              <w:left w:val="nil"/>
              <w:bottom w:val="single" w:sz="4" w:space="0" w:color="auto"/>
              <w:right w:val="single" w:sz="4" w:space="0" w:color="auto"/>
            </w:tcBorders>
            <w:shd w:val="clear" w:color="auto" w:fill="auto"/>
            <w:vAlign w:val="center"/>
            <w:hideMark/>
          </w:tcPr>
          <w:p w14:paraId="279B6715"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0FCE474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7904C0C"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5C2547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B2FD0B8"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3466FB2F"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11A93D02"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574EDF76" w14:textId="77777777" w:rsidR="00CF547B" w:rsidRPr="00CF547B" w:rsidRDefault="00CF547B">
            <w:pPr>
              <w:jc w:val="center"/>
              <w:rPr>
                <w:color w:val="000000"/>
                <w:sz w:val="18"/>
                <w:szCs w:val="18"/>
              </w:rPr>
            </w:pPr>
            <w:r w:rsidRPr="00CF547B">
              <w:rPr>
                <w:color w:val="000000"/>
                <w:sz w:val="18"/>
                <w:szCs w:val="18"/>
              </w:rPr>
              <w:t>number of flowering structures</w:t>
            </w:r>
          </w:p>
        </w:tc>
        <w:tc>
          <w:tcPr>
            <w:tcW w:w="1584" w:type="dxa"/>
            <w:tcBorders>
              <w:top w:val="nil"/>
              <w:left w:val="nil"/>
              <w:bottom w:val="single" w:sz="4" w:space="0" w:color="auto"/>
              <w:right w:val="single" w:sz="4" w:space="0" w:color="auto"/>
            </w:tcBorders>
            <w:shd w:val="clear" w:color="auto" w:fill="auto"/>
            <w:vAlign w:val="center"/>
            <w:hideMark/>
          </w:tcPr>
          <w:p w14:paraId="07DF9F0B"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28E50F1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7F96C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7C83274"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76443DD1"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3304652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AAA38B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F4E248F"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3DD739D" w14:textId="77777777" w:rsidR="00CF547B" w:rsidRPr="00CF547B" w:rsidRDefault="00CF547B">
            <w:pPr>
              <w:jc w:val="center"/>
              <w:rPr>
                <w:color w:val="000000"/>
                <w:sz w:val="18"/>
                <w:szCs w:val="18"/>
              </w:rPr>
            </w:pPr>
            <w:r w:rsidRPr="00CF547B">
              <w:rPr>
                <w:color w:val="000000"/>
                <w:sz w:val="18"/>
                <w:szCs w:val="18"/>
              </w:rPr>
              <w:t> </w:t>
            </w:r>
          </w:p>
        </w:tc>
      </w:tr>
      <w:tr w:rsidR="00962A68" w:rsidRPr="00CF547B" w14:paraId="51F776FB"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49629A7" w14:textId="77777777" w:rsidR="00CF547B" w:rsidRPr="00CF547B" w:rsidRDefault="00CF547B">
            <w:pPr>
              <w:jc w:val="right"/>
              <w:rPr>
                <w:i/>
                <w:iCs/>
                <w:color w:val="000000"/>
                <w:sz w:val="18"/>
                <w:szCs w:val="18"/>
              </w:rPr>
            </w:pPr>
            <w:r w:rsidRPr="00CF547B">
              <w:rPr>
                <w:i/>
                <w:iCs/>
                <w:color w:val="000000"/>
                <w:sz w:val="18"/>
                <w:szCs w:val="18"/>
              </w:rPr>
              <w:t>conditional model</w:t>
            </w:r>
          </w:p>
        </w:tc>
        <w:tc>
          <w:tcPr>
            <w:tcW w:w="1584" w:type="dxa"/>
            <w:tcBorders>
              <w:top w:val="nil"/>
              <w:left w:val="nil"/>
              <w:bottom w:val="single" w:sz="4" w:space="0" w:color="auto"/>
              <w:right w:val="single" w:sz="4" w:space="0" w:color="auto"/>
            </w:tcBorders>
            <w:shd w:val="clear" w:color="auto" w:fill="auto"/>
            <w:vAlign w:val="center"/>
            <w:hideMark/>
          </w:tcPr>
          <w:p w14:paraId="2FC8C0CA" w14:textId="77777777" w:rsidR="00CF547B" w:rsidRPr="00CF547B" w:rsidRDefault="00CF547B">
            <w:pPr>
              <w:jc w:val="center"/>
              <w:rPr>
                <w:color w:val="000000"/>
                <w:sz w:val="18"/>
                <w:szCs w:val="18"/>
              </w:rPr>
            </w:pPr>
            <w:r w:rsidRPr="00CF547B">
              <w:rPr>
                <w:color w:val="000000"/>
                <w:sz w:val="18"/>
                <w:szCs w:val="18"/>
              </w:rPr>
              <w:t>X2 = 0.8824</w:t>
            </w:r>
          </w:p>
        </w:tc>
        <w:tc>
          <w:tcPr>
            <w:tcW w:w="1584" w:type="dxa"/>
            <w:tcBorders>
              <w:top w:val="nil"/>
              <w:left w:val="nil"/>
              <w:bottom w:val="single" w:sz="4" w:space="0" w:color="auto"/>
              <w:right w:val="single" w:sz="4" w:space="0" w:color="auto"/>
            </w:tcBorders>
            <w:shd w:val="clear" w:color="auto" w:fill="auto"/>
            <w:vAlign w:val="center"/>
            <w:hideMark/>
          </w:tcPr>
          <w:p w14:paraId="4398C60C" w14:textId="77777777" w:rsidR="00CF547B" w:rsidRPr="00CF547B" w:rsidRDefault="00CF547B">
            <w:pPr>
              <w:jc w:val="center"/>
              <w:rPr>
                <w:i/>
                <w:iCs/>
                <w:color w:val="000000"/>
                <w:sz w:val="18"/>
                <w:szCs w:val="18"/>
              </w:rPr>
            </w:pPr>
            <w:r w:rsidRPr="00CF547B">
              <w:rPr>
                <w:i/>
                <w:iCs/>
                <w:color w:val="000000"/>
                <w:sz w:val="18"/>
                <w:szCs w:val="18"/>
              </w:rPr>
              <w:t>X2 = 3.3255 #</w:t>
            </w:r>
          </w:p>
        </w:tc>
        <w:tc>
          <w:tcPr>
            <w:tcW w:w="1584" w:type="dxa"/>
            <w:tcBorders>
              <w:top w:val="nil"/>
              <w:left w:val="nil"/>
              <w:bottom w:val="single" w:sz="4" w:space="0" w:color="auto"/>
              <w:right w:val="single" w:sz="4" w:space="0" w:color="auto"/>
            </w:tcBorders>
            <w:shd w:val="clear" w:color="auto" w:fill="auto"/>
            <w:vAlign w:val="center"/>
            <w:hideMark/>
          </w:tcPr>
          <w:p w14:paraId="56F28AD5" w14:textId="77777777" w:rsidR="00CF547B" w:rsidRPr="00CF547B" w:rsidRDefault="00CF547B">
            <w:pPr>
              <w:jc w:val="center"/>
              <w:rPr>
                <w:b/>
                <w:bCs/>
                <w:color w:val="000000"/>
                <w:sz w:val="18"/>
                <w:szCs w:val="18"/>
              </w:rPr>
            </w:pPr>
            <w:r w:rsidRPr="00CF547B">
              <w:rPr>
                <w:b/>
                <w:bCs/>
                <w:color w:val="000000"/>
                <w:sz w:val="18"/>
                <w:szCs w:val="18"/>
              </w:rPr>
              <w:t>X2 = 6.1195*</w:t>
            </w:r>
          </w:p>
        </w:tc>
        <w:tc>
          <w:tcPr>
            <w:tcW w:w="1584" w:type="dxa"/>
            <w:tcBorders>
              <w:top w:val="nil"/>
              <w:left w:val="nil"/>
              <w:bottom w:val="single" w:sz="4" w:space="0" w:color="auto"/>
              <w:right w:val="single" w:sz="4" w:space="0" w:color="auto"/>
            </w:tcBorders>
            <w:shd w:val="clear" w:color="auto" w:fill="auto"/>
            <w:vAlign w:val="center"/>
            <w:hideMark/>
          </w:tcPr>
          <w:p w14:paraId="31C4EA5E" w14:textId="77777777" w:rsidR="00CF547B" w:rsidRPr="00CF547B" w:rsidRDefault="00CF547B">
            <w:pPr>
              <w:jc w:val="center"/>
              <w:rPr>
                <w:color w:val="000000"/>
                <w:sz w:val="18"/>
                <w:szCs w:val="18"/>
              </w:rPr>
            </w:pPr>
            <w:r w:rsidRPr="00CF547B">
              <w:rPr>
                <w:color w:val="000000"/>
                <w:sz w:val="18"/>
                <w:szCs w:val="18"/>
              </w:rPr>
              <w:t>X2 = 2.0336</w:t>
            </w:r>
          </w:p>
        </w:tc>
        <w:tc>
          <w:tcPr>
            <w:tcW w:w="1584" w:type="dxa"/>
            <w:tcBorders>
              <w:top w:val="nil"/>
              <w:left w:val="nil"/>
              <w:bottom w:val="single" w:sz="4" w:space="0" w:color="auto"/>
              <w:right w:val="single" w:sz="4" w:space="0" w:color="auto"/>
            </w:tcBorders>
            <w:shd w:val="clear" w:color="auto" w:fill="auto"/>
            <w:vAlign w:val="center"/>
            <w:hideMark/>
          </w:tcPr>
          <w:p w14:paraId="6A5FDB95" w14:textId="77777777" w:rsidR="00CF547B" w:rsidRPr="00CF547B" w:rsidRDefault="00CF547B">
            <w:pPr>
              <w:jc w:val="center"/>
              <w:rPr>
                <w:color w:val="000000"/>
                <w:sz w:val="18"/>
                <w:szCs w:val="18"/>
              </w:rPr>
            </w:pPr>
            <w:r w:rsidRPr="00CF547B">
              <w:rPr>
                <w:color w:val="000000"/>
                <w:sz w:val="18"/>
                <w:szCs w:val="18"/>
              </w:rPr>
              <w:t>X2 = 1.1482</w:t>
            </w:r>
          </w:p>
        </w:tc>
        <w:tc>
          <w:tcPr>
            <w:tcW w:w="1584" w:type="dxa"/>
            <w:tcBorders>
              <w:top w:val="nil"/>
              <w:left w:val="nil"/>
              <w:bottom w:val="single" w:sz="4" w:space="0" w:color="auto"/>
              <w:right w:val="single" w:sz="4" w:space="0" w:color="auto"/>
            </w:tcBorders>
            <w:shd w:val="clear" w:color="auto" w:fill="auto"/>
            <w:vAlign w:val="center"/>
            <w:hideMark/>
          </w:tcPr>
          <w:p w14:paraId="7A77CF3F" w14:textId="77777777" w:rsidR="00CF547B" w:rsidRPr="00CF547B" w:rsidRDefault="00CF547B">
            <w:pPr>
              <w:jc w:val="center"/>
              <w:rPr>
                <w:i/>
                <w:iCs/>
                <w:color w:val="000000"/>
                <w:sz w:val="18"/>
                <w:szCs w:val="18"/>
              </w:rPr>
            </w:pPr>
            <w:r w:rsidRPr="00CF547B">
              <w:rPr>
                <w:i/>
                <w:iCs/>
                <w:color w:val="000000"/>
                <w:sz w:val="18"/>
                <w:szCs w:val="18"/>
              </w:rPr>
              <w:t>X2 = 2.8731 #</w:t>
            </w:r>
          </w:p>
        </w:tc>
        <w:tc>
          <w:tcPr>
            <w:tcW w:w="1584" w:type="dxa"/>
            <w:tcBorders>
              <w:top w:val="nil"/>
              <w:left w:val="nil"/>
              <w:bottom w:val="single" w:sz="4" w:space="0" w:color="auto"/>
              <w:right w:val="single" w:sz="4" w:space="0" w:color="auto"/>
            </w:tcBorders>
            <w:shd w:val="clear" w:color="auto" w:fill="auto"/>
            <w:vAlign w:val="center"/>
            <w:hideMark/>
          </w:tcPr>
          <w:p w14:paraId="6156A835" w14:textId="77777777" w:rsidR="00CF547B" w:rsidRPr="00CF547B" w:rsidRDefault="00CF547B">
            <w:pPr>
              <w:jc w:val="center"/>
              <w:rPr>
                <w:color w:val="000000"/>
                <w:sz w:val="18"/>
                <w:szCs w:val="18"/>
              </w:rPr>
            </w:pPr>
            <w:r w:rsidRPr="00CF547B">
              <w:rPr>
                <w:color w:val="000000"/>
                <w:sz w:val="18"/>
                <w:szCs w:val="18"/>
              </w:rPr>
              <w:t>X2 = 1.2142</w:t>
            </w:r>
          </w:p>
        </w:tc>
        <w:tc>
          <w:tcPr>
            <w:tcW w:w="720" w:type="dxa"/>
            <w:tcBorders>
              <w:top w:val="nil"/>
              <w:left w:val="nil"/>
              <w:bottom w:val="single" w:sz="4" w:space="0" w:color="auto"/>
              <w:right w:val="single" w:sz="4" w:space="0" w:color="auto"/>
            </w:tcBorders>
            <w:shd w:val="clear" w:color="auto" w:fill="auto"/>
            <w:vAlign w:val="center"/>
            <w:hideMark/>
          </w:tcPr>
          <w:p w14:paraId="547FF110" w14:textId="77777777" w:rsidR="00CF547B" w:rsidRPr="00CF547B" w:rsidRDefault="00CF547B">
            <w:pPr>
              <w:jc w:val="center"/>
              <w:rPr>
                <w:color w:val="000000"/>
                <w:sz w:val="18"/>
                <w:szCs w:val="18"/>
              </w:rPr>
            </w:pPr>
            <w:r w:rsidRPr="00CF547B">
              <w:rPr>
                <w:color w:val="000000"/>
                <w:sz w:val="18"/>
                <w:szCs w:val="18"/>
              </w:rPr>
              <w:t>0.305</w:t>
            </w:r>
          </w:p>
        </w:tc>
        <w:tc>
          <w:tcPr>
            <w:tcW w:w="720" w:type="dxa"/>
            <w:tcBorders>
              <w:top w:val="nil"/>
              <w:left w:val="nil"/>
              <w:bottom w:val="single" w:sz="4" w:space="0" w:color="auto"/>
              <w:right w:val="single" w:sz="4" w:space="0" w:color="auto"/>
            </w:tcBorders>
            <w:shd w:val="clear" w:color="auto" w:fill="auto"/>
            <w:vAlign w:val="center"/>
            <w:hideMark/>
          </w:tcPr>
          <w:p w14:paraId="4B4FDDA9" w14:textId="77777777" w:rsidR="00CF547B" w:rsidRPr="00CF547B" w:rsidRDefault="00CF547B">
            <w:pPr>
              <w:jc w:val="center"/>
              <w:rPr>
                <w:color w:val="000000"/>
                <w:sz w:val="18"/>
                <w:szCs w:val="18"/>
              </w:rPr>
            </w:pPr>
            <w:r w:rsidRPr="00CF547B">
              <w:rPr>
                <w:color w:val="000000"/>
                <w:sz w:val="18"/>
                <w:szCs w:val="18"/>
              </w:rPr>
              <w:t>0.000*</w:t>
            </w:r>
          </w:p>
        </w:tc>
      </w:tr>
      <w:tr w:rsidR="00962A68" w:rsidRPr="00CF547B" w14:paraId="7D014B3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1D9C6C2E" w14:textId="77777777" w:rsidR="00CF547B" w:rsidRPr="00CF547B" w:rsidRDefault="00CF547B">
            <w:pPr>
              <w:jc w:val="right"/>
              <w:rPr>
                <w:i/>
                <w:iCs/>
                <w:color w:val="000000"/>
                <w:sz w:val="18"/>
                <w:szCs w:val="18"/>
              </w:rPr>
            </w:pPr>
            <w:r w:rsidRPr="00CF547B">
              <w:rPr>
                <w:i/>
                <w:iCs/>
                <w:color w:val="000000"/>
                <w:sz w:val="18"/>
                <w:szCs w:val="18"/>
              </w:rPr>
              <w:t>zero-inflation model</w:t>
            </w:r>
          </w:p>
        </w:tc>
        <w:tc>
          <w:tcPr>
            <w:tcW w:w="1584" w:type="dxa"/>
            <w:tcBorders>
              <w:top w:val="nil"/>
              <w:left w:val="nil"/>
              <w:bottom w:val="single" w:sz="4" w:space="0" w:color="auto"/>
              <w:right w:val="single" w:sz="4" w:space="0" w:color="auto"/>
            </w:tcBorders>
            <w:shd w:val="clear" w:color="auto" w:fill="auto"/>
            <w:vAlign w:val="center"/>
            <w:hideMark/>
          </w:tcPr>
          <w:p w14:paraId="14EED0E5" w14:textId="77777777" w:rsidR="00CF547B" w:rsidRPr="00CF547B" w:rsidRDefault="00CF547B">
            <w:pPr>
              <w:jc w:val="center"/>
              <w:rPr>
                <w:b/>
                <w:bCs/>
                <w:color w:val="000000"/>
                <w:sz w:val="18"/>
                <w:szCs w:val="18"/>
              </w:rPr>
            </w:pPr>
            <w:r w:rsidRPr="00CF547B">
              <w:rPr>
                <w:b/>
                <w:bCs/>
                <w:color w:val="000000"/>
                <w:sz w:val="18"/>
                <w:szCs w:val="18"/>
              </w:rPr>
              <w:t>X2 = 23.078***</w:t>
            </w:r>
          </w:p>
        </w:tc>
        <w:tc>
          <w:tcPr>
            <w:tcW w:w="1584" w:type="dxa"/>
            <w:tcBorders>
              <w:top w:val="nil"/>
              <w:left w:val="nil"/>
              <w:bottom w:val="single" w:sz="4" w:space="0" w:color="auto"/>
              <w:right w:val="single" w:sz="4" w:space="0" w:color="auto"/>
            </w:tcBorders>
            <w:shd w:val="clear" w:color="auto" w:fill="auto"/>
            <w:vAlign w:val="center"/>
            <w:hideMark/>
          </w:tcPr>
          <w:p w14:paraId="28D08CCD" w14:textId="77777777" w:rsidR="00CF547B" w:rsidRPr="00CF547B" w:rsidRDefault="00CF547B">
            <w:pPr>
              <w:jc w:val="center"/>
              <w:rPr>
                <w:b/>
                <w:bCs/>
                <w:color w:val="000000"/>
                <w:sz w:val="18"/>
                <w:szCs w:val="18"/>
              </w:rPr>
            </w:pPr>
            <w:r w:rsidRPr="00CF547B">
              <w:rPr>
                <w:b/>
                <w:bCs/>
                <w:color w:val="000000"/>
                <w:sz w:val="18"/>
                <w:szCs w:val="18"/>
              </w:rPr>
              <w:t>X2 = 10.632**</w:t>
            </w:r>
          </w:p>
        </w:tc>
        <w:tc>
          <w:tcPr>
            <w:tcW w:w="1584" w:type="dxa"/>
            <w:tcBorders>
              <w:top w:val="nil"/>
              <w:left w:val="nil"/>
              <w:bottom w:val="single" w:sz="4" w:space="0" w:color="auto"/>
              <w:right w:val="single" w:sz="4" w:space="0" w:color="auto"/>
            </w:tcBorders>
            <w:shd w:val="clear" w:color="auto" w:fill="auto"/>
            <w:vAlign w:val="center"/>
            <w:hideMark/>
          </w:tcPr>
          <w:p w14:paraId="63B6635F" w14:textId="77777777" w:rsidR="00CF547B" w:rsidRPr="00CF547B" w:rsidRDefault="00CF547B">
            <w:pPr>
              <w:jc w:val="center"/>
              <w:rPr>
                <w:b/>
                <w:bCs/>
                <w:color w:val="000000"/>
                <w:sz w:val="18"/>
                <w:szCs w:val="18"/>
              </w:rPr>
            </w:pPr>
            <w:r w:rsidRPr="00CF547B">
              <w:rPr>
                <w:b/>
                <w:bCs/>
                <w:color w:val="000000"/>
                <w:sz w:val="18"/>
                <w:szCs w:val="18"/>
              </w:rPr>
              <w:t>X2 = 15.949***</w:t>
            </w:r>
          </w:p>
        </w:tc>
        <w:tc>
          <w:tcPr>
            <w:tcW w:w="1584" w:type="dxa"/>
            <w:tcBorders>
              <w:top w:val="nil"/>
              <w:left w:val="nil"/>
              <w:bottom w:val="single" w:sz="4" w:space="0" w:color="auto"/>
              <w:right w:val="single" w:sz="4" w:space="0" w:color="auto"/>
            </w:tcBorders>
            <w:shd w:val="clear" w:color="auto" w:fill="auto"/>
            <w:vAlign w:val="center"/>
            <w:hideMark/>
          </w:tcPr>
          <w:p w14:paraId="670F179D"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4909D5A6"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9562590" w14:textId="77777777" w:rsidR="00CF547B" w:rsidRPr="00CF547B" w:rsidRDefault="00CF547B">
            <w:pPr>
              <w:jc w:val="center"/>
              <w:rPr>
                <w:color w:val="000000"/>
                <w:sz w:val="18"/>
                <w:szCs w:val="18"/>
              </w:rPr>
            </w:pPr>
            <w:r w:rsidRPr="00CF547B">
              <w:rPr>
                <w:color w:val="000000"/>
                <w:sz w:val="18"/>
                <w:szCs w:val="18"/>
              </w:rPr>
              <w:t> </w:t>
            </w:r>
          </w:p>
        </w:tc>
        <w:tc>
          <w:tcPr>
            <w:tcW w:w="1584" w:type="dxa"/>
            <w:tcBorders>
              <w:top w:val="nil"/>
              <w:left w:val="nil"/>
              <w:bottom w:val="single" w:sz="4" w:space="0" w:color="auto"/>
              <w:right w:val="single" w:sz="4" w:space="0" w:color="auto"/>
            </w:tcBorders>
            <w:shd w:val="clear" w:color="auto" w:fill="auto"/>
            <w:vAlign w:val="center"/>
            <w:hideMark/>
          </w:tcPr>
          <w:p w14:paraId="18EBBA24"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2650ACBB"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7FFF3781" w14:textId="77777777" w:rsidR="00CF547B" w:rsidRPr="00CF547B" w:rsidRDefault="00CF547B">
            <w:pPr>
              <w:jc w:val="center"/>
              <w:rPr>
                <w:color w:val="000000"/>
                <w:sz w:val="18"/>
                <w:szCs w:val="18"/>
              </w:rPr>
            </w:pPr>
            <w:r w:rsidRPr="00CF547B">
              <w:rPr>
                <w:color w:val="000000"/>
                <w:sz w:val="18"/>
                <w:szCs w:val="18"/>
              </w:rPr>
              <w:t> </w:t>
            </w:r>
          </w:p>
        </w:tc>
      </w:tr>
      <w:tr w:rsidR="009219AD" w:rsidRPr="00CF547B" w14:paraId="5CA4A301"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35AE9668" w14:textId="77777777" w:rsidR="00CF547B" w:rsidRPr="00CF547B" w:rsidRDefault="00CF547B">
            <w:pPr>
              <w:jc w:val="center"/>
              <w:rPr>
                <w:color w:val="000000"/>
                <w:sz w:val="18"/>
                <w:szCs w:val="18"/>
              </w:rPr>
            </w:pPr>
            <w:r w:rsidRPr="00CF547B">
              <w:rPr>
                <w:color w:val="000000"/>
                <w:sz w:val="18"/>
                <w:szCs w:val="18"/>
              </w:rPr>
              <w:t>seed number</w:t>
            </w:r>
          </w:p>
        </w:tc>
        <w:tc>
          <w:tcPr>
            <w:tcW w:w="1584" w:type="dxa"/>
            <w:tcBorders>
              <w:top w:val="nil"/>
              <w:left w:val="nil"/>
              <w:bottom w:val="single" w:sz="4" w:space="0" w:color="auto"/>
              <w:right w:val="single" w:sz="4" w:space="0" w:color="auto"/>
            </w:tcBorders>
            <w:shd w:val="clear" w:color="auto" w:fill="auto"/>
            <w:vAlign w:val="center"/>
            <w:hideMark/>
          </w:tcPr>
          <w:p w14:paraId="05CCD426" w14:textId="77777777" w:rsidR="00CF547B" w:rsidRPr="00CF547B" w:rsidRDefault="00CF547B">
            <w:pPr>
              <w:jc w:val="center"/>
              <w:rPr>
                <w:b/>
                <w:bCs/>
                <w:color w:val="000000"/>
                <w:sz w:val="18"/>
                <w:szCs w:val="18"/>
              </w:rPr>
            </w:pPr>
            <w:r w:rsidRPr="00CF547B">
              <w:rPr>
                <w:b/>
                <w:bCs/>
                <w:color w:val="000000"/>
                <w:sz w:val="18"/>
                <w:szCs w:val="18"/>
              </w:rPr>
              <w:t>X2 = 3.8636*</w:t>
            </w:r>
          </w:p>
        </w:tc>
        <w:tc>
          <w:tcPr>
            <w:tcW w:w="1584" w:type="dxa"/>
            <w:tcBorders>
              <w:top w:val="nil"/>
              <w:left w:val="nil"/>
              <w:bottom w:val="single" w:sz="4" w:space="0" w:color="auto"/>
              <w:right w:val="single" w:sz="4" w:space="0" w:color="auto"/>
            </w:tcBorders>
            <w:shd w:val="clear" w:color="auto" w:fill="auto"/>
            <w:vAlign w:val="center"/>
            <w:hideMark/>
          </w:tcPr>
          <w:p w14:paraId="1DF36A68" w14:textId="77777777" w:rsidR="00CF547B" w:rsidRPr="00CF547B" w:rsidRDefault="00CF547B">
            <w:pPr>
              <w:jc w:val="center"/>
              <w:rPr>
                <w:color w:val="000000"/>
                <w:sz w:val="18"/>
                <w:szCs w:val="18"/>
              </w:rPr>
            </w:pPr>
            <w:r w:rsidRPr="00CF547B">
              <w:rPr>
                <w:color w:val="000000"/>
                <w:sz w:val="18"/>
                <w:szCs w:val="18"/>
              </w:rPr>
              <w:t>X2 = 1.879</w:t>
            </w:r>
          </w:p>
        </w:tc>
        <w:tc>
          <w:tcPr>
            <w:tcW w:w="1584" w:type="dxa"/>
            <w:tcBorders>
              <w:top w:val="nil"/>
              <w:left w:val="nil"/>
              <w:bottom w:val="single" w:sz="4" w:space="0" w:color="auto"/>
              <w:right w:val="single" w:sz="4" w:space="0" w:color="auto"/>
            </w:tcBorders>
            <w:shd w:val="clear" w:color="auto" w:fill="auto"/>
            <w:vAlign w:val="center"/>
            <w:hideMark/>
          </w:tcPr>
          <w:p w14:paraId="1E45DEE4" w14:textId="77777777" w:rsidR="00CF547B" w:rsidRPr="00CF547B" w:rsidRDefault="00CF547B">
            <w:pPr>
              <w:jc w:val="center"/>
              <w:rPr>
                <w:color w:val="000000"/>
                <w:sz w:val="18"/>
                <w:szCs w:val="18"/>
              </w:rPr>
            </w:pPr>
            <w:r w:rsidRPr="00CF547B">
              <w:rPr>
                <w:color w:val="000000"/>
                <w:sz w:val="18"/>
                <w:szCs w:val="18"/>
              </w:rPr>
              <w:t>X2 = 0.0613</w:t>
            </w:r>
          </w:p>
        </w:tc>
        <w:tc>
          <w:tcPr>
            <w:tcW w:w="1584" w:type="dxa"/>
            <w:tcBorders>
              <w:top w:val="nil"/>
              <w:left w:val="nil"/>
              <w:bottom w:val="single" w:sz="4" w:space="0" w:color="auto"/>
              <w:right w:val="single" w:sz="4" w:space="0" w:color="auto"/>
            </w:tcBorders>
            <w:shd w:val="clear" w:color="auto" w:fill="auto"/>
            <w:vAlign w:val="center"/>
            <w:hideMark/>
          </w:tcPr>
          <w:p w14:paraId="798492C3" w14:textId="77777777" w:rsidR="00CF547B" w:rsidRPr="00CF547B" w:rsidRDefault="00CF547B">
            <w:pPr>
              <w:jc w:val="center"/>
              <w:rPr>
                <w:b/>
                <w:bCs/>
                <w:color w:val="000000"/>
                <w:sz w:val="18"/>
                <w:szCs w:val="18"/>
              </w:rPr>
            </w:pPr>
            <w:r w:rsidRPr="00CF547B">
              <w:rPr>
                <w:b/>
                <w:bCs/>
                <w:color w:val="000000"/>
                <w:sz w:val="18"/>
                <w:szCs w:val="18"/>
              </w:rPr>
              <w:t>X2 = 5.2154*</w:t>
            </w:r>
          </w:p>
        </w:tc>
        <w:tc>
          <w:tcPr>
            <w:tcW w:w="1584" w:type="dxa"/>
            <w:tcBorders>
              <w:top w:val="nil"/>
              <w:left w:val="nil"/>
              <w:bottom w:val="single" w:sz="4" w:space="0" w:color="auto"/>
              <w:right w:val="single" w:sz="4" w:space="0" w:color="auto"/>
            </w:tcBorders>
            <w:shd w:val="clear" w:color="auto" w:fill="auto"/>
            <w:vAlign w:val="center"/>
            <w:hideMark/>
          </w:tcPr>
          <w:p w14:paraId="6DFF3D0C" w14:textId="77777777" w:rsidR="00CF547B" w:rsidRPr="00CF547B" w:rsidRDefault="00CF547B">
            <w:pPr>
              <w:jc w:val="center"/>
              <w:rPr>
                <w:color w:val="000000"/>
                <w:sz w:val="18"/>
                <w:szCs w:val="18"/>
              </w:rPr>
            </w:pPr>
            <w:r w:rsidRPr="00CF547B">
              <w:rPr>
                <w:color w:val="000000"/>
                <w:sz w:val="18"/>
                <w:szCs w:val="18"/>
              </w:rPr>
              <w:t>X2 = 0.0259</w:t>
            </w:r>
          </w:p>
        </w:tc>
        <w:tc>
          <w:tcPr>
            <w:tcW w:w="1584" w:type="dxa"/>
            <w:tcBorders>
              <w:top w:val="nil"/>
              <w:left w:val="nil"/>
              <w:bottom w:val="single" w:sz="4" w:space="0" w:color="auto"/>
              <w:right w:val="single" w:sz="4" w:space="0" w:color="auto"/>
            </w:tcBorders>
            <w:shd w:val="clear" w:color="auto" w:fill="auto"/>
            <w:vAlign w:val="center"/>
            <w:hideMark/>
          </w:tcPr>
          <w:p w14:paraId="73D5D916" w14:textId="77777777" w:rsidR="00CF547B" w:rsidRPr="00CF547B" w:rsidRDefault="00CF547B">
            <w:pPr>
              <w:jc w:val="center"/>
              <w:rPr>
                <w:color w:val="000000"/>
                <w:sz w:val="18"/>
                <w:szCs w:val="18"/>
              </w:rPr>
            </w:pPr>
            <w:r w:rsidRPr="00CF547B">
              <w:rPr>
                <w:color w:val="000000"/>
                <w:sz w:val="18"/>
                <w:szCs w:val="18"/>
              </w:rPr>
              <w:t>X2 = 0.2191</w:t>
            </w:r>
          </w:p>
        </w:tc>
        <w:tc>
          <w:tcPr>
            <w:tcW w:w="1584" w:type="dxa"/>
            <w:tcBorders>
              <w:top w:val="nil"/>
              <w:left w:val="nil"/>
              <w:bottom w:val="single" w:sz="4" w:space="0" w:color="auto"/>
              <w:right w:val="single" w:sz="4" w:space="0" w:color="auto"/>
            </w:tcBorders>
            <w:shd w:val="clear" w:color="auto" w:fill="auto"/>
            <w:vAlign w:val="center"/>
            <w:hideMark/>
          </w:tcPr>
          <w:p w14:paraId="6DF61833" w14:textId="77777777" w:rsidR="00CF547B" w:rsidRPr="00CF547B" w:rsidRDefault="00CF547B">
            <w:pPr>
              <w:jc w:val="center"/>
              <w:rPr>
                <w:color w:val="000000"/>
                <w:sz w:val="18"/>
                <w:szCs w:val="18"/>
              </w:rPr>
            </w:pPr>
            <w:r w:rsidRPr="00CF547B">
              <w:rPr>
                <w:color w:val="000000"/>
                <w:sz w:val="18"/>
                <w:szCs w:val="18"/>
              </w:rPr>
              <w:t>X2 = 0.6711</w:t>
            </w:r>
          </w:p>
        </w:tc>
        <w:tc>
          <w:tcPr>
            <w:tcW w:w="720" w:type="dxa"/>
            <w:tcBorders>
              <w:top w:val="nil"/>
              <w:left w:val="nil"/>
              <w:bottom w:val="single" w:sz="4" w:space="0" w:color="auto"/>
              <w:right w:val="single" w:sz="4" w:space="0" w:color="auto"/>
            </w:tcBorders>
            <w:shd w:val="clear" w:color="auto" w:fill="auto"/>
            <w:vAlign w:val="center"/>
            <w:hideMark/>
          </w:tcPr>
          <w:p w14:paraId="150B5C6F" w14:textId="77777777" w:rsidR="00CF547B" w:rsidRPr="00CF547B" w:rsidRDefault="00CF547B">
            <w:pPr>
              <w:jc w:val="center"/>
              <w:rPr>
                <w:color w:val="000000"/>
                <w:sz w:val="18"/>
                <w:szCs w:val="18"/>
              </w:rPr>
            </w:pPr>
            <w:r w:rsidRPr="00CF547B">
              <w:rPr>
                <w:color w:val="000000"/>
                <w:sz w:val="18"/>
                <w:szCs w:val="18"/>
              </w:rPr>
              <w:t>0.270</w:t>
            </w:r>
          </w:p>
        </w:tc>
        <w:tc>
          <w:tcPr>
            <w:tcW w:w="720" w:type="dxa"/>
            <w:tcBorders>
              <w:top w:val="nil"/>
              <w:left w:val="nil"/>
              <w:bottom w:val="single" w:sz="4" w:space="0" w:color="auto"/>
              <w:right w:val="single" w:sz="4" w:space="0" w:color="auto"/>
            </w:tcBorders>
            <w:shd w:val="clear" w:color="auto" w:fill="auto"/>
            <w:vAlign w:val="center"/>
            <w:hideMark/>
          </w:tcPr>
          <w:p w14:paraId="6FE5C432" w14:textId="77777777" w:rsidR="00CF547B" w:rsidRPr="00CF547B" w:rsidRDefault="00CF547B">
            <w:pPr>
              <w:jc w:val="center"/>
              <w:rPr>
                <w:color w:val="000000"/>
                <w:sz w:val="18"/>
                <w:szCs w:val="18"/>
              </w:rPr>
            </w:pPr>
            <w:r w:rsidRPr="00CF547B">
              <w:rPr>
                <w:color w:val="000000"/>
                <w:sz w:val="18"/>
                <w:szCs w:val="18"/>
              </w:rPr>
              <w:t>0.270</w:t>
            </w:r>
          </w:p>
        </w:tc>
      </w:tr>
      <w:tr w:rsidR="00962A68" w:rsidRPr="00CF547B" w14:paraId="6EDFD93B" w14:textId="77777777" w:rsidTr="00FA55EC">
        <w:trPr>
          <w:trHeight w:val="288"/>
        </w:trPr>
        <w:tc>
          <w:tcPr>
            <w:tcW w:w="1697" w:type="dxa"/>
            <w:tcBorders>
              <w:top w:val="nil"/>
              <w:left w:val="single" w:sz="4" w:space="0" w:color="auto"/>
              <w:bottom w:val="single" w:sz="4" w:space="0" w:color="auto"/>
              <w:right w:val="single" w:sz="4" w:space="0" w:color="auto"/>
            </w:tcBorders>
            <w:shd w:val="clear" w:color="auto" w:fill="auto"/>
            <w:vAlign w:val="center"/>
            <w:hideMark/>
          </w:tcPr>
          <w:p w14:paraId="2B239FF9" w14:textId="5BBBDA64" w:rsidR="00CF547B" w:rsidRPr="00CF547B" w:rsidRDefault="00E0009B">
            <w:pPr>
              <w:jc w:val="center"/>
              <w:rPr>
                <w:color w:val="000000"/>
                <w:sz w:val="18"/>
                <w:szCs w:val="18"/>
              </w:rPr>
            </w:pPr>
            <w:proofErr w:type="spellStart"/>
            <w:r>
              <w:rPr>
                <w:color w:val="000000"/>
                <w:sz w:val="18"/>
                <w:szCs w:val="18"/>
              </w:rPr>
              <w:t>d</w:t>
            </w:r>
            <w:r w:rsidR="00CF547B" w:rsidRPr="00CF547B">
              <w:rPr>
                <w:color w:val="000000"/>
                <w:sz w:val="18"/>
                <w:szCs w:val="18"/>
              </w:rPr>
              <w:t>f</w:t>
            </w:r>
            <w:proofErr w:type="spellEnd"/>
          </w:p>
        </w:tc>
        <w:tc>
          <w:tcPr>
            <w:tcW w:w="1584" w:type="dxa"/>
            <w:tcBorders>
              <w:top w:val="nil"/>
              <w:left w:val="nil"/>
              <w:bottom w:val="single" w:sz="4" w:space="0" w:color="auto"/>
              <w:right w:val="single" w:sz="4" w:space="0" w:color="auto"/>
            </w:tcBorders>
            <w:shd w:val="clear" w:color="auto" w:fill="auto"/>
            <w:vAlign w:val="center"/>
            <w:hideMark/>
          </w:tcPr>
          <w:p w14:paraId="10BCD852"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37C3727E"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600C2829"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4D6D854F"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7DA00E6C"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00564691" w14:textId="77777777" w:rsidR="00CF547B" w:rsidRPr="00CF547B" w:rsidRDefault="00CF547B">
            <w:pPr>
              <w:jc w:val="center"/>
              <w:rPr>
                <w:color w:val="000000"/>
                <w:sz w:val="18"/>
                <w:szCs w:val="18"/>
              </w:rPr>
            </w:pPr>
            <w:r w:rsidRPr="00CF547B">
              <w:rPr>
                <w:color w:val="000000"/>
                <w:sz w:val="18"/>
                <w:szCs w:val="18"/>
              </w:rPr>
              <w:t>1</w:t>
            </w:r>
          </w:p>
        </w:tc>
        <w:tc>
          <w:tcPr>
            <w:tcW w:w="1584" w:type="dxa"/>
            <w:tcBorders>
              <w:top w:val="nil"/>
              <w:left w:val="nil"/>
              <w:bottom w:val="single" w:sz="4" w:space="0" w:color="auto"/>
              <w:right w:val="single" w:sz="4" w:space="0" w:color="auto"/>
            </w:tcBorders>
            <w:shd w:val="clear" w:color="auto" w:fill="auto"/>
            <w:vAlign w:val="center"/>
            <w:hideMark/>
          </w:tcPr>
          <w:p w14:paraId="08DDC993" w14:textId="77777777" w:rsidR="00CF547B" w:rsidRPr="00CF547B" w:rsidRDefault="00CF547B">
            <w:pPr>
              <w:jc w:val="center"/>
              <w:rPr>
                <w:color w:val="000000"/>
                <w:sz w:val="18"/>
                <w:szCs w:val="18"/>
              </w:rPr>
            </w:pPr>
            <w:r w:rsidRPr="00CF547B">
              <w:rPr>
                <w:color w:val="000000"/>
                <w:sz w:val="18"/>
                <w:szCs w:val="18"/>
              </w:rPr>
              <w:t>1</w:t>
            </w:r>
          </w:p>
        </w:tc>
        <w:tc>
          <w:tcPr>
            <w:tcW w:w="720" w:type="dxa"/>
            <w:tcBorders>
              <w:top w:val="nil"/>
              <w:left w:val="nil"/>
              <w:bottom w:val="single" w:sz="4" w:space="0" w:color="auto"/>
              <w:right w:val="single" w:sz="4" w:space="0" w:color="auto"/>
            </w:tcBorders>
            <w:shd w:val="clear" w:color="auto" w:fill="auto"/>
            <w:vAlign w:val="center"/>
            <w:hideMark/>
          </w:tcPr>
          <w:p w14:paraId="3F8AB5EA" w14:textId="77777777" w:rsidR="00CF547B" w:rsidRPr="00CF547B" w:rsidRDefault="00CF547B">
            <w:pPr>
              <w:jc w:val="center"/>
              <w:rPr>
                <w:color w:val="000000"/>
                <w:sz w:val="18"/>
                <w:szCs w:val="18"/>
              </w:rPr>
            </w:pPr>
            <w:r w:rsidRPr="00CF547B">
              <w:rPr>
                <w:color w:val="000000"/>
                <w:sz w:val="18"/>
                <w:szCs w:val="18"/>
              </w:rPr>
              <w:t> </w:t>
            </w:r>
          </w:p>
        </w:tc>
        <w:tc>
          <w:tcPr>
            <w:tcW w:w="720" w:type="dxa"/>
            <w:tcBorders>
              <w:top w:val="nil"/>
              <w:left w:val="nil"/>
              <w:bottom w:val="single" w:sz="4" w:space="0" w:color="auto"/>
              <w:right w:val="single" w:sz="4" w:space="0" w:color="auto"/>
            </w:tcBorders>
            <w:shd w:val="clear" w:color="auto" w:fill="auto"/>
            <w:vAlign w:val="center"/>
            <w:hideMark/>
          </w:tcPr>
          <w:p w14:paraId="4771ABFD" w14:textId="77777777" w:rsidR="00CF547B" w:rsidRPr="00CF547B" w:rsidRDefault="00CF547B">
            <w:pPr>
              <w:jc w:val="center"/>
              <w:rPr>
                <w:color w:val="000000"/>
                <w:sz w:val="18"/>
                <w:szCs w:val="18"/>
              </w:rPr>
            </w:pPr>
            <w:r w:rsidRPr="00CF547B">
              <w:rPr>
                <w:color w:val="000000"/>
                <w:sz w:val="18"/>
                <w:szCs w:val="18"/>
              </w:rPr>
              <w:t> </w:t>
            </w:r>
          </w:p>
        </w:tc>
      </w:tr>
    </w:tbl>
    <w:p w14:paraId="70BE6AE7" w14:textId="6ECA8D27" w:rsidR="00CF547B" w:rsidRPr="00C25F1C" w:rsidRDefault="00CF547B" w:rsidP="00546B07">
      <w:pPr>
        <w:spacing w:line="360" w:lineRule="auto"/>
        <w:rPr>
          <w:rFonts w:asciiTheme="minorHAnsi" w:hAnsiTheme="minorHAnsi" w:cstheme="minorHAnsi"/>
        </w:rPr>
        <w:sectPr w:rsidR="00CF547B" w:rsidRPr="00C25F1C" w:rsidSect="00D3524C">
          <w:pgSz w:w="15840" w:h="12240" w:orient="landscape"/>
          <w:pgMar w:top="1440" w:right="1440" w:bottom="1440" w:left="1440" w:header="720" w:footer="720" w:gutter="0"/>
          <w:lnNumType w:countBy="1" w:restart="continuous"/>
          <w:cols w:space="720"/>
          <w:docGrid w:linePitch="360"/>
        </w:sectPr>
      </w:pPr>
    </w:p>
    <w:p w14:paraId="7AD82F91" w14:textId="2695CCC7" w:rsidR="002D39D6" w:rsidRDefault="00E86314" w:rsidP="00E86314">
      <w:r w:rsidRPr="009573A1">
        <w:rPr>
          <w:b/>
          <w:bCs/>
        </w:rPr>
        <w:lastRenderedPageBreak/>
        <w:t>Figure 4</w:t>
      </w:r>
      <w:r w:rsidRPr="009573A1">
        <w:t>. Effects of spring VPD CV of seed source origin and plasticity treatment on a) root biomass</w:t>
      </w:r>
      <w:r w:rsidR="0029010F">
        <w:t xml:space="preserve"> and </w:t>
      </w:r>
      <w:r w:rsidRPr="009573A1">
        <w:t xml:space="preserve">b) </w:t>
      </w:r>
      <w:r w:rsidR="0029010F">
        <w:t>RGR</w:t>
      </w:r>
      <w:r w:rsidRPr="009573A1">
        <w:t>, traits where the response of the offspring to OT and PT was modulated by seed source spring VPD CV (OT x PT x sVPD-CV = significant). Grey areas represent SE.</w:t>
      </w:r>
    </w:p>
    <w:p w14:paraId="06A65130" w14:textId="5BDDAB82" w:rsidR="009B061B" w:rsidRDefault="00634FDF" w:rsidP="009E3342">
      <w:r w:rsidRPr="00634FDF">
        <w:rPr>
          <w:sz w:val="22"/>
          <w:szCs w:val="22"/>
        </w:rPr>
        <mc:AlternateContent>
          <mc:Choice Requires="wpg">
            <w:drawing>
              <wp:anchor distT="0" distB="0" distL="114300" distR="114300" simplePos="0" relativeHeight="251729920" behindDoc="0" locked="0" layoutInCell="1" allowOverlap="1" wp14:anchorId="3860475C" wp14:editId="63E59CF5">
                <wp:simplePos x="0" y="0"/>
                <wp:positionH relativeFrom="column">
                  <wp:posOffset>0</wp:posOffset>
                </wp:positionH>
                <wp:positionV relativeFrom="paragraph">
                  <wp:posOffset>31750</wp:posOffset>
                </wp:positionV>
                <wp:extent cx="6343015" cy="5238115"/>
                <wp:effectExtent l="0" t="0" r="32385" b="0"/>
                <wp:wrapNone/>
                <wp:docPr id="146" name="Group 145">
                  <a:extLst xmlns:a="http://schemas.openxmlformats.org/drawingml/2006/main">
                    <a:ext uri="{FF2B5EF4-FFF2-40B4-BE49-F238E27FC236}">
                      <a16:creationId xmlns:a16="http://schemas.microsoft.com/office/drawing/2014/main" id="{F07DDDC4-7714-89D2-F2F3-0D98A2E3523D}"/>
                    </a:ext>
                  </a:extLst>
                </wp:docPr>
                <wp:cNvGraphicFramePr/>
                <a:graphic xmlns:a="http://schemas.openxmlformats.org/drawingml/2006/main">
                  <a:graphicData uri="http://schemas.microsoft.com/office/word/2010/wordprocessingGroup">
                    <wpg:wgp>
                      <wpg:cNvGrpSpPr/>
                      <wpg:grpSpPr>
                        <a:xfrm>
                          <a:off x="0" y="0"/>
                          <a:ext cx="6343015" cy="5238115"/>
                          <a:chOff x="0" y="0"/>
                          <a:chExt cx="6343375" cy="5238413"/>
                        </a:xfrm>
                      </wpg:grpSpPr>
                      <wpg:grpSp>
                        <wpg:cNvPr id="73591950" name="Group 73591950">
                          <a:extLst>
                            <a:ext uri="{FF2B5EF4-FFF2-40B4-BE49-F238E27FC236}">
                              <a16:creationId xmlns:a16="http://schemas.microsoft.com/office/drawing/2014/main" id="{33FFC9CA-0835-B271-B1E3-899F710B677B}"/>
                            </a:ext>
                          </a:extLst>
                        </wpg:cNvPr>
                        <wpg:cNvGrpSpPr/>
                        <wpg:grpSpPr>
                          <a:xfrm>
                            <a:off x="0" y="0"/>
                            <a:ext cx="6343375" cy="5238413"/>
                            <a:chOff x="0" y="0"/>
                            <a:chExt cx="6343375" cy="5238413"/>
                          </a:xfrm>
                        </wpg:grpSpPr>
                        <pic:pic xmlns:pic="http://schemas.openxmlformats.org/drawingml/2006/picture">
                          <pic:nvPicPr>
                            <pic:cNvPr id="2069377245" name="Graphic 21">
                              <a:extLst>
                                <a:ext uri="{FF2B5EF4-FFF2-40B4-BE49-F238E27FC236}">
                                  <a16:creationId xmlns:a16="http://schemas.microsoft.com/office/drawing/2014/main" id="{7445EDB9-58FF-F38C-A561-3E2CE21C3D9F}"/>
                                </a:ext>
                              </a:extLst>
                            </pic:cNvPr>
                            <pic:cNvPicPr>
                              <a:picLocks noChangeAspect="1"/>
                            </pic:cNvPicPr>
                          </pic:nvPicPr>
                          <pic:blipFill>
                            <a:blip r:embed="rId48">
                              <a:extLst>
                                <a:ext uri="{96DAC541-7B7A-43D3-8B79-37D633B846F1}">
                                  <asvg:svgBlip xmlns:asvg="http://schemas.microsoft.com/office/drawing/2016/SVG/main" r:embed="rId49"/>
                                </a:ext>
                              </a:extLst>
                            </a:blip>
                            <a:stretch>
                              <a:fillRect/>
                            </a:stretch>
                          </pic:blipFill>
                          <pic:spPr>
                            <a:xfrm>
                              <a:off x="2633601" y="2495213"/>
                              <a:ext cx="2743200" cy="2743200"/>
                            </a:xfrm>
                            <a:prstGeom prst="rect">
                              <a:avLst/>
                            </a:prstGeom>
                          </pic:spPr>
                        </pic:pic>
                        <pic:pic xmlns:pic="http://schemas.openxmlformats.org/drawingml/2006/picture">
                          <pic:nvPicPr>
                            <pic:cNvPr id="1029093526" name="Graphic 23">
                              <a:extLst>
                                <a:ext uri="{FF2B5EF4-FFF2-40B4-BE49-F238E27FC236}">
                                  <a16:creationId xmlns:a16="http://schemas.microsoft.com/office/drawing/2014/main" id="{91482386-F072-F031-19EC-EC9AB33983E6}"/>
                                </a:ext>
                              </a:extLst>
                            </pic:cNvPr>
                            <pic:cNvPicPr>
                              <a:picLocks noChangeAspect="1"/>
                            </pic:cNvPicPr>
                          </pic:nvPicPr>
                          <pic:blipFill>
                            <a:blip r:embed="rId50">
                              <a:extLst>
                                <a:ext uri="{96DAC541-7B7A-43D3-8B79-37D633B846F1}">
                                  <asvg:svgBlip xmlns:asvg="http://schemas.microsoft.com/office/drawing/2016/SVG/main" r:embed="rId51"/>
                                </a:ext>
                              </a:extLst>
                            </a:blip>
                            <a:stretch>
                              <a:fillRect/>
                            </a:stretch>
                          </pic:blipFill>
                          <pic:spPr>
                            <a:xfrm>
                              <a:off x="0" y="2495213"/>
                              <a:ext cx="2743200" cy="2743200"/>
                            </a:xfrm>
                            <a:prstGeom prst="rect">
                              <a:avLst/>
                            </a:prstGeom>
                          </pic:spPr>
                        </pic:pic>
                        <pic:pic xmlns:pic="http://schemas.openxmlformats.org/drawingml/2006/picture">
                          <pic:nvPicPr>
                            <pic:cNvPr id="497118310" name="Graphic 25">
                              <a:extLst>
                                <a:ext uri="{FF2B5EF4-FFF2-40B4-BE49-F238E27FC236}">
                                  <a16:creationId xmlns:a16="http://schemas.microsoft.com/office/drawing/2014/main" id="{E9A65BC9-211A-DE05-E0B6-19749A177329}"/>
                                </a:ext>
                              </a:extLst>
                            </pic:cNvPr>
                            <pic:cNvPicPr>
                              <a:picLocks noChangeAspect="1"/>
                            </pic:cNvPicPr>
                          </pic:nvPicPr>
                          <pic:blipFill>
                            <a:blip r:embed="rId52">
                              <a:extLst>
                                <a:ext uri="{96DAC541-7B7A-43D3-8B79-37D633B846F1}">
                                  <asvg:svgBlip xmlns:asvg="http://schemas.microsoft.com/office/drawing/2016/SVG/main" r:embed="rId53"/>
                                </a:ext>
                              </a:extLst>
                            </a:blip>
                            <a:stretch>
                              <a:fillRect/>
                            </a:stretch>
                          </pic:blipFill>
                          <pic:spPr>
                            <a:xfrm>
                              <a:off x="2627452" y="0"/>
                              <a:ext cx="2743200" cy="2743200"/>
                            </a:xfrm>
                            <a:prstGeom prst="rect">
                              <a:avLst/>
                            </a:prstGeom>
                          </pic:spPr>
                        </pic:pic>
                        <pic:pic xmlns:pic="http://schemas.openxmlformats.org/drawingml/2006/picture">
                          <pic:nvPicPr>
                            <pic:cNvPr id="1436204080" name="Graphic 27">
                              <a:extLst>
                                <a:ext uri="{FF2B5EF4-FFF2-40B4-BE49-F238E27FC236}">
                                  <a16:creationId xmlns:a16="http://schemas.microsoft.com/office/drawing/2014/main" id="{11E014B5-D15A-4D99-5690-4E2688176754}"/>
                                </a:ext>
                              </a:extLst>
                            </pic:cNvPr>
                            <pic:cNvPicPr>
                              <a:picLocks noChangeAspect="1"/>
                            </pic:cNvPicPr>
                          </pic:nvPicPr>
                          <pic:blipFill>
                            <a:blip r:embed="rId54">
                              <a:extLst>
                                <a:ext uri="{96DAC541-7B7A-43D3-8B79-37D633B846F1}">
                                  <asvg:svgBlip xmlns:asvg="http://schemas.microsoft.com/office/drawing/2016/SVG/main" r:embed="rId55"/>
                                </a:ext>
                              </a:extLst>
                            </a:blip>
                            <a:stretch>
                              <a:fillRect/>
                            </a:stretch>
                          </pic:blipFill>
                          <pic:spPr>
                            <a:xfrm>
                              <a:off x="0" y="0"/>
                              <a:ext cx="2743200" cy="2743200"/>
                            </a:xfrm>
                            <a:prstGeom prst="rect">
                              <a:avLst/>
                            </a:prstGeom>
                          </pic:spPr>
                        </pic:pic>
                        <wps:wsp>
                          <wps:cNvPr id="1759812420" name="Rectangle 1759812420">
                            <a:extLst>
                              <a:ext uri="{FF2B5EF4-FFF2-40B4-BE49-F238E27FC236}">
                                <a16:creationId xmlns:a16="http://schemas.microsoft.com/office/drawing/2014/main" id="{E5EE4A0F-2B60-2A78-F9E2-59DDF4DF9861}"/>
                              </a:ext>
                            </a:extLst>
                          </wps:cNvPr>
                          <wps:cNvSpPr/>
                          <wps:spPr>
                            <a:xfrm>
                              <a:off x="892523" y="2506788"/>
                              <a:ext cx="4236335" cy="17362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96666226" name="Rectangle 1396666226">
                            <a:extLst>
                              <a:ext uri="{FF2B5EF4-FFF2-40B4-BE49-F238E27FC236}">
                                <a16:creationId xmlns:a16="http://schemas.microsoft.com/office/drawing/2014/main" id="{DA70ED03-D72D-8903-77D0-A321727D8083}"/>
                              </a:ext>
                            </a:extLst>
                          </wps:cNvPr>
                          <wps:cNvSpPr/>
                          <wps:spPr>
                            <a:xfrm>
                              <a:off x="2651294" y="3090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70167687" name="Rectangle 1070167687">
                            <a:extLst>
                              <a:ext uri="{FF2B5EF4-FFF2-40B4-BE49-F238E27FC236}">
                                <a16:creationId xmlns:a16="http://schemas.microsoft.com/office/drawing/2014/main" id="{70F8B971-7029-6D96-36B9-75C81394E1C8}"/>
                              </a:ext>
                            </a:extLst>
                          </wps:cNvPr>
                          <wps:cNvSpPr/>
                          <wps:spPr>
                            <a:xfrm>
                              <a:off x="2666262" y="3052200"/>
                              <a:ext cx="173620" cy="161056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09396548" name="TextBox 117">
                            <a:extLst>
                              <a:ext uri="{FF2B5EF4-FFF2-40B4-BE49-F238E27FC236}">
                                <a16:creationId xmlns:a16="http://schemas.microsoft.com/office/drawing/2014/main" id="{1668F6F9-D387-EBE1-D1BB-6DD2A2AA40C2}"/>
                              </a:ext>
                            </a:extLst>
                          </wps:cNvPr>
                          <wps:cNvSpPr txBox="1"/>
                          <wps:spPr>
                            <a:xfrm>
                              <a:off x="465639" y="213862"/>
                              <a:ext cx="330200" cy="274320"/>
                            </a:xfrm>
                            <a:prstGeom prst="rect">
                              <a:avLst/>
                            </a:prstGeom>
                            <a:noFill/>
                          </wps:spPr>
                          <wps:txbx>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wps:txbx>
                          <wps:bodyPr wrap="square" rtlCol="0">
                            <a:spAutoFit/>
                          </wps:bodyPr>
                        </wps:wsp>
                        <wps:wsp>
                          <wps:cNvPr id="1857141427" name="TextBox 118">
                            <a:extLst>
                              <a:ext uri="{FF2B5EF4-FFF2-40B4-BE49-F238E27FC236}">
                                <a16:creationId xmlns:a16="http://schemas.microsoft.com/office/drawing/2014/main" id="{BF8E564F-2D2E-01B9-A5BE-C63E7799B5E3}"/>
                              </a:ext>
                            </a:extLst>
                          </wps:cNvPr>
                          <wps:cNvSpPr txBox="1"/>
                          <wps:spPr>
                            <a:xfrm>
                              <a:off x="465664" y="2714114"/>
                              <a:ext cx="330345" cy="276999"/>
                            </a:xfrm>
                            <a:prstGeom prst="rect">
                              <a:avLst/>
                            </a:prstGeom>
                            <a:noFill/>
                          </wps:spPr>
                          <wps:txbx>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wps:txbx>
                          <wps:bodyPr wrap="square" rtlCol="0">
                            <a:spAutoFit/>
                          </wps:bodyPr>
                        </wps:wsp>
                        <wpg:grpSp>
                          <wpg:cNvPr id="1225428277" name="Group 1225428277">
                            <a:extLst>
                              <a:ext uri="{FF2B5EF4-FFF2-40B4-BE49-F238E27FC236}">
                                <a16:creationId xmlns:a16="http://schemas.microsoft.com/office/drawing/2014/main" id="{6387565A-27DD-EBF7-3E34-BC0B99DA64C5}"/>
                              </a:ext>
                            </a:extLst>
                          </wpg:cNvPr>
                          <wpg:cNvGrpSpPr/>
                          <wpg:grpSpPr>
                            <a:xfrm>
                              <a:off x="5392571" y="840637"/>
                              <a:ext cx="950804" cy="1037014"/>
                              <a:chOff x="5392571" y="840637"/>
                              <a:chExt cx="950804" cy="1037014"/>
                            </a:xfrm>
                          </wpg:grpSpPr>
                          <wps:wsp>
                            <wps:cNvPr id="1482271284" name="TextBox 39">
                              <a:extLst>
                                <a:ext uri="{FF2B5EF4-FFF2-40B4-BE49-F238E27FC236}">
                                  <a16:creationId xmlns:a16="http://schemas.microsoft.com/office/drawing/2014/main" id="{8C9F6AAE-2490-F8B7-E836-D392F2A77296}"/>
                                </a:ext>
                              </a:extLst>
                            </wps:cNvPr>
                            <wps:cNvSpPr txBox="1"/>
                            <wps:spPr>
                              <a:xfrm>
                                <a:off x="5392571" y="840637"/>
                                <a:ext cx="411503" cy="1037014"/>
                              </a:xfrm>
                              <a:prstGeom prst="rect">
                                <a:avLst/>
                              </a:prstGeom>
                              <a:noFill/>
                            </wps:spPr>
                            <wps:txbx>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wps:txbx>
                            <wps:bodyPr wrap="square" rtlCol="0">
                              <a:spAutoFit/>
                            </wps:bodyPr>
                          </wps:wsp>
                          <wps:wsp>
                            <wps:cNvPr id="1502993087" name="Straight Connector 1502993087">
                              <a:extLst>
                                <a:ext uri="{FF2B5EF4-FFF2-40B4-BE49-F238E27FC236}">
                                  <a16:creationId xmlns:a16="http://schemas.microsoft.com/office/drawing/2014/main" id="{1F3BDDEA-CF77-A496-7DA7-3B626C075E1A}"/>
                                </a:ext>
                              </a:extLst>
                            </wps:cNvPr>
                            <wps:cNvCnPr>
                              <a:cxnSpLocks/>
                            </wps:cNvCnPr>
                            <wps:spPr>
                              <a:xfrm>
                                <a:off x="5781906" y="962954"/>
                                <a:ext cx="557784" cy="0"/>
                              </a:xfrm>
                              <a:prstGeom prst="line">
                                <a:avLst/>
                              </a:prstGeom>
                              <a:ln w="34925">
                                <a:solidFill>
                                  <a:srgbClr val="37699B"/>
                                </a:solidFill>
                              </a:ln>
                            </wps:spPr>
                            <wps:style>
                              <a:lnRef idx="1">
                                <a:schemeClr val="accent1"/>
                              </a:lnRef>
                              <a:fillRef idx="0">
                                <a:schemeClr val="accent1"/>
                              </a:fillRef>
                              <a:effectRef idx="0">
                                <a:schemeClr val="accent1"/>
                              </a:effectRef>
                              <a:fontRef idx="minor">
                                <a:schemeClr val="tx1"/>
                              </a:fontRef>
                            </wps:style>
                            <wps:bodyPr/>
                          </wps:wsp>
                          <wps:wsp>
                            <wps:cNvPr id="466445815" name="Straight Connector 466445815">
                              <a:extLst>
                                <a:ext uri="{FF2B5EF4-FFF2-40B4-BE49-F238E27FC236}">
                                  <a16:creationId xmlns:a16="http://schemas.microsoft.com/office/drawing/2014/main" id="{429909C2-C968-2052-F526-68D367ED4D8E}"/>
                                </a:ext>
                              </a:extLst>
                            </wps:cNvPr>
                            <wps:cNvCnPr/>
                            <wps:spPr>
                              <a:xfrm>
                                <a:off x="57723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211441811" name="Straight Connector 1211441811">
                              <a:extLst>
                                <a:ext uri="{FF2B5EF4-FFF2-40B4-BE49-F238E27FC236}">
                                  <a16:creationId xmlns:a16="http://schemas.microsoft.com/office/drawing/2014/main" id="{29C657C6-934E-412E-DB0D-2BF182FF7FF6}"/>
                                </a:ext>
                              </a:extLst>
                            </wps:cNvPr>
                            <wps:cNvCnPr>
                              <a:cxnSpLocks/>
                            </wps:cNvCnPr>
                            <wps:spPr>
                              <a:xfrm>
                                <a:off x="6141330"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39829091" name="Straight Connector 1339829091">
                              <a:extLst>
                                <a:ext uri="{FF2B5EF4-FFF2-40B4-BE49-F238E27FC236}">
                                  <a16:creationId xmlns:a16="http://schemas.microsoft.com/office/drawing/2014/main" id="{BCA683A1-0F5C-4904-6320-9DE8015AA85B}"/>
                                </a:ext>
                              </a:extLst>
                            </wps:cNvPr>
                            <wps:cNvCnPr>
                              <a:cxnSpLocks/>
                            </wps:cNvCnPr>
                            <wps:spPr>
                              <a:xfrm>
                                <a:off x="62142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491258015" name="Straight Connector 1491258015">
                              <a:extLst>
                                <a:ext uri="{FF2B5EF4-FFF2-40B4-BE49-F238E27FC236}">
                                  <a16:creationId xmlns:a16="http://schemas.microsoft.com/office/drawing/2014/main" id="{CF521186-CF53-C1D6-63FE-711410BF50AB}"/>
                                </a:ext>
                              </a:extLst>
                            </wps:cNvPr>
                            <wps:cNvCnPr>
                              <a:cxnSpLocks/>
                            </wps:cNvCnPr>
                            <wps:spPr>
                              <a:xfrm>
                                <a:off x="62846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6003848" name="Straight Connector 136003848">
                              <a:extLst>
                                <a:ext uri="{FF2B5EF4-FFF2-40B4-BE49-F238E27FC236}">
                                  <a16:creationId xmlns:a16="http://schemas.microsoft.com/office/drawing/2014/main" id="{83E07C01-B9E7-9451-9D46-3587E07F9A7F}"/>
                                </a:ext>
                              </a:extLst>
                            </wps:cNvPr>
                            <wps:cNvCnPr>
                              <a:cxnSpLocks/>
                            </wps:cNvCnPr>
                            <wps:spPr>
                              <a:xfrm>
                                <a:off x="5928605" y="1742952"/>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337969045" name="Straight Connector 337969045">
                              <a:extLst>
                                <a:ext uri="{FF2B5EF4-FFF2-40B4-BE49-F238E27FC236}">
                                  <a16:creationId xmlns:a16="http://schemas.microsoft.com/office/drawing/2014/main" id="{F8CE8E8B-D312-1F9C-E643-A7FACF15E84A}"/>
                                </a:ext>
                              </a:extLst>
                            </wps:cNvPr>
                            <wps:cNvCnPr>
                              <a:cxnSpLocks/>
                            </wps:cNvCnPr>
                            <wps:spPr>
                              <a:xfrm>
                                <a:off x="5998315"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88669137" name="Straight Connector 288669137">
                              <a:extLst>
                                <a:ext uri="{FF2B5EF4-FFF2-40B4-BE49-F238E27FC236}">
                                  <a16:creationId xmlns:a16="http://schemas.microsoft.com/office/drawing/2014/main" id="{548C198B-F886-2424-CD74-C13AF9477F5D}"/>
                                </a:ext>
                              </a:extLst>
                            </wps:cNvPr>
                            <wps:cNvCnPr>
                              <a:cxnSpLocks/>
                            </wps:cNvCnPr>
                            <wps:spPr>
                              <a:xfrm>
                                <a:off x="6068705"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935949569" name="Straight Connector 1935949569">
                              <a:extLst>
                                <a:ext uri="{FF2B5EF4-FFF2-40B4-BE49-F238E27FC236}">
                                  <a16:creationId xmlns:a16="http://schemas.microsoft.com/office/drawing/2014/main" id="{6BCE5893-0F5F-43E9-F3C1-4334719605E1}"/>
                                </a:ext>
                              </a:extLst>
                            </wps:cNvPr>
                            <wps:cNvCnPr>
                              <a:cxnSpLocks/>
                            </wps:cNvCnPr>
                            <wps:spPr>
                              <a:xfrm>
                                <a:off x="5785590" y="1742954"/>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1301638995" name="Straight Connector 1301638995">
                              <a:extLst>
                                <a:ext uri="{FF2B5EF4-FFF2-40B4-BE49-F238E27FC236}">
                                  <a16:creationId xmlns:a16="http://schemas.microsoft.com/office/drawing/2014/main" id="{A66E5874-7361-2C95-232C-F9766B87B1E8}"/>
                                </a:ext>
                              </a:extLst>
                            </wps:cNvPr>
                            <wps:cNvCnPr>
                              <a:cxnSpLocks/>
                            </wps:cNvCnPr>
                            <wps:spPr>
                              <a:xfrm>
                                <a:off x="5855980" y="1743638"/>
                                <a:ext cx="45720" cy="0"/>
                              </a:xfrm>
                              <a:prstGeom prst="line">
                                <a:avLst/>
                              </a:prstGeom>
                              <a:ln w="34925">
                                <a:solidFill>
                                  <a:srgbClr val="A32B6B"/>
                                </a:solidFill>
                              </a:ln>
                            </wps:spPr>
                            <wps:style>
                              <a:lnRef idx="2">
                                <a:schemeClr val="accent1"/>
                              </a:lnRef>
                              <a:fillRef idx="0">
                                <a:schemeClr val="accent1"/>
                              </a:fillRef>
                              <a:effectRef idx="1">
                                <a:schemeClr val="accent1"/>
                              </a:effectRef>
                              <a:fontRef idx="minor">
                                <a:schemeClr val="tx1"/>
                              </a:fontRef>
                            </wps:style>
                            <wps:bodyPr/>
                          </wps:wsp>
                          <wps:wsp>
                            <wps:cNvPr id="207932977" name="Straight Connector 207932977">
                              <a:extLst>
                                <a:ext uri="{FF2B5EF4-FFF2-40B4-BE49-F238E27FC236}">
                                  <a16:creationId xmlns:a16="http://schemas.microsoft.com/office/drawing/2014/main" id="{4F2BFACE-083E-320B-87D7-8D812CED611D}"/>
                                </a:ext>
                              </a:extLst>
                            </wps:cNvPr>
                            <wps:cNvCnPr/>
                            <wps:spPr>
                              <a:xfrm>
                                <a:off x="59755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1556350841" name="Straight Connector 1556350841">
                              <a:extLst>
                                <a:ext uri="{FF2B5EF4-FFF2-40B4-BE49-F238E27FC236}">
                                  <a16:creationId xmlns:a16="http://schemas.microsoft.com/office/drawing/2014/main" id="{6C270494-729D-4BB3-76CB-6D9FFE1E1E9C}"/>
                                </a:ext>
                              </a:extLst>
                            </wps:cNvPr>
                            <wps:cNvCnPr/>
                            <wps:spPr>
                              <a:xfrm>
                                <a:off x="6178783" y="1479396"/>
                                <a:ext cx="164592" cy="0"/>
                              </a:xfrm>
                              <a:prstGeom prst="line">
                                <a:avLst/>
                              </a:prstGeom>
                              <a:ln w="34925">
                                <a:solidFill>
                                  <a:srgbClr val="BCAB51"/>
                                </a:solidFill>
                              </a:ln>
                            </wps:spPr>
                            <wps:style>
                              <a:lnRef idx="2">
                                <a:schemeClr val="accent1"/>
                              </a:lnRef>
                              <a:fillRef idx="0">
                                <a:schemeClr val="accent1"/>
                              </a:fillRef>
                              <a:effectRef idx="1">
                                <a:schemeClr val="accent1"/>
                              </a:effectRef>
                              <a:fontRef idx="minor">
                                <a:schemeClr val="tx1"/>
                              </a:fontRef>
                            </wps:style>
                            <wps:bodyPr/>
                          </wps:wsp>
                          <wps:wsp>
                            <wps:cNvPr id="969166540" name="Straight Connector 969166540">
                              <a:extLst>
                                <a:ext uri="{FF2B5EF4-FFF2-40B4-BE49-F238E27FC236}">
                                  <a16:creationId xmlns:a16="http://schemas.microsoft.com/office/drawing/2014/main" id="{74113BE9-0F5F-644C-9BE9-582AD73B9135}"/>
                                </a:ext>
                              </a:extLst>
                            </wps:cNvPr>
                            <wps:cNvCnPr>
                              <a:cxnSpLocks/>
                            </wps:cNvCnPr>
                            <wps:spPr>
                              <a:xfrm>
                                <a:off x="6036555" y="1222252"/>
                                <a:ext cx="45720"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902021788" name="Straight Connector 1902021788">
                              <a:extLst>
                                <a:ext uri="{FF2B5EF4-FFF2-40B4-BE49-F238E27FC236}">
                                  <a16:creationId xmlns:a16="http://schemas.microsoft.com/office/drawing/2014/main" id="{30CCFA07-A145-0221-05CF-252145EEC3B7}"/>
                                </a:ext>
                              </a:extLst>
                            </wps:cNvPr>
                            <wps:cNvCnPr>
                              <a:cxnSpLocks/>
                            </wps:cNvCnPr>
                            <wps:spPr>
                              <a:xfrm>
                                <a:off x="6141330" y="1222252"/>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s:wsp>
                            <wps:cNvPr id="1533080856" name="Straight Connector 1533080856">
                              <a:extLst>
                                <a:ext uri="{FF2B5EF4-FFF2-40B4-BE49-F238E27FC236}">
                                  <a16:creationId xmlns:a16="http://schemas.microsoft.com/office/drawing/2014/main" id="{98DED7E7-F1F8-6C08-3466-4661913E9199}"/>
                                </a:ext>
                              </a:extLst>
                            </wps:cNvPr>
                            <wps:cNvCnPr>
                              <a:cxnSpLocks/>
                            </wps:cNvCnPr>
                            <wps:spPr>
                              <a:xfrm>
                                <a:off x="5781907" y="1222129"/>
                                <a:ext cx="192024" cy="0"/>
                              </a:xfrm>
                              <a:prstGeom prst="line">
                                <a:avLst/>
                              </a:prstGeom>
                              <a:ln w="34925">
                                <a:solidFill>
                                  <a:srgbClr val="15752E"/>
                                </a:solidFill>
                              </a:ln>
                            </wps:spPr>
                            <wps:style>
                              <a:lnRef idx="2">
                                <a:schemeClr val="accent1"/>
                              </a:lnRef>
                              <a:fillRef idx="0">
                                <a:schemeClr val="accent1"/>
                              </a:fillRef>
                              <a:effectRef idx="1">
                                <a:schemeClr val="accent1"/>
                              </a:effectRef>
                              <a:fontRef idx="minor">
                                <a:schemeClr val="tx1"/>
                              </a:fontRef>
                            </wps:style>
                            <wps:bodyPr/>
                          </wps:wsp>
                        </wpg:grpSp>
                      </wpg:grpSp>
                      <wps:wsp>
                        <wps:cNvPr id="1227655297" name="Rectangle 1227655297">
                          <a:extLst>
                            <a:ext uri="{FF2B5EF4-FFF2-40B4-BE49-F238E27FC236}">
                              <a16:creationId xmlns:a16="http://schemas.microsoft.com/office/drawing/2014/main" id="{3307C5FE-CF56-871C-5C07-C7CF9D72E553}"/>
                            </a:ext>
                          </a:extLst>
                        </wps:cNvPr>
                        <wps:cNvSpPr/>
                        <wps:spPr>
                          <a:xfrm>
                            <a:off x="173887" y="6173"/>
                            <a:ext cx="5196765" cy="207701"/>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860475C" id="Group 145" o:spid="_x0000_s1072" style="position:absolute;margin-left:0;margin-top:2.5pt;width:499.45pt;height:412.45pt;z-index:251729920" coordsize="63433,52384"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">
                <v:group id="Group 73591950" o:spid="_x0000_s1073" style="position:absolute;width:63433;height:52384" coordsize="63433,523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">
                  <v:shape id="Graphic 21" o:spid="_x0000_s1074" type="#_x0000_t75" style="position:absolute;left:26336;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">
                    <v:imagedata r:id="rId56" o:title=""/>
                  </v:shape>
                  <v:shape id="Graphic 23" o:spid="_x0000_s1075" type="#_x0000_t75" style="position:absolute;top:24952;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">
                    <v:imagedata r:id="rId57" o:title=""/>
                  </v:shape>
                  <v:shape id="Graphic 25" o:spid="_x0000_s1076" type="#_x0000_t75" style="position:absolute;left:26274;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">
                    <v:imagedata r:id="rId58" o:title=""/>
                  </v:shape>
                  <v:shape id="Graphic 27" o:spid="_x0000_s1077" type="#_x0000_t75" style="position:absolute;width:27432;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">
                    <v:imagedata r:id="rId59" o:title=""/>
                  </v:shape>
                  <v:rect id="Rectangle 1759812420" o:spid="_x0000_s1078" style="position:absolute;left:8925;top:25067;width:42363;height:1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" fillcolor="white [3212]" stroked="f" strokeweight="1pt"/>
                  <v:rect id="Rectangle 1396666226" o:spid="_x0000_s1079" style="position:absolute;left:26512;top:3090;width:1737;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" fillcolor="white [3212]" stroked="f" strokeweight="1pt"/>
                  <v:rect id="Rectangle 1070167687" o:spid="_x0000_s1080" style="position:absolute;left:26662;top:30522;width:1736;height:16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" fillcolor="white [3212]" stroked="f" strokeweight="1pt"/>
                  <v:shape id="TextBox 117" o:spid="_x0000_s1081" type="#_x0000_t202" style="position:absolute;left:4656;top:2138;width:3302;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" filled="f" stroked="f">
                    <v:textbox style="mso-fit-shape-to-text:t">
                      <w:txbxContent>
                        <w:p w14:paraId="3758B5D4"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a)</w:t>
                          </w:r>
                        </w:p>
                      </w:txbxContent>
                    </v:textbox>
                  </v:shape>
                  <v:shape id="TextBox 118" o:spid="_x0000_s1082" type="#_x0000_t202" style="position:absolute;left:4656;top:27141;width:3304;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" filled="f" stroked="f">
                    <v:textbox style="mso-fit-shape-to-text:t">
                      <w:txbxContent>
                        <w:p w14:paraId="61446313" w14:textId="77777777" w:rsidR="00634FDF" w:rsidRDefault="00634FDF" w:rsidP="00634FDF">
                          <w:pPr>
                            <w:rPr>
                              <w:rFonts w:ascii="Helvetica" w:hAnsi="Helvetica" w:cstheme="minorBidi"/>
                              <w:b/>
                              <w:bCs/>
                              <w:color w:val="000000" w:themeColor="text1"/>
                              <w:kern w:val="24"/>
                            </w:rPr>
                          </w:pPr>
                          <w:r>
                            <w:rPr>
                              <w:rFonts w:ascii="Helvetica" w:hAnsi="Helvetica" w:cstheme="minorBidi"/>
                              <w:b/>
                              <w:bCs/>
                              <w:color w:val="000000" w:themeColor="text1"/>
                              <w:kern w:val="24"/>
                            </w:rPr>
                            <w:t>b)</w:t>
                          </w:r>
                        </w:p>
                      </w:txbxContent>
                    </v:textbox>
                  </v:shape>
                  <v:group id="Group 1225428277" o:spid="_x0000_s1083" style="position:absolute;left:53925;top:8406;width:9508;height:10370" coordorigin="53925,8406" coordsize="9508,10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">
                    <v:shape id="TextBox 39" o:spid="_x0000_s1084" type="#_x0000_t202" style="position:absolute;left:53925;top:8406;width:4115;height:103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" filled="f" stroked="f">
                      <v:textbox style="mso-fit-shape-to-text:t">
                        <w:txbxContent>
                          <w:p w14:paraId="1799C0AC"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C</w:t>
                            </w:r>
                          </w:p>
                          <w:p w14:paraId="308E20C9" w14:textId="77777777" w:rsidR="00DE21D9" w:rsidRPr="00DE21D9" w:rsidRDefault="00DE21D9" w:rsidP="00634FDF">
                            <w:pPr>
                              <w:rPr>
                                <w:rFonts w:ascii="Helvetica" w:hAnsi="Helvetica" w:cstheme="minorBidi"/>
                                <w:b/>
                                <w:bCs/>
                                <w:color w:val="000000" w:themeColor="text1"/>
                                <w:kern w:val="24"/>
                                <w:sz w:val="12"/>
                                <w:szCs w:val="12"/>
                              </w:rPr>
                            </w:pPr>
                          </w:p>
                          <w:p w14:paraId="00814820"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C</w:t>
                            </w:r>
                          </w:p>
                          <w:p w14:paraId="72AEB997" w14:textId="77777777" w:rsidR="00DE21D9" w:rsidRPr="00DE21D9" w:rsidRDefault="00DE21D9" w:rsidP="00634FDF">
                            <w:pPr>
                              <w:rPr>
                                <w:rFonts w:ascii="Helvetica" w:hAnsi="Helvetica" w:cstheme="minorBidi"/>
                                <w:b/>
                                <w:bCs/>
                                <w:color w:val="000000" w:themeColor="text1"/>
                                <w:kern w:val="24"/>
                                <w:sz w:val="12"/>
                                <w:szCs w:val="12"/>
                              </w:rPr>
                            </w:pPr>
                          </w:p>
                          <w:p w14:paraId="7AB8AB98"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CD</w:t>
                            </w:r>
                          </w:p>
                          <w:p w14:paraId="6CD16023" w14:textId="77777777" w:rsidR="00DE21D9" w:rsidRPr="00DE21D9" w:rsidRDefault="00DE21D9" w:rsidP="00634FDF">
                            <w:pPr>
                              <w:rPr>
                                <w:rFonts w:ascii="Helvetica" w:hAnsi="Helvetica" w:cstheme="minorBidi"/>
                                <w:b/>
                                <w:bCs/>
                                <w:color w:val="000000" w:themeColor="text1"/>
                                <w:kern w:val="24"/>
                                <w:sz w:val="12"/>
                                <w:szCs w:val="12"/>
                              </w:rPr>
                            </w:pPr>
                          </w:p>
                          <w:p w14:paraId="199BDA5D" w14:textId="77777777" w:rsidR="00634FDF" w:rsidRDefault="00634FDF" w:rsidP="00634FDF">
                            <w:pPr>
                              <w:rPr>
                                <w:rFonts w:ascii="Helvetica" w:hAnsi="Helvetica" w:cstheme="minorBidi"/>
                                <w:b/>
                                <w:bCs/>
                                <w:color w:val="000000" w:themeColor="text1"/>
                                <w:kern w:val="24"/>
                                <w:sz w:val="22"/>
                                <w:szCs w:val="22"/>
                              </w:rPr>
                            </w:pPr>
                            <w:r>
                              <w:rPr>
                                <w:rFonts w:ascii="Helvetica" w:hAnsi="Helvetica" w:cstheme="minorBidi"/>
                                <w:b/>
                                <w:bCs/>
                                <w:color w:val="000000" w:themeColor="text1"/>
                                <w:kern w:val="24"/>
                                <w:sz w:val="22"/>
                                <w:szCs w:val="22"/>
                              </w:rPr>
                              <w:t>DD</w:t>
                            </w:r>
                          </w:p>
                        </w:txbxContent>
                      </v:textbox>
                    </v:shape>
                    <v:line id="Straight Connector 1502993087" o:spid="_x0000_s1085" style="position:absolute;visibility:visible;mso-wrap-style:square" from="57819,9629" to="63396,9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" strokecolor="#37699b" strokeweight="2.75pt">
                      <v:stroke joinstyle="miter"/>
                      <o:lock v:ext="edit" shapetype="f"/>
                    </v:line>
                    <v:line id="Straight Connector 466445815" o:spid="_x0000_s1086" style="position:absolute;visibility:visible;mso-wrap-style:square" from="57723,14793" to="59369,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" strokecolor="#bcab51" strokeweight="2.75pt">
                      <v:stroke joinstyle="miter"/>
                    </v:line>
                    <v:line id="Straight Connector 1211441811" o:spid="_x0000_s1087" style="position:absolute;visibility:visible;mso-wrap-style:square" from="61413,17429" to="6187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" strokecolor="#a32b6b" strokeweight="2.75pt">
                      <v:stroke joinstyle="miter"/>
                      <o:lock v:ext="edit" shapetype="f"/>
                    </v:line>
                    <v:line id="Straight Connector 1339829091" o:spid="_x0000_s1088" style="position:absolute;visibility:visible;mso-wrap-style:square" from="62142,17429" to="62599,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" strokecolor="#a32b6b" strokeweight="2.75pt">
                      <v:stroke joinstyle="miter"/>
                      <o:lock v:ext="edit" shapetype="f"/>
                    </v:line>
                    <v:line id="Straight Connector 1491258015" o:spid="_x0000_s1089" style="position:absolute;visibility:visible;mso-wrap-style:square" from="62846,17436" to="63303,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" strokecolor="#a32b6b" strokeweight="2.75pt">
                      <v:stroke joinstyle="miter"/>
                      <o:lock v:ext="edit" shapetype="f"/>
                    </v:line>
                    <v:line id="Straight Connector 136003848" o:spid="_x0000_s1090" style="position:absolute;visibility:visible;mso-wrap-style:square" from="59286,17429" to="5974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" strokecolor="#a32b6b" strokeweight="2.75pt">
                      <v:stroke joinstyle="miter"/>
                      <o:lock v:ext="edit" shapetype="f"/>
                    </v:line>
                    <v:line id="Straight Connector 337969045" o:spid="_x0000_s1091" style="position:absolute;visibility:visible;mso-wrap-style:square" from="59983,17429" to="60440,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" strokecolor="#a32b6b" strokeweight="2.75pt">
                      <v:stroke joinstyle="miter"/>
                      <o:lock v:ext="edit" shapetype="f"/>
                    </v:line>
                    <v:line id="Straight Connector 288669137" o:spid="_x0000_s1092" style="position:absolute;visibility:visible;mso-wrap-style:square" from="60687,17436" to="61144,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" strokecolor="#a32b6b" strokeweight="2.75pt">
                      <v:stroke joinstyle="miter"/>
                      <o:lock v:ext="edit" shapetype="f"/>
                    </v:line>
                    <v:line id="Straight Connector 1935949569" o:spid="_x0000_s1093" style="position:absolute;visibility:visible;mso-wrap-style:square" from="57855,17429" to="58313,174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" strokecolor="#a32b6b" strokeweight="2.75pt">
                      <v:stroke joinstyle="miter"/>
                      <o:lock v:ext="edit" shapetype="f"/>
                    </v:line>
                    <v:line id="Straight Connector 1301638995" o:spid="_x0000_s1094" style="position:absolute;visibility:visible;mso-wrap-style:square" from="58559,17436" to="59017,1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" strokecolor="#a32b6b" strokeweight="2.75pt">
                      <v:stroke joinstyle="miter"/>
                      <o:lock v:ext="edit" shapetype="f"/>
                    </v:line>
                    <v:line id="Straight Connector 207932977" o:spid="_x0000_s1095" style="position:absolute;visibility:visible;mso-wrap-style:square" from="59755,14793" to="61401,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" strokecolor="#bcab51" strokeweight="2.75pt">
                      <v:stroke joinstyle="miter"/>
                    </v:line>
                    <v:line id="Straight Connector 1556350841" o:spid="_x0000_s1096" style="position:absolute;visibility:visible;mso-wrap-style:square" from="61787,14793" to="63433,147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" strokecolor="#bcab51" strokeweight="2.75pt">
                      <v:stroke joinstyle="miter"/>
                    </v:line>
                    <v:line id="Straight Connector 969166540" o:spid="_x0000_s1097" style="position:absolute;visibility:visible;mso-wrap-style:square" from="60365,12222" to="60822,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" strokecolor="#15752e" strokeweight="2.75pt">
                      <v:stroke joinstyle="miter"/>
                      <o:lock v:ext="edit" shapetype="f"/>
                    </v:line>
                    <v:line id="Straight Connector 1902021788" o:spid="_x0000_s1098" style="position:absolute;visibility:visible;mso-wrap-style:square" from="61413,12222" to="63333,122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" strokecolor="#15752e" strokeweight="2.75pt">
                      <v:stroke joinstyle="miter"/>
                      <o:lock v:ext="edit" shapetype="f"/>
                    </v:line>
                    <v:line id="Straight Connector 1533080856" o:spid="_x0000_s1099" style="position:absolute;visibility:visible;mso-wrap-style:square" from="57819,12221" to="59739,12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" strokecolor="#15752e" strokeweight="2.75pt">
                      <v:stroke joinstyle="miter"/>
                      <o:lock v:ext="edit" shapetype="f"/>
                    </v:line>
                  </v:group>
                </v:group>
                <v:rect id="Rectangle 1227655297" o:spid="_x0000_s1100" style="position:absolute;left:1738;top:61;width:51968;height:20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" fillcolor="white [3201]" stroked="f" strokeweight="1pt"/>
              </v:group>
            </w:pict>
          </mc:Fallback>
        </mc:AlternateContent>
      </w:r>
    </w:p>
    <w:p w14:paraId="0E820C32" w14:textId="77777777" w:rsidR="00D13A54" w:rsidRDefault="00D13A54" w:rsidP="009E3342"/>
    <w:p w14:paraId="2935D3AE" w14:textId="70FCA5DC" w:rsidR="00D13A54" w:rsidRPr="00CE0879" w:rsidRDefault="00D13A54" w:rsidP="009E3342">
      <w:pPr>
        <w:rPr>
          <w:sz w:val="22"/>
          <w:szCs w:val="22"/>
        </w:rPr>
        <w:sectPr w:rsidR="00D13A54" w:rsidRPr="00CE0879" w:rsidSect="00284935">
          <w:pgSz w:w="12240" w:h="15840"/>
          <w:pgMar w:top="1440" w:right="1440" w:bottom="1440" w:left="1440" w:header="720" w:footer="720" w:gutter="0"/>
          <w:lnNumType w:countBy="1" w:restart="continuous"/>
          <w:cols w:space="720"/>
          <w:docGrid w:linePitch="360"/>
        </w:sectPr>
      </w:pPr>
    </w:p>
    <w:p w14:paraId="09E8D596" w14:textId="6DC807CF" w:rsidR="00A32912" w:rsidRPr="00456D59" w:rsidRDefault="009E3342" w:rsidP="009E3342">
      <w:r w:rsidRPr="00456D59">
        <w:rPr>
          <w:b/>
          <w:bCs/>
        </w:rPr>
        <w:lastRenderedPageBreak/>
        <w:t xml:space="preserve">Table </w:t>
      </w:r>
      <w:r w:rsidR="006C0E24" w:rsidRPr="00456D59">
        <w:rPr>
          <w:b/>
          <w:bCs/>
        </w:rPr>
        <w:t>3</w:t>
      </w:r>
      <w:r w:rsidRPr="00456D59">
        <w:t xml:space="preserve">. </w:t>
      </w:r>
      <w:r w:rsidR="007C47C4" w:rsidRPr="00456D59">
        <w:t xml:space="preserve">Results of </w:t>
      </w:r>
      <w:r w:rsidR="00C00242" w:rsidRPr="00456D59">
        <w:t xml:space="preserve">linear regressions testing for relationships between </w:t>
      </w:r>
      <w:r w:rsidR="00CD1EDB" w:rsidRPr="00456D59">
        <w:t xml:space="preserve">fitness </w:t>
      </w:r>
      <w:r w:rsidR="00C00242" w:rsidRPr="00456D59">
        <w:t>traits</w:t>
      </w:r>
      <w:r w:rsidR="00356E5F" w:rsidRPr="00456D59">
        <w:t xml:space="preserve"> and </w:t>
      </w:r>
      <w:r w:rsidR="00E90A0B" w:rsidRPr="00456D59">
        <w:t>transgenerational RDPI (CC-DD)</w:t>
      </w:r>
      <w:r w:rsidR="00CD1EDB" w:rsidRPr="00456D59">
        <w:t xml:space="preserve"> of </w:t>
      </w:r>
      <w:r w:rsidR="00600404" w:rsidRPr="00456D59">
        <w:t>a) performance traits and b) home site spring VPD C</w:t>
      </w:r>
      <w:r w:rsidR="0009442F" w:rsidRPr="00456D59">
        <w:t>V</w:t>
      </w:r>
      <w:r w:rsidR="00B73084" w:rsidRPr="00456D59">
        <w:t>.</w:t>
      </w:r>
      <w:r w:rsidR="000F27AE" w:rsidRPr="00456D59">
        <w:t xml:space="preserve"> Shown are the </w:t>
      </w:r>
      <w:r w:rsidR="004E5A1C" w:rsidRPr="00456D59">
        <w:t>R</w:t>
      </w:r>
      <w:r w:rsidR="004E5A1C" w:rsidRPr="00456D59">
        <w:rPr>
          <w:vertAlign w:val="superscript"/>
        </w:rPr>
        <w:t>2</w:t>
      </w:r>
      <w:r w:rsidR="004E5A1C" w:rsidRPr="00456D59">
        <w:t xml:space="preserve">-values. </w:t>
      </w:r>
      <w:r w:rsidRPr="00456D59">
        <w:t xml:space="preserve">P values = p. &lt; 0.1; *p &lt; 0.05; **p &lt; 0.01; ***p &lt; 0.001. Signiﬁcant terms are shown in bold; terms in italics are marginally signiﬁcant. </w:t>
      </w:r>
    </w:p>
    <w:p w14:paraId="35160CD5" w14:textId="77777777" w:rsidR="007E02BC" w:rsidRPr="00C25F1C" w:rsidRDefault="007E02BC" w:rsidP="009E3342">
      <w:pPr>
        <w:rPr>
          <w:rFonts w:asciiTheme="minorHAnsi" w:hAnsiTheme="minorHAnsi" w:cstheme="minorHAnsi"/>
        </w:rPr>
      </w:pPr>
    </w:p>
    <w:tbl>
      <w:tblPr>
        <w:tblW w:w="6100" w:type="dxa"/>
        <w:tblLook w:val="04A0" w:firstRow="1" w:lastRow="0" w:firstColumn="1" w:lastColumn="0" w:noHBand="0" w:noVBand="1"/>
      </w:tblPr>
      <w:tblGrid>
        <w:gridCol w:w="900"/>
        <w:gridCol w:w="1300"/>
        <w:gridCol w:w="1300"/>
        <w:gridCol w:w="1300"/>
        <w:gridCol w:w="1300"/>
      </w:tblGrid>
      <w:tr w:rsidR="0029010F" w:rsidRPr="007E02BC" w14:paraId="26BEC2E9" w14:textId="77777777" w:rsidTr="0029010F">
        <w:trPr>
          <w:trHeight w:val="560"/>
        </w:trPr>
        <w:tc>
          <w:tcPr>
            <w:tcW w:w="900" w:type="dxa"/>
            <w:tcBorders>
              <w:top w:val="single" w:sz="4" w:space="0" w:color="auto"/>
              <w:left w:val="single" w:sz="4" w:space="0" w:color="auto"/>
              <w:bottom w:val="single" w:sz="4" w:space="0" w:color="auto"/>
              <w:right w:val="nil"/>
            </w:tcBorders>
            <w:shd w:val="clear" w:color="000000" w:fill="D9D9D9"/>
            <w:vAlign w:val="center"/>
            <w:hideMark/>
          </w:tcPr>
          <w:p w14:paraId="66B65D42" w14:textId="77777777" w:rsidR="0029010F" w:rsidRPr="007E02BC" w:rsidRDefault="0029010F">
            <w:pPr>
              <w:jc w:val="center"/>
              <w:rPr>
                <w:b/>
                <w:bCs/>
                <w:color w:val="000000"/>
                <w:sz w:val="20"/>
                <w:szCs w:val="20"/>
              </w:rPr>
            </w:pPr>
            <w:r w:rsidRPr="007E02BC">
              <w:rPr>
                <w:b/>
                <w:bCs/>
                <w:color w:val="000000"/>
                <w:sz w:val="20"/>
                <w:szCs w:val="20"/>
              </w:rPr>
              <w:t> </w:t>
            </w:r>
          </w:p>
        </w:tc>
        <w:tc>
          <w:tcPr>
            <w:tcW w:w="130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D2498CC" w14:textId="77777777" w:rsidR="0029010F" w:rsidRPr="007E02BC" w:rsidRDefault="0029010F">
            <w:pPr>
              <w:jc w:val="center"/>
              <w:rPr>
                <w:color w:val="000000"/>
                <w:sz w:val="20"/>
                <w:szCs w:val="20"/>
              </w:rPr>
            </w:pPr>
            <w:r w:rsidRPr="00600404">
              <w:rPr>
                <w:b/>
                <w:bCs/>
                <w:color w:val="000000"/>
                <w:sz w:val="20"/>
                <w:szCs w:val="20"/>
              </w:rPr>
              <w:t>a)</w:t>
            </w:r>
            <w:r w:rsidRPr="007E02BC">
              <w:rPr>
                <w:color w:val="000000"/>
                <w:sz w:val="20"/>
                <w:szCs w:val="20"/>
              </w:rPr>
              <w:t xml:space="preserve"> seed number</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1BFCF9E2" w14:textId="77777777" w:rsidR="0029010F" w:rsidRPr="007E02BC" w:rsidRDefault="0029010F">
            <w:pPr>
              <w:jc w:val="center"/>
              <w:rPr>
                <w:color w:val="000000"/>
                <w:sz w:val="20"/>
                <w:szCs w:val="20"/>
              </w:rPr>
            </w:pPr>
            <w:r w:rsidRPr="007E02BC">
              <w:rPr>
                <w:color w:val="000000"/>
                <w:sz w:val="20"/>
                <w:szCs w:val="20"/>
              </w:rPr>
              <w:t>mortality rate</w:t>
            </w:r>
          </w:p>
        </w:tc>
        <w:tc>
          <w:tcPr>
            <w:tcW w:w="1300" w:type="dxa"/>
            <w:tcBorders>
              <w:top w:val="single" w:sz="4" w:space="0" w:color="auto"/>
              <w:left w:val="nil"/>
              <w:bottom w:val="single" w:sz="4" w:space="0" w:color="auto"/>
              <w:right w:val="double" w:sz="6" w:space="0" w:color="auto"/>
            </w:tcBorders>
            <w:shd w:val="clear" w:color="000000" w:fill="D9D9D9"/>
            <w:vAlign w:val="center"/>
            <w:hideMark/>
          </w:tcPr>
          <w:p w14:paraId="530B1617" w14:textId="77777777" w:rsidR="0029010F" w:rsidRPr="007E02BC" w:rsidRDefault="0029010F">
            <w:pPr>
              <w:jc w:val="center"/>
              <w:rPr>
                <w:color w:val="000000"/>
                <w:sz w:val="20"/>
                <w:szCs w:val="20"/>
              </w:rPr>
            </w:pPr>
            <w:r w:rsidRPr="007E02BC">
              <w:rPr>
                <w:color w:val="000000"/>
                <w:sz w:val="20"/>
                <w:szCs w:val="20"/>
              </w:rPr>
              <w:t>flowering rate</w:t>
            </w:r>
          </w:p>
        </w:tc>
        <w:tc>
          <w:tcPr>
            <w:tcW w:w="1300" w:type="dxa"/>
            <w:tcBorders>
              <w:top w:val="single" w:sz="4" w:space="0" w:color="auto"/>
              <w:left w:val="nil"/>
              <w:bottom w:val="single" w:sz="4" w:space="0" w:color="auto"/>
              <w:right w:val="single" w:sz="4" w:space="0" w:color="auto"/>
            </w:tcBorders>
            <w:shd w:val="clear" w:color="000000" w:fill="D9D9D9"/>
            <w:vAlign w:val="center"/>
            <w:hideMark/>
          </w:tcPr>
          <w:p w14:paraId="6B5B404D" w14:textId="77777777" w:rsidR="0029010F" w:rsidRPr="007E02BC" w:rsidRDefault="0029010F">
            <w:pPr>
              <w:jc w:val="center"/>
              <w:rPr>
                <w:color w:val="000000"/>
                <w:sz w:val="20"/>
                <w:szCs w:val="20"/>
              </w:rPr>
            </w:pPr>
            <w:r w:rsidRPr="00600404">
              <w:rPr>
                <w:b/>
                <w:bCs/>
                <w:color w:val="000000"/>
                <w:sz w:val="20"/>
                <w:szCs w:val="20"/>
              </w:rPr>
              <w:t>b)</w:t>
            </w:r>
            <w:r w:rsidRPr="007E02BC">
              <w:rPr>
                <w:color w:val="000000"/>
                <w:sz w:val="20"/>
                <w:szCs w:val="20"/>
              </w:rPr>
              <w:t xml:space="preserve"> spring VPD CV</w:t>
            </w:r>
          </w:p>
        </w:tc>
      </w:tr>
      <w:tr w:rsidR="0029010F" w:rsidRPr="007E02BC" w14:paraId="47AE8BC0"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7F481EB6" w14:textId="0AF6C063" w:rsidR="0029010F" w:rsidRPr="007E02BC" w:rsidRDefault="0029010F">
            <w:pPr>
              <w:jc w:val="center"/>
              <w:rPr>
                <w:color w:val="000000"/>
                <w:sz w:val="20"/>
                <w:szCs w:val="20"/>
              </w:rPr>
            </w:pPr>
            <w:r>
              <w:rPr>
                <w:color w:val="000000"/>
                <w:sz w:val="20"/>
                <w:szCs w:val="20"/>
              </w:rPr>
              <w:t>RGR</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CCF238E" w14:textId="69845403" w:rsidR="0029010F" w:rsidRPr="007E02BC" w:rsidRDefault="0029010F">
            <w:pPr>
              <w:jc w:val="center"/>
              <w:rPr>
                <w:color w:val="000000"/>
                <w:sz w:val="20"/>
                <w:szCs w:val="20"/>
              </w:rPr>
            </w:pPr>
            <w:r w:rsidRPr="007E02BC">
              <w:rPr>
                <w:color w:val="000000"/>
                <w:sz w:val="20"/>
                <w:szCs w:val="20"/>
              </w:rPr>
              <w:t>-</w:t>
            </w:r>
            <w:r w:rsidRPr="00F7679D">
              <w:rPr>
                <w:color w:val="000000"/>
                <w:sz w:val="20"/>
                <w:szCs w:val="20"/>
              </w:rPr>
              <w:t>0.0604</w:t>
            </w:r>
          </w:p>
        </w:tc>
        <w:tc>
          <w:tcPr>
            <w:tcW w:w="1300" w:type="dxa"/>
            <w:tcBorders>
              <w:top w:val="nil"/>
              <w:left w:val="nil"/>
              <w:bottom w:val="single" w:sz="4" w:space="0" w:color="auto"/>
              <w:right w:val="single" w:sz="4" w:space="0" w:color="auto"/>
            </w:tcBorders>
            <w:shd w:val="clear" w:color="auto" w:fill="auto"/>
            <w:vAlign w:val="center"/>
            <w:hideMark/>
          </w:tcPr>
          <w:p w14:paraId="1D3C3DCB" w14:textId="6BA62032" w:rsidR="0029010F" w:rsidRPr="00F7679D" w:rsidRDefault="0029010F">
            <w:pPr>
              <w:jc w:val="center"/>
              <w:rPr>
                <w:b/>
                <w:bCs/>
                <w:color w:val="000000"/>
                <w:sz w:val="20"/>
                <w:szCs w:val="20"/>
              </w:rPr>
            </w:pPr>
            <w:r w:rsidRPr="00F7679D">
              <w:rPr>
                <w:b/>
                <w:bCs/>
                <w:color w:val="000000"/>
                <w:sz w:val="20"/>
                <w:szCs w:val="20"/>
              </w:rPr>
              <w:t>-0.129**</w:t>
            </w:r>
          </w:p>
        </w:tc>
        <w:tc>
          <w:tcPr>
            <w:tcW w:w="1300" w:type="dxa"/>
            <w:tcBorders>
              <w:top w:val="nil"/>
              <w:left w:val="nil"/>
              <w:bottom w:val="single" w:sz="4" w:space="0" w:color="auto"/>
              <w:right w:val="double" w:sz="6" w:space="0" w:color="auto"/>
            </w:tcBorders>
            <w:shd w:val="clear" w:color="auto" w:fill="auto"/>
            <w:vAlign w:val="center"/>
            <w:hideMark/>
          </w:tcPr>
          <w:p w14:paraId="2B1B5543" w14:textId="36581E9D" w:rsidR="0029010F" w:rsidRPr="00F7679D" w:rsidRDefault="0029010F">
            <w:pPr>
              <w:jc w:val="center"/>
              <w:rPr>
                <w:color w:val="000000"/>
                <w:sz w:val="20"/>
                <w:szCs w:val="20"/>
              </w:rPr>
            </w:pPr>
            <w:r>
              <w:rPr>
                <w:color w:val="000000"/>
                <w:sz w:val="20"/>
                <w:szCs w:val="20"/>
              </w:rPr>
              <w:t>0.007</w:t>
            </w:r>
          </w:p>
        </w:tc>
        <w:tc>
          <w:tcPr>
            <w:tcW w:w="1300" w:type="dxa"/>
            <w:tcBorders>
              <w:top w:val="nil"/>
              <w:left w:val="nil"/>
              <w:bottom w:val="single" w:sz="4" w:space="0" w:color="auto"/>
              <w:right w:val="single" w:sz="4" w:space="0" w:color="auto"/>
            </w:tcBorders>
            <w:shd w:val="clear" w:color="auto" w:fill="auto"/>
            <w:noWrap/>
            <w:vAlign w:val="center"/>
            <w:hideMark/>
          </w:tcPr>
          <w:p w14:paraId="52A2B960" w14:textId="744D1A40" w:rsidR="0029010F" w:rsidRPr="00F7679D" w:rsidRDefault="0029010F">
            <w:pPr>
              <w:jc w:val="center"/>
              <w:rPr>
                <w:color w:val="000000"/>
                <w:sz w:val="20"/>
                <w:szCs w:val="20"/>
              </w:rPr>
            </w:pPr>
            <w:r w:rsidRPr="00F7679D">
              <w:rPr>
                <w:color w:val="000000"/>
                <w:sz w:val="20"/>
                <w:szCs w:val="20"/>
              </w:rPr>
              <w:t>-0.034</w:t>
            </w:r>
          </w:p>
        </w:tc>
      </w:tr>
      <w:tr w:rsidR="0029010F" w:rsidRPr="007E02BC" w14:paraId="5A9991B5" w14:textId="77777777" w:rsidTr="0029010F">
        <w:trPr>
          <w:trHeight w:val="560"/>
        </w:trPr>
        <w:tc>
          <w:tcPr>
            <w:tcW w:w="900" w:type="dxa"/>
            <w:tcBorders>
              <w:top w:val="nil"/>
              <w:left w:val="single" w:sz="4" w:space="0" w:color="auto"/>
              <w:bottom w:val="single" w:sz="4" w:space="0" w:color="auto"/>
              <w:right w:val="nil"/>
            </w:tcBorders>
            <w:shd w:val="clear" w:color="000000" w:fill="D9D9D9"/>
            <w:vAlign w:val="center"/>
            <w:hideMark/>
          </w:tcPr>
          <w:p w14:paraId="0E342E41" w14:textId="2B853ABA" w:rsidR="0029010F" w:rsidRPr="007E02BC" w:rsidRDefault="0029010F">
            <w:pPr>
              <w:jc w:val="center"/>
              <w:rPr>
                <w:color w:val="000000"/>
                <w:sz w:val="20"/>
                <w:szCs w:val="20"/>
              </w:rPr>
            </w:pPr>
            <w:r>
              <w:rPr>
                <w:color w:val="000000"/>
                <w:sz w:val="20"/>
                <w:szCs w:val="20"/>
              </w:rPr>
              <w:t>root biomass</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2DF1D81" w14:textId="61E9CE8D" w:rsidR="0029010F" w:rsidRPr="007E02BC" w:rsidRDefault="0029010F">
            <w:pPr>
              <w:jc w:val="center"/>
              <w:rPr>
                <w:color w:val="000000"/>
                <w:sz w:val="20"/>
                <w:szCs w:val="20"/>
              </w:rPr>
            </w:pPr>
            <w:r>
              <w:rPr>
                <w:color w:val="000000"/>
                <w:sz w:val="20"/>
                <w:szCs w:val="20"/>
              </w:rPr>
              <w:t>0.105</w:t>
            </w:r>
          </w:p>
        </w:tc>
        <w:tc>
          <w:tcPr>
            <w:tcW w:w="1300" w:type="dxa"/>
            <w:tcBorders>
              <w:top w:val="nil"/>
              <w:left w:val="nil"/>
              <w:bottom w:val="single" w:sz="4" w:space="0" w:color="auto"/>
              <w:right w:val="single" w:sz="4" w:space="0" w:color="auto"/>
            </w:tcBorders>
            <w:shd w:val="clear" w:color="auto" w:fill="auto"/>
            <w:vAlign w:val="center"/>
            <w:hideMark/>
          </w:tcPr>
          <w:p w14:paraId="50DA46EE" w14:textId="4FA470DF" w:rsidR="0029010F" w:rsidRPr="008663A3" w:rsidRDefault="0029010F">
            <w:pPr>
              <w:jc w:val="center"/>
              <w:rPr>
                <w:color w:val="000000"/>
                <w:sz w:val="20"/>
                <w:szCs w:val="20"/>
              </w:rPr>
            </w:pPr>
            <w:r w:rsidRPr="008663A3">
              <w:rPr>
                <w:color w:val="000000"/>
                <w:sz w:val="20"/>
                <w:szCs w:val="20"/>
              </w:rPr>
              <w:t>-0.051</w:t>
            </w:r>
          </w:p>
        </w:tc>
        <w:tc>
          <w:tcPr>
            <w:tcW w:w="1300" w:type="dxa"/>
            <w:tcBorders>
              <w:top w:val="nil"/>
              <w:left w:val="nil"/>
              <w:bottom w:val="single" w:sz="4" w:space="0" w:color="auto"/>
              <w:right w:val="double" w:sz="6" w:space="0" w:color="auto"/>
            </w:tcBorders>
            <w:shd w:val="clear" w:color="auto" w:fill="auto"/>
            <w:vAlign w:val="center"/>
            <w:hideMark/>
          </w:tcPr>
          <w:p w14:paraId="60DFF419" w14:textId="6E4D059C" w:rsidR="0029010F" w:rsidRPr="007E02BC" w:rsidRDefault="0029010F">
            <w:pPr>
              <w:jc w:val="center"/>
              <w:rPr>
                <w:b/>
                <w:bCs/>
                <w:color w:val="000000"/>
                <w:sz w:val="20"/>
                <w:szCs w:val="20"/>
              </w:rPr>
            </w:pPr>
            <w:r>
              <w:rPr>
                <w:b/>
                <w:bCs/>
                <w:color w:val="000000"/>
                <w:sz w:val="20"/>
                <w:szCs w:val="20"/>
              </w:rPr>
              <w:t>0.336***</w:t>
            </w:r>
          </w:p>
        </w:tc>
        <w:tc>
          <w:tcPr>
            <w:tcW w:w="1300" w:type="dxa"/>
            <w:tcBorders>
              <w:top w:val="nil"/>
              <w:left w:val="nil"/>
              <w:bottom w:val="single" w:sz="4" w:space="0" w:color="auto"/>
              <w:right w:val="single" w:sz="4" w:space="0" w:color="auto"/>
            </w:tcBorders>
            <w:shd w:val="clear" w:color="auto" w:fill="auto"/>
            <w:noWrap/>
            <w:vAlign w:val="center"/>
            <w:hideMark/>
          </w:tcPr>
          <w:p w14:paraId="0AA4428B" w14:textId="61E222E3" w:rsidR="0029010F" w:rsidRPr="007E02BC" w:rsidRDefault="0029010F">
            <w:pPr>
              <w:jc w:val="center"/>
              <w:rPr>
                <w:b/>
                <w:bCs/>
                <w:color w:val="000000"/>
                <w:sz w:val="20"/>
                <w:szCs w:val="20"/>
              </w:rPr>
            </w:pPr>
            <w:r>
              <w:rPr>
                <w:b/>
                <w:bCs/>
                <w:color w:val="000000"/>
                <w:sz w:val="20"/>
                <w:szCs w:val="20"/>
              </w:rPr>
              <w:t>-0.292***</w:t>
            </w:r>
          </w:p>
        </w:tc>
      </w:tr>
    </w:tbl>
    <w:p w14:paraId="41B8D08E" w14:textId="77777777" w:rsidR="009E3342" w:rsidRPr="00C25F1C" w:rsidRDefault="009E3342" w:rsidP="009E3342">
      <w:pPr>
        <w:rPr>
          <w:rFonts w:asciiTheme="minorHAnsi" w:hAnsiTheme="minorHAnsi" w:cstheme="minorHAnsi"/>
        </w:rPr>
      </w:pPr>
    </w:p>
    <w:p w14:paraId="536710F4" w14:textId="77777777" w:rsidR="00C111C4" w:rsidRPr="00C25F1C" w:rsidRDefault="00C111C4" w:rsidP="009E3342">
      <w:pPr>
        <w:rPr>
          <w:rFonts w:asciiTheme="minorHAnsi" w:hAnsiTheme="minorHAnsi" w:cstheme="minorHAnsi"/>
        </w:rPr>
      </w:pPr>
    </w:p>
    <w:p w14:paraId="5381A8DF" w14:textId="08743270" w:rsidR="00C111C4" w:rsidRPr="00C111C4" w:rsidRDefault="00C111C4" w:rsidP="00C111C4">
      <w:pPr>
        <w:rPr>
          <w:b/>
          <w:bCs/>
        </w:rPr>
      </w:pPr>
      <w:r w:rsidRPr="00C111C4">
        <w:rPr>
          <w:b/>
          <w:bCs/>
        </w:rPr>
        <w:t xml:space="preserve">Figure 5. </w:t>
      </w:r>
      <w:r w:rsidRPr="00C111C4">
        <w:t xml:space="preserve">Relationship between </w:t>
      </w:r>
      <w:r w:rsidR="00854221">
        <w:t>RGR</w:t>
      </w:r>
      <w:r w:rsidRPr="00C111C4">
        <w:t xml:space="preserve"> plasticity (RDPI of CC-DD) and a) proportion </w:t>
      </w:r>
      <w:r w:rsidR="00854221">
        <w:t xml:space="preserve">alive, </w:t>
      </w:r>
      <w:r w:rsidRPr="00C111C4">
        <w:t xml:space="preserve">b) proportion </w:t>
      </w:r>
      <w:r w:rsidR="00854221">
        <w:t>flowered</w:t>
      </w:r>
      <w:r w:rsidR="00F342F7">
        <w:t>, and c) spring VPD CV</w:t>
      </w:r>
      <w:r w:rsidRPr="00C111C4">
        <w:t xml:space="preserve"> for eleven populations of </w:t>
      </w:r>
      <w:r w:rsidRPr="00C111C4">
        <w:rPr>
          <w:i/>
          <w:iCs/>
        </w:rPr>
        <w:t>P. patagonica</w:t>
      </w:r>
      <w:r w:rsidRPr="00C111C4">
        <w:t>. Proportion alive was measured on day 50. Grey areas indicate 95% confidence intervals.</w:t>
      </w:r>
    </w:p>
    <w:p w14:paraId="22D1E90E" w14:textId="1B6B3DAB" w:rsidR="00E0653A" w:rsidRDefault="00BD6786" w:rsidP="00E0653A">
      <w:pPr>
        <w:rPr>
          <w:rFonts w:asciiTheme="minorHAnsi" w:hAnsiTheme="minorHAnsi" w:cstheme="minorHAnsi"/>
        </w:rPr>
      </w:pPr>
      <w:r w:rsidRPr="00854221">
        <w:rPr>
          <w:rFonts w:asciiTheme="minorHAnsi" w:hAnsiTheme="minorHAnsi" w:cstheme="minorHAnsi"/>
          <w:noProof/>
        </w:rPr>
        <mc:AlternateContent>
          <mc:Choice Requires="wpg">
            <w:drawing>
              <wp:anchor distT="0" distB="0" distL="114300" distR="114300" simplePos="0" relativeHeight="251722752" behindDoc="0" locked="0" layoutInCell="1" allowOverlap="1" wp14:anchorId="0D8E9574" wp14:editId="5682FCE3">
                <wp:simplePos x="0" y="0"/>
                <wp:positionH relativeFrom="margin">
                  <wp:align>left</wp:align>
                </wp:positionH>
                <wp:positionV relativeFrom="paragraph">
                  <wp:posOffset>87792</wp:posOffset>
                </wp:positionV>
                <wp:extent cx="11453495" cy="6125210"/>
                <wp:effectExtent l="0" t="0" r="0" b="0"/>
                <wp:wrapNone/>
                <wp:docPr id="30" name="Group 29">
                  <a:extLst xmlns:a="http://schemas.openxmlformats.org/drawingml/2006/main">
                    <a:ext uri="{FF2B5EF4-FFF2-40B4-BE49-F238E27FC236}">
                      <a16:creationId xmlns:a16="http://schemas.microsoft.com/office/drawing/2014/main" id="{E3747251-E8A6-585A-3DC9-C18AD6BD7291}"/>
                    </a:ext>
                  </a:extLst>
                </wp:docPr>
                <wp:cNvGraphicFramePr/>
                <a:graphic xmlns:a="http://schemas.openxmlformats.org/drawingml/2006/main">
                  <a:graphicData uri="http://schemas.microsoft.com/office/word/2010/wordprocessingGroup">
                    <wpg:wgp>
                      <wpg:cNvGrpSpPr/>
                      <wpg:grpSpPr>
                        <a:xfrm>
                          <a:off x="0" y="0"/>
                          <a:ext cx="11453495" cy="6125210"/>
                          <a:chOff x="0" y="0"/>
                          <a:chExt cx="11453555" cy="6125618"/>
                        </a:xfrm>
                      </wpg:grpSpPr>
                      <pic:pic xmlns:pic="http://schemas.openxmlformats.org/drawingml/2006/picture">
                        <pic:nvPicPr>
                          <pic:cNvPr id="1447853514" name="Graphic 20">
                            <a:extLst>
                              <a:ext uri="{FF2B5EF4-FFF2-40B4-BE49-F238E27FC236}">
                                <a16:creationId xmlns:a16="http://schemas.microsoft.com/office/drawing/2014/main" id="{11020C29-252E-37FB-6139-B52F75BBD100}"/>
                              </a:ext>
                            </a:extLst>
                          </pic:cNvPr>
                          <pic:cNvPicPr>
                            <a:picLocks noChangeAspect="1"/>
                          </pic:cNvPicPr>
                        </pic:nvPicPr>
                        <pic:blipFill>
                          <a:blip r:embed="rId60">
                            <a:extLst>
                              <a:ext uri="{96DAC541-7B7A-43D3-8B79-37D633B846F1}">
                                <asvg:svgBlip xmlns:asvg="http://schemas.microsoft.com/office/drawing/2016/SVG/main" r:embed="rId61"/>
                              </a:ext>
                            </a:extLst>
                          </a:blip>
                          <a:stretch>
                            <a:fillRect/>
                          </a:stretch>
                        </pic:blipFill>
                        <pic:spPr>
                          <a:xfrm>
                            <a:off x="0" y="0"/>
                            <a:ext cx="2971800" cy="2971800"/>
                          </a:xfrm>
                          <a:prstGeom prst="rect">
                            <a:avLst/>
                          </a:prstGeom>
                        </pic:spPr>
                      </pic:pic>
                      <wps:wsp>
                        <wps:cNvPr id="67650905" name="TextBox 9">
                          <a:extLst>
                            <a:ext uri="{FF2B5EF4-FFF2-40B4-BE49-F238E27FC236}">
                              <a16:creationId xmlns:a16="http://schemas.microsoft.com/office/drawing/2014/main" id="{672B478A-7033-112A-125A-54F3B7452165}"/>
                            </a:ext>
                          </a:extLst>
                        </wps:cNvPr>
                        <wps:cNvSpPr txBox="1"/>
                        <wps:spPr>
                          <a:xfrm>
                            <a:off x="9840499" y="5871702"/>
                            <a:ext cx="1613056" cy="253916"/>
                          </a:xfrm>
                          <a:prstGeom prst="rect">
                            <a:avLst/>
                          </a:prstGeom>
                          <a:noFill/>
                        </wps:spPr>
                        <wps:txbx>
                          <w:txbxContent>
                            <w:p w14:paraId="3934A95D"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 xml:space="preserve">R = </w:t>
                              </w:r>
                              <w:proofErr w:type="gramStart"/>
                              <w:r>
                                <w:rPr>
                                  <w:rFonts w:ascii="Helvetica" w:hAnsi="Helvetica" w:cstheme="minorBidi"/>
                                  <w:color w:val="000000" w:themeColor="text1"/>
                                  <w:kern w:val="24"/>
                                  <w:sz w:val="21"/>
                                  <w:szCs w:val="21"/>
                                </w:rPr>
                                <w:t>0.111 ,</w:t>
                              </w:r>
                              <w:proofErr w:type="gramEnd"/>
                              <w:r>
                                <w:rPr>
                                  <w:rFonts w:ascii="Helvetica" w:hAnsi="Helvetica" w:cstheme="minorBidi"/>
                                  <w:color w:val="000000" w:themeColor="text1"/>
                                  <w:kern w:val="24"/>
                                  <w:sz w:val="21"/>
                                  <w:szCs w:val="21"/>
                                </w:rPr>
                                <w:t xml:space="preserve"> P = 0.0079</w:t>
                              </w:r>
                            </w:p>
                          </w:txbxContent>
                        </wps:txbx>
                        <wps:bodyPr wrap="square" rtlCol="0">
                          <a:spAutoFit/>
                        </wps:bodyPr>
                      </wps:wsp>
                      <wps:wsp>
                        <wps:cNvPr id="795584878" name="TextBox 14">
                          <a:extLst>
                            <a:ext uri="{FF2B5EF4-FFF2-40B4-BE49-F238E27FC236}">
                              <a16:creationId xmlns:a16="http://schemas.microsoft.com/office/drawing/2014/main" id="{6C1ADC34-7E05-5A56-1576-05C569C3A3F0}"/>
                            </a:ext>
                          </a:extLst>
                        </wps:cNvPr>
                        <wps:cNvSpPr txBox="1"/>
                        <wps:spPr>
                          <a:xfrm>
                            <a:off x="422335" y="20360"/>
                            <a:ext cx="541276" cy="246221"/>
                          </a:xfrm>
                          <a:prstGeom prst="rect">
                            <a:avLst/>
                          </a:prstGeom>
                          <a:noFill/>
                        </wps:spPr>
                        <wps:txbx>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wps:txbx>
                        <wps:bodyPr wrap="square" rtlCol="0">
                          <a:spAutoFit/>
                        </wps:bodyPr>
                      </wps:wsp>
                      <wps:wsp>
                        <wps:cNvPr id="1864977481" name="TextBox 15">
                          <a:extLst>
                            <a:ext uri="{FF2B5EF4-FFF2-40B4-BE49-F238E27FC236}">
                              <a16:creationId xmlns:a16="http://schemas.microsoft.com/office/drawing/2014/main" id="{B843278E-890B-B03A-432C-1DCE8681A82A}"/>
                            </a:ext>
                          </a:extLst>
                        </wps:cNvPr>
                        <wps:cNvSpPr txBox="1"/>
                        <wps:spPr>
                          <a:xfrm>
                            <a:off x="1052807" y="20360"/>
                            <a:ext cx="1948725" cy="253916"/>
                          </a:xfrm>
                          <a:prstGeom prst="rect">
                            <a:avLst/>
                          </a:prstGeom>
                          <a:noFill/>
                        </wps:spPr>
                        <wps:txbx>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wps:txbx>
                        <wps:bodyPr wrap="square" rtlCol="0">
                          <a:spAutoFit/>
                        </wps:bodyPr>
                      </wps:wsp>
                      <pic:pic xmlns:pic="http://schemas.openxmlformats.org/drawingml/2006/picture">
                        <pic:nvPicPr>
                          <pic:cNvPr id="931685296" name="Graphic 22">
                            <a:extLst>
                              <a:ext uri="{FF2B5EF4-FFF2-40B4-BE49-F238E27FC236}">
                                <a16:creationId xmlns:a16="http://schemas.microsoft.com/office/drawing/2014/main" id="{F2513A93-BD73-B16A-8305-8950A9F59D17}"/>
                              </a:ext>
                            </a:extLst>
                          </pic:cNvPr>
                          <pic:cNvPicPr>
                            <a:picLocks noChangeAspect="1"/>
                          </pic:cNvPicPr>
                        </pic:nvPicPr>
                        <pic:blipFill>
                          <a:blip r:embed="rId62">
                            <a:extLst>
                              <a:ext uri="{96DAC541-7B7A-43D3-8B79-37D633B846F1}">
                                <asvg:svgBlip xmlns:asvg="http://schemas.microsoft.com/office/drawing/2016/SVG/main" r:embed="rId63"/>
                              </a:ext>
                            </a:extLst>
                          </a:blip>
                          <a:stretch>
                            <a:fillRect/>
                          </a:stretch>
                        </pic:blipFill>
                        <pic:spPr>
                          <a:xfrm>
                            <a:off x="2971800" y="0"/>
                            <a:ext cx="2971800" cy="2971800"/>
                          </a:xfrm>
                          <a:prstGeom prst="rect">
                            <a:avLst/>
                          </a:prstGeom>
                        </pic:spPr>
                      </pic:pic>
                      <wps:wsp>
                        <wps:cNvPr id="1725924228" name="TextBox 23">
                          <a:extLst>
                            <a:ext uri="{FF2B5EF4-FFF2-40B4-BE49-F238E27FC236}">
                              <a16:creationId xmlns:a16="http://schemas.microsoft.com/office/drawing/2014/main" id="{4EADD463-316C-C672-3F06-528AD241FF26}"/>
                            </a:ext>
                          </a:extLst>
                        </wps:cNvPr>
                        <wps:cNvSpPr txBox="1"/>
                        <wps:spPr>
                          <a:xfrm>
                            <a:off x="3466212" y="20360"/>
                            <a:ext cx="541276" cy="246221"/>
                          </a:xfrm>
                          <a:prstGeom prst="rect">
                            <a:avLst/>
                          </a:prstGeom>
                          <a:noFill/>
                        </wps:spPr>
                        <wps:txbx>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wps:txbx>
                        <wps:bodyPr wrap="square" rtlCol="0">
                          <a:spAutoFit/>
                        </wps:bodyPr>
                      </wps:wsp>
                      <wps:wsp>
                        <wps:cNvPr id="239100081" name="TextBox 24">
                          <a:extLst>
                            <a:ext uri="{FF2B5EF4-FFF2-40B4-BE49-F238E27FC236}">
                              <a16:creationId xmlns:a16="http://schemas.microsoft.com/office/drawing/2014/main" id="{D7FC5616-6BDF-F4B9-F7A3-3A6F4D08C5C3}"/>
                            </a:ext>
                          </a:extLst>
                        </wps:cNvPr>
                        <wps:cNvSpPr txBox="1"/>
                        <wps:spPr>
                          <a:xfrm>
                            <a:off x="3916430" y="20360"/>
                            <a:ext cx="1948725" cy="253916"/>
                          </a:xfrm>
                          <a:prstGeom prst="rect">
                            <a:avLst/>
                          </a:prstGeom>
                          <a:noFill/>
                        </wps:spPr>
                        <wps:txbx>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wps:txbx>
                        <wps:bodyPr wrap="square" rtlCol="0">
                          <a:spAutoFit/>
                        </wps:bodyPr>
                      </wps:wsp>
                      <pic:pic xmlns:pic="http://schemas.openxmlformats.org/drawingml/2006/picture">
                        <pic:nvPicPr>
                          <pic:cNvPr id="1733052009" name="Graphic 26">
                            <a:extLst>
                              <a:ext uri="{FF2B5EF4-FFF2-40B4-BE49-F238E27FC236}">
                                <a16:creationId xmlns:a16="http://schemas.microsoft.com/office/drawing/2014/main" id="{39CF2FFE-EB88-428A-29E6-E1D4EE0D6C1A}"/>
                              </a:ext>
                            </a:extLst>
                          </pic:cNvPr>
                          <pic:cNvPicPr>
                            <a:picLocks noChangeAspect="1"/>
                          </pic:cNvPicPr>
                        </pic:nvPicPr>
                        <pic:blipFill>
                          <a:blip r:embed="rId64">
                            <a:extLst>
                              <a:ext uri="{96DAC541-7B7A-43D3-8B79-37D633B846F1}">
                                <asvg:svgBlip xmlns:asvg="http://schemas.microsoft.com/office/drawing/2016/SVG/main" r:embed="rId65"/>
                              </a:ext>
                            </a:extLst>
                          </a:blip>
                          <a:stretch>
                            <a:fillRect/>
                          </a:stretch>
                        </pic:blipFill>
                        <pic:spPr>
                          <a:xfrm>
                            <a:off x="0" y="2992160"/>
                            <a:ext cx="2971800" cy="2971800"/>
                          </a:xfrm>
                          <a:prstGeom prst="rect">
                            <a:avLst/>
                          </a:prstGeom>
                        </pic:spPr>
                      </pic:pic>
                      <wps:wsp>
                        <wps:cNvPr id="425041140" name="TextBox 27">
                          <a:extLst>
                            <a:ext uri="{FF2B5EF4-FFF2-40B4-BE49-F238E27FC236}">
                              <a16:creationId xmlns:a16="http://schemas.microsoft.com/office/drawing/2014/main" id="{0091D53D-B2B5-5758-1F1C-DDA18C1585B0}"/>
                            </a:ext>
                          </a:extLst>
                        </wps:cNvPr>
                        <wps:cNvSpPr txBox="1"/>
                        <wps:spPr>
                          <a:xfrm>
                            <a:off x="503270" y="3046721"/>
                            <a:ext cx="541276" cy="246221"/>
                          </a:xfrm>
                          <a:prstGeom prst="rect">
                            <a:avLst/>
                          </a:prstGeom>
                          <a:noFill/>
                        </wps:spPr>
                        <wps:txbx>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wps:txbx>
                        <wps:bodyPr wrap="square" rtlCol="0">
                          <a:spAutoFit/>
                        </wps:bodyPr>
                      </wps:wsp>
                      <wps:wsp>
                        <wps:cNvPr id="1136495695" name="TextBox 28">
                          <a:extLst>
                            <a:ext uri="{FF2B5EF4-FFF2-40B4-BE49-F238E27FC236}">
                              <a16:creationId xmlns:a16="http://schemas.microsoft.com/office/drawing/2014/main" id="{9AD19EB2-E006-BA04-3E67-F4A3BAD7A6A0}"/>
                            </a:ext>
                          </a:extLst>
                        </wps:cNvPr>
                        <wps:cNvSpPr txBox="1"/>
                        <wps:spPr>
                          <a:xfrm>
                            <a:off x="963611" y="3046721"/>
                            <a:ext cx="1948725" cy="253916"/>
                          </a:xfrm>
                          <a:prstGeom prst="rect">
                            <a:avLst/>
                          </a:prstGeom>
                          <a:noFill/>
                        </wps:spPr>
                        <wps:txbx>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wps:txbx>
                        <wps:bodyPr wrap="square" rtlCol="0">
                          <a:spAutoFit/>
                        </wps:bodyPr>
                      </wps:wsp>
                    </wpg:wgp>
                  </a:graphicData>
                </a:graphic>
              </wp:anchor>
            </w:drawing>
          </mc:Choice>
          <mc:Fallback>
            <w:pict>
              <v:group w14:anchorId="0D8E9574" id="Group 29" o:spid="_x0000_s1101" style="position:absolute;margin-left:0;margin-top:6.9pt;width:901.85pt;height:482.3pt;z-index:251722752;mso-position-horizontal:left;mso-position-horizontal-relative:margin" coordsize="114535,61256"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">
                <v:shape id="Graphic 20" o:spid="_x0000_s1102" type="#_x0000_t75" style="position:absolute;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">
                  <v:imagedata r:id="rId66" o:title=""/>
                </v:shape>
                <v:shape id="TextBox 9" o:spid="_x0000_s1103" type="#_x0000_t202" style="position:absolute;left:98404;top:58717;width:16131;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" filled="f" stroked="f">
                  <v:textbox style="mso-fit-shape-to-text:t">
                    <w:txbxContent>
                      <w:p w14:paraId="3934A95D"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 xml:space="preserve">R = </w:t>
                        </w:r>
                        <w:proofErr w:type="gramStart"/>
                        <w:r>
                          <w:rPr>
                            <w:rFonts w:ascii="Helvetica" w:hAnsi="Helvetica" w:cstheme="minorBidi"/>
                            <w:color w:val="000000" w:themeColor="text1"/>
                            <w:kern w:val="24"/>
                            <w:sz w:val="21"/>
                            <w:szCs w:val="21"/>
                          </w:rPr>
                          <w:t>0.111 ,</w:t>
                        </w:r>
                        <w:proofErr w:type="gramEnd"/>
                        <w:r>
                          <w:rPr>
                            <w:rFonts w:ascii="Helvetica" w:hAnsi="Helvetica" w:cstheme="minorBidi"/>
                            <w:color w:val="000000" w:themeColor="text1"/>
                            <w:kern w:val="24"/>
                            <w:sz w:val="21"/>
                            <w:szCs w:val="21"/>
                          </w:rPr>
                          <w:t xml:space="preserve"> P = 0.0079</w:t>
                        </w:r>
                      </w:p>
                    </w:txbxContent>
                  </v:textbox>
                </v:shape>
                <v:shape id="TextBox 14" o:spid="_x0000_s1104" type="#_x0000_t202" style="position:absolute;left:4223;top:203;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" filled="f" stroked="f">
                  <v:textbox style="mso-fit-shape-to-text:t">
                    <w:txbxContent>
                      <w:p w14:paraId="345227E2"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a)</w:t>
                        </w:r>
                      </w:p>
                    </w:txbxContent>
                  </v:textbox>
                </v:shape>
                <v:shape id="TextBox 15" o:spid="_x0000_s1105" type="#_x0000_t202" style="position:absolute;left:10528;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" filled="f" stroked="f">
                  <v:textbox style="mso-fit-shape-to-text:t">
                    <w:txbxContent>
                      <w:p w14:paraId="4ED0CD70"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129, P = 0.0021</w:t>
                        </w:r>
                      </w:p>
                    </w:txbxContent>
                  </v:textbox>
                </v:shape>
                <v:shape id="Graphic 22" o:spid="_x0000_s1106" type="#_x0000_t75" style="position:absolute;left:29718;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">
                  <v:imagedata r:id="rId67" o:title=""/>
                </v:shape>
                <v:shape id="TextBox 23" o:spid="_x0000_s1107" type="#_x0000_t202" style="position:absolute;left:34662;top:203;width:5412;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" filled="f" stroked="f">
                  <v:textbox style="mso-fit-shape-to-text:t">
                    <w:txbxContent>
                      <w:p w14:paraId="3B660E57"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b)</w:t>
                        </w:r>
                      </w:p>
                    </w:txbxContent>
                  </v:textbox>
                </v:shape>
                <v:shape id="TextBox 24" o:spid="_x0000_s1108" type="#_x0000_t202" style="position:absolute;left:39164;top:203;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" filled="f" stroked="f">
                  <v:textbox style="mso-fit-shape-to-text:t">
                    <w:txbxContent>
                      <w:p w14:paraId="5540F27A"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336, P = 2.2E-16</w:t>
                        </w:r>
                      </w:p>
                    </w:txbxContent>
                  </v:textbox>
                </v:shape>
                <v:shape id="Graphic 26" o:spid="_x0000_s1109" type="#_x0000_t75" style="position:absolute;top:29921;width:29718;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">
                  <v:imagedata r:id="rId68" o:title=""/>
                </v:shape>
                <v:shape id="TextBox 27" o:spid="_x0000_s1110" type="#_x0000_t202" style="position:absolute;left:5032;top:30467;width:541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" filled="f" stroked="f">
                  <v:textbox style="mso-fit-shape-to-text:t">
                    <w:txbxContent>
                      <w:p w14:paraId="37A3081D" w14:textId="77777777" w:rsidR="00854221" w:rsidRDefault="00854221" w:rsidP="00854221">
                        <w:pPr>
                          <w:rPr>
                            <w:rFonts w:ascii="Helvetica" w:hAnsi="Helvetica" w:cstheme="minorBidi"/>
                            <w:b/>
                            <w:bCs/>
                            <w:color w:val="000000" w:themeColor="text1"/>
                            <w:kern w:val="24"/>
                            <w:sz w:val="20"/>
                            <w:szCs w:val="20"/>
                          </w:rPr>
                        </w:pPr>
                        <w:r>
                          <w:rPr>
                            <w:rFonts w:ascii="Helvetica" w:hAnsi="Helvetica" w:cstheme="minorBidi"/>
                            <w:b/>
                            <w:bCs/>
                            <w:color w:val="000000" w:themeColor="text1"/>
                            <w:kern w:val="24"/>
                            <w:sz w:val="20"/>
                            <w:szCs w:val="20"/>
                          </w:rPr>
                          <w:t>c)</w:t>
                        </w:r>
                      </w:p>
                    </w:txbxContent>
                  </v:textbox>
                </v:shape>
                <v:shape id="TextBox 28" o:spid="_x0000_s1111" type="#_x0000_t202" style="position:absolute;left:9636;top:30467;width:19487;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" filled="f" stroked="f">
                  <v:textbox style="mso-fit-shape-to-text:t">
                    <w:txbxContent>
                      <w:p w14:paraId="047B198E" w14:textId="77777777" w:rsidR="00854221" w:rsidRDefault="00854221" w:rsidP="00854221">
                        <w:pPr>
                          <w:rPr>
                            <w:rFonts w:ascii="Helvetica" w:hAnsi="Helvetica" w:cstheme="minorBidi"/>
                            <w:color w:val="000000" w:themeColor="text1"/>
                            <w:kern w:val="24"/>
                            <w:sz w:val="21"/>
                            <w:szCs w:val="21"/>
                          </w:rPr>
                        </w:pPr>
                        <w:r>
                          <w:rPr>
                            <w:rFonts w:ascii="Helvetica" w:hAnsi="Helvetica" w:cstheme="minorBidi"/>
                            <w:color w:val="000000" w:themeColor="text1"/>
                            <w:kern w:val="24"/>
                            <w:sz w:val="21"/>
                            <w:szCs w:val="21"/>
                          </w:rPr>
                          <w:t>R = -0.292, P = 2.2E-16</w:t>
                        </w:r>
                      </w:p>
                    </w:txbxContent>
                  </v:textbox>
                </v:shape>
                <w10:wrap anchorx="margin"/>
              </v:group>
            </w:pict>
          </mc:Fallback>
        </mc:AlternateContent>
      </w:r>
    </w:p>
    <w:p w14:paraId="73E786C0" w14:textId="314ABE17" w:rsidR="0025267C" w:rsidRPr="00E0653A" w:rsidRDefault="0025267C"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284935">
          <w:pgSz w:w="12240" w:h="15840"/>
          <w:pgMar w:top="1440" w:right="1440" w:bottom="1440" w:left="1440" w:header="720" w:footer="720" w:gutter="0"/>
          <w:lnNumType w:countBy="1" w:restart="continuous"/>
          <w:cols w:space="720"/>
          <w:docGrid w:linePitch="360"/>
        </w:sectPr>
      </w:pPr>
    </w:p>
    <w:p w14:paraId="1881801D" w14:textId="51F239D1" w:rsidR="005B063B" w:rsidRPr="008456DC" w:rsidRDefault="00C001B9" w:rsidP="003F3418">
      <w:pPr>
        <w:pStyle w:val="Heading2"/>
        <w:spacing w:line="480" w:lineRule="auto"/>
        <w:rPr>
          <w:rFonts w:ascii="Times New Roman" w:hAnsi="Times New Roman" w:cs="Times New Roman"/>
          <w:sz w:val="32"/>
          <w:szCs w:val="32"/>
        </w:rPr>
      </w:pPr>
      <w:r w:rsidRPr="008456DC">
        <w:rPr>
          <w:rFonts w:ascii="Times New Roman" w:hAnsi="Times New Roman" w:cs="Times New Roman"/>
          <w:sz w:val="32"/>
          <w:szCs w:val="32"/>
        </w:rPr>
        <w:lastRenderedPageBreak/>
        <w:t>Discussion</w:t>
      </w:r>
    </w:p>
    <w:p w14:paraId="10E06C6E" w14:textId="49557F7F" w:rsidR="006D5CF9" w:rsidRDefault="008C7FA4" w:rsidP="007151EC">
      <w:pPr>
        <w:spacing w:line="480" w:lineRule="auto"/>
        <w:ind w:firstLine="360"/>
      </w:pPr>
      <w:r w:rsidRPr="0024052D">
        <w:t xml:space="preserve">As climate change rapidly progresses, </w:t>
      </w:r>
      <w:r w:rsidRPr="0024052D">
        <w:rPr>
          <w:bCs/>
        </w:rPr>
        <w:t xml:space="preserve">elevated aridity </w:t>
      </w:r>
      <w:r w:rsidR="001B55CA">
        <w:rPr>
          <w:bCs/>
        </w:rPr>
        <w:t xml:space="preserve">is </w:t>
      </w:r>
      <w:r w:rsidRPr="0024052D">
        <w:rPr>
          <w:bCs/>
        </w:rPr>
        <w:t>an increasingly common phenomenon</w:t>
      </w:r>
      <w:r w:rsidR="001B55CA">
        <w:rPr>
          <w:bCs/>
        </w:rPr>
        <w:t xml:space="preserve"> </w:t>
      </w:r>
      <w:r w:rsidRPr="0024052D">
        <w:rPr>
          <w:bCs/>
        </w:rPr>
        <w:t xml:space="preserve">and can have profound consequence for the stability of </w:t>
      </w:r>
      <w:r w:rsidR="00416793">
        <w:rPr>
          <w:bCs/>
        </w:rPr>
        <w:t>plant populations and communities</w:t>
      </w:r>
      <w:r w:rsidRPr="0024052D">
        <w:rPr>
          <w:bCs/>
        </w:rPr>
        <w:t>.</w:t>
      </w:r>
      <w:r w:rsidR="00251B48" w:rsidRPr="0024052D">
        <w:t xml:space="preserve"> </w:t>
      </w:r>
      <w:r w:rsidRPr="0024052D">
        <w:t>To predict and manage biodiversity, it is critical to understand the mechanisms that generate resilience to climate change. Transgenerational plasticit</w:t>
      </w:r>
      <w:r w:rsidR="00251B48" w:rsidRPr="0024052D">
        <w:t xml:space="preserve">y </w:t>
      </w:r>
      <w:r w:rsidRPr="0024052D">
        <w:t>may be one mechanism by which species can withstand rapidly changing environment</w:t>
      </w:r>
      <w:r w:rsidR="00251B48" w:rsidRPr="0024052D">
        <w:t xml:space="preserve">s </w:t>
      </w:r>
      <w:r w:rsidR="00251B48" w:rsidRPr="0024052D">
        <w:fldChar w:fldCharType="begin"/>
      </w:r>
      <w:r w:rsidR="00973E52">
        <w:instrText xml:space="preserve"> ADDIN ZOTERO_ITEM CSL_CITATION {"citationID":"ImJ4NpQB","properties":{"formattedCitation":"(Herman &amp; Sultan, 2011)","plainCitation":"(Herman &amp; Sultan, 2011)","noteIndex":0},"citationItems":[{"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schema":"https://github.com/citation-style-language/schema/raw/master/csl-citation.json"} </w:instrText>
      </w:r>
      <w:r w:rsidR="00251B48" w:rsidRPr="0024052D">
        <w:fldChar w:fldCharType="separate"/>
      </w:r>
      <w:r w:rsidR="00973E52">
        <w:rPr>
          <w:noProof/>
        </w:rPr>
        <w:t>(Herman &amp; Sultan, 2011)</w:t>
      </w:r>
      <w:r w:rsidR="00251B48" w:rsidRPr="0024052D">
        <w:fldChar w:fldCharType="end"/>
      </w:r>
      <w:r w:rsidR="007229AD" w:rsidRPr="0024052D">
        <w:t>. Here, w</w:t>
      </w:r>
      <w:r w:rsidR="00705047" w:rsidRPr="0024052D">
        <w:t>e used</w:t>
      </w:r>
      <w:r w:rsidR="00E371FB" w:rsidRPr="0024052D">
        <w:t xml:space="preserve"> 11 populations</w:t>
      </w:r>
      <w:r w:rsidR="00705047" w:rsidRPr="0024052D">
        <w:t xml:space="preserve"> of </w:t>
      </w:r>
      <w:r w:rsidR="00705047" w:rsidRPr="0024052D">
        <w:rPr>
          <w:i/>
          <w:iCs/>
        </w:rPr>
        <w:t>Plantago patagonica</w:t>
      </w:r>
      <w:r w:rsidR="00E371FB" w:rsidRPr="0024052D">
        <w:t xml:space="preserve"> </w:t>
      </w:r>
      <w:r w:rsidR="00705047" w:rsidRPr="0024052D">
        <w:t xml:space="preserve">sourced across a </w:t>
      </w:r>
      <w:r w:rsidR="004F003B" w:rsidRPr="0024052D">
        <w:t xml:space="preserve">spring </w:t>
      </w:r>
      <w:r w:rsidR="00705047" w:rsidRPr="0024052D">
        <w:t xml:space="preserve">VPD </w:t>
      </w:r>
      <w:r w:rsidR="004F003B" w:rsidRPr="0024052D">
        <w:t xml:space="preserve">variability </w:t>
      </w:r>
      <w:r w:rsidR="00705047" w:rsidRPr="0024052D">
        <w:t xml:space="preserve">gradient and exposed to fully factorial, multi-generation </w:t>
      </w:r>
      <w:r w:rsidR="00254397" w:rsidRPr="0024052D">
        <w:t>water limitation</w:t>
      </w:r>
      <w:r w:rsidR="00705047" w:rsidRPr="0024052D">
        <w:t xml:space="preserve"> experiment, to ask: </w:t>
      </w:r>
      <w:r w:rsidR="00AE72A7">
        <w:t>1</w:t>
      </w:r>
      <w:r w:rsidR="0024052D" w:rsidRPr="0024052D">
        <w:t xml:space="preserve">) Is there evidence of TGP in response to water limitation in </w:t>
      </w:r>
      <w:r w:rsidR="0024052D" w:rsidRPr="0024052D">
        <w:rPr>
          <w:i/>
          <w:iCs/>
        </w:rPr>
        <w:t>P. patagonica</w:t>
      </w:r>
      <w:r w:rsidR="0024052D" w:rsidRPr="0024052D">
        <w:t>? 2) Does collection site climate variability predict the magnitude of the TGP response to water limitation? and 3) Is TGP response to water limitation adaptive?</w:t>
      </w:r>
      <w:r w:rsidR="00463E98">
        <w:t xml:space="preserve"> </w:t>
      </w:r>
    </w:p>
    <w:p w14:paraId="268E5DD6" w14:textId="03D13CB8" w:rsidR="00EE6513" w:rsidRDefault="006249C9" w:rsidP="00360118">
      <w:pPr>
        <w:spacing w:line="480" w:lineRule="auto"/>
        <w:ind w:firstLine="360"/>
      </w:pPr>
      <w:r>
        <w:t xml:space="preserve">We found evidence of transgenerational plasticity in </w:t>
      </w:r>
      <w:r w:rsidRPr="00493535">
        <w:rPr>
          <w:i/>
          <w:iCs/>
        </w:rPr>
        <w:t>P. patagonica</w:t>
      </w:r>
      <w:r>
        <w:t xml:space="preserve"> that suggests</w:t>
      </w:r>
      <w:r w:rsidR="00447AE0">
        <w:t xml:space="preserve"> water limitation </w:t>
      </w:r>
      <w:r w:rsidR="004E53D9">
        <w:t xml:space="preserve">over multiple generations </w:t>
      </w:r>
      <w:r w:rsidR="00447AE0">
        <w:t>has significant negative effects on the repr</w:t>
      </w:r>
      <w:r w:rsidR="00732958">
        <w:t>oductive output</w:t>
      </w:r>
      <w:r w:rsidR="0059049E">
        <w:t xml:space="preserve"> regardless of home site climate (Figure </w:t>
      </w:r>
      <w:r w:rsidR="00FC3B87">
        <w:t>3I). Additionally, we found</w:t>
      </w:r>
      <w:r w:rsidR="00781D8D">
        <w:t xml:space="preserve"> that home site variability </w:t>
      </w:r>
      <w:r w:rsidR="00FE1EE7">
        <w:t xml:space="preserve">modulates </w:t>
      </w:r>
      <w:r w:rsidR="005E3A0B">
        <w:t>transgenerational responses in traits related to growth and resource allocation</w:t>
      </w:r>
      <w:r w:rsidR="004E53D9">
        <w:t xml:space="preserve"> </w:t>
      </w:r>
      <w:r w:rsidR="004E53D9">
        <w:t>(Figure</w:t>
      </w:r>
      <w:r w:rsidR="004E53D9" w:rsidRPr="00463E98">
        <w:t xml:space="preserve"> 4)</w:t>
      </w:r>
      <w:r w:rsidR="005E3A0B">
        <w:t>, but not</w:t>
      </w:r>
      <w:r w:rsidR="00FD1C20">
        <w:t xml:space="preserve"> in reproductive traits</w:t>
      </w:r>
      <w:r w:rsidR="004E53D9">
        <w:t xml:space="preserve"> (Table 2). </w:t>
      </w:r>
      <w:r w:rsidR="00C92FC6">
        <w:t xml:space="preserve">Overall, </w:t>
      </w:r>
      <w:r w:rsidR="00C92FC6" w:rsidRPr="007D1C63">
        <w:rPr>
          <w:i/>
          <w:iCs/>
        </w:rPr>
        <w:t>P. patagonica</w:t>
      </w:r>
      <w:r w:rsidR="007D1C63">
        <w:t xml:space="preserve"> only expressed a small of amount of transgenerational plasticity</w:t>
      </w:r>
      <w:r w:rsidR="00313107">
        <w:t xml:space="preserve">. </w:t>
      </w:r>
      <w:r w:rsidR="00062B47">
        <w:t>M</w:t>
      </w:r>
      <w:r w:rsidR="007D1C63">
        <w:t>ost of the trait plasticity occurr</w:t>
      </w:r>
      <w:r w:rsidR="0043321E">
        <w:t>ed</w:t>
      </w:r>
      <w:r w:rsidR="007D1C63">
        <w:t xml:space="preserve"> in response to offspring</w:t>
      </w:r>
      <w:r w:rsidR="007151EC">
        <w:t xml:space="preserve"> water limitations.</w:t>
      </w:r>
      <w:r w:rsidR="00062B47">
        <w:t xml:space="preserve"> </w:t>
      </w:r>
      <w:r w:rsidR="007B5F11" w:rsidRPr="00463E98">
        <w:t>Below, we discuss each of these result</w:t>
      </w:r>
      <w:r w:rsidR="004B283F" w:rsidRPr="00463E98">
        <w:t>s</w:t>
      </w:r>
      <w:r w:rsidR="0032619B">
        <w:t xml:space="preserve">, the </w:t>
      </w:r>
      <w:r w:rsidR="008955A8">
        <w:t>mechanisms</w:t>
      </w:r>
      <w:r w:rsidR="0032619B">
        <w:t xml:space="preserve"> that may have given rise to the</w:t>
      </w:r>
      <w:r w:rsidR="008955A8">
        <w:t>se</w:t>
      </w:r>
      <w:r w:rsidR="0032619B">
        <w:t xml:space="preserve"> patterns,</w:t>
      </w:r>
      <w:r w:rsidR="008955A8">
        <w:t xml:space="preserve"> and their implications</w:t>
      </w:r>
      <w:r w:rsidR="00432DED">
        <w:t>.</w:t>
      </w:r>
    </w:p>
    <w:p w14:paraId="145ACC5C" w14:textId="77777777" w:rsidR="00E55DF1" w:rsidRPr="00463E98" w:rsidRDefault="00E55DF1" w:rsidP="00360118">
      <w:pPr>
        <w:spacing w:line="480" w:lineRule="auto"/>
        <w:ind w:firstLine="360"/>
      </w:pPr>
    </w:p>
    <w:p w14:paraId="213A4CE9" w14:textId="0A68855D" w:rsidR="00713296" w:rsidRPr="00B06DEE" w:rsidRDefault="00E55DF1" w:rsidP="00B06DEE">
      <w:pPr>
        <w:spacing w:line="480" w:lineRule="auto"/>
        <w:ind w:firstLine="720"/>
        <w:rPr>
          <w:b/>
          <w:bCs/>
          <w:i/>
          <w:iCs/>
        </w:rPr>
      </w:pPr>
      <w:r>
        <w:rPr>
          <w:b/>
          <w:bCs/>
          <w:i/>
          <w:iCs/>
        </w:rPr>
        <w:t>Maladaptive t</w:t>
      </w:r>
      <w:r w:rsidR="008F4D65" w:rsidRPr="00463E98">
        <w:rPr>
          <w:b/>
          <w:bCs/>
          <w:i/>
          <w:iCs/>
        </w:rPr>
        <w:t>ransgenerational plasticity in P. patagonica</w:t>
      </w:r>
      <w:r w:rsidR="00B17798">
        <w:rPr>
          <w:b/>
          <w:bCs/>
          <w:i/>
          <w:iCs/>
        </w:rPr>
        <w:t xml:space="preserve"> </w:t>
      </w:r>
    </w:p>
    <w:p w14:paraId="0CC1BFEE" w14:textId="61DC9C3D" w:rsidR="00C81253" w:rsidRDefault="001B3AE8" w:rsidP="001B3AE8">
      <w:pPr>
        <w:spacing w:line="480" w:lineRule="auto"/>
      </w:pPr>
      <w:r>
        <w:tab/>
      </w:r>
      <w:r w:rsidR="005A17B0">
        <w:t xml:space="preserve">When </w:t>
      </w:r>
      <w:r w:rsidR="000F20B6">
        <w:t xml:space="preserve">plants were exposed to water limitations </w:t>
      </w:r>
      <w:r w:rsidR="00345A22">
        <w:t>in the offspring generation, plants who</w:t>
      </w:r>
      <w:r w:rsidR="006852F1">
        <w:t xml:space="preserve"> also experience</w:t>
      </w:r>
      <w:r w:rsidR="005A17B0">
        <w:t>d</w:t>
      </w:r>
      <w:r w:rsidR="006852F1">
        <w:t xml:space="preserve"> water limitation in the parental generation (DD)</w:t>
      </w:r>
      <w:r w:rsidR="00C25B9E">
        <w:t xml:space="preserve"> produced </w:t>
      </w:r>
      <w:r w:rsidR="004443C9">
        <w:t xml:space="preserve">fewer </w:t>
      </w:r>
      <w:r w:rsidR="00EB1AE3">
        <w:t>seeds</w:t>
      </w:r>
      <w:r w:rsidR="00274FF3">
        <w:t xml:space="preserve"> </w:t>
      </w:r>
      <w:r w:rsidR="00C25B9E">
        <w:t>than offspring of well-watered plants (CD</w:t>
      </w:r>
      <w:r w:rsidR="00716A7D">
        <w:t>) (F</w:t>
      </w:r>
      <w:r w:rsidR="004443C9">
        <w:t>igure 4</w:t>
      </w:r>
      <w:r w:rsidR="009D1FA5">
        <w:t>; Table 2).</w:t>
      </w:r>
      <w:r w:rsidR="00EE6513">
        <w:t xml:space="preserve"> This finding suggests that TGP may not be an adaptive strategy</w:t>
      </w:r>
      <w:r w:rsidR="00C87891">
        <w:t xml:space="preserve"> </w:t>
      </w:r>
      <w:r w:rsidR="00EE6513">
        <w:t>when exposed to multiple generations of drought</w:t>
      </w:r>
      <w:r w:rsidR="00FE0FEC">
        <w:t xml:space="preserve">—in fact, </w:t>
      </w:r>
      <w:r w:rsidR="00B47D94">
        <w:t xml:space="preserve">this suggests that </w:t>
      </w:r>
      <w:r w:rsidR="00C87891">
        <w:t xml:space="preserve">multiple generations of water limitation may induce maladaptive TGP </w:t>
      </w:r>
      <w:r w:rsidR="00C87891">
        <w:t xml:space="preserve">in </w:t>
      </w:r>
      <w:r w:rsidR="00C87891" w:rsidRPr="00EE6513">
        <w:rPr>
          <w:i/>
          <w:iCs/>
        </w:rPr>
        <w:t>P. patagonica</w:t>
      </w:r>
      <w:r w:rsidR="00A671B8">
        <w:rPr>
          <w:i/>
          <w:iCs/>
        </w:rPr>
        <w:t xml:space="preserve">, </w:t>
      </w:r>
      <w:r w:rsidR="00A671B8">
        <w:t xml:space="preserve">even in populations sourced from </w:t>
      </w:r>
      <w:r w:rsidR="00946A7A">
        <w:t xml:space="preserve">climates </w:t>
      </w:r>
      <w:r w:rsidR="000F6F41">
        <w:t>where conditions change across</w:t>
      </w:r>
      <w:r w:rsidR="00996BDA">
        <w:t xml:space="preserve"> generations</w:t>
      </w:r>
      <w:r w:rsidR="00A671B8">
        <w:t xml:space="preserve">, as evidenced by the lack of </w:t>
      </w:r>
      <w:r w:rsidR="00455E33">
        <w:t>significance</w:t>
      </w:r>
      <w:r w:rsidR="00A671B8">
        <w:t xml:space="preserve"> in the OT x PT x sVPD CV interaction (Table 3</w:t>
      </w:r>
      <w:r w:rsidR="00996BDA">
        <w:t xml:space="preserve">, </w:t>
      </w:r>
      <w:r w:rsidR="00996BDA">
        <w:fldChar w:fldCharType="begin"/>
      </w:r>
      <w:r w:rsidR="00996BDA">
        <w:instrText xml:space="preserve"> ADDIN ZOTERO_ITEM CSL_CITATION {"citationID":"tUtK0SpY","properties":{"formattedCitation":"(Kuijper &amp; Hoyle, 2015)","plainCitation":"(Kuijper &amp; Hoyle, 2015)","noteIndex":0},"citationItems":[{"id":2074,"uris":["http://zotero.org/users/6894025/items/E6SFIGPR"],"itemData":{"id":207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996BDA">
        <w:fldChar w:fldCharType="separate"/>
      </w:r>
      <w:r w:rsidR="00996BDA">
        <w:rPr>
          <w:noProof/>
        </w:rPr>
        <w:t>(Kuijper &amp; Hoyle, 2015)</w:t>
      </w:r>
      <w:r w:rsidR="00996BDA">
        <w:fldChar w:fldCharType="end"/>
      </w:r>
      <w:r w:rsidR="00A671B8">
        <w:t>).</w:t>
      </w:r>
      <w:r w:rsidR="00455E33">
        <w:t xml:space="preserve"> </w:t>
      </w:r>
      <w:r w:rsidR="001F6C29">
        <w:t>Seed number is one of the best surrogates of lifetime fitness in annual plants</w:t>
      </w:r>
      <w:r w:rsidR="00523850">
        <w:t xml:space="preserve">. </w:t>
      </w:r>
      <w:r w:rsidR="001F6C29">
        <w:t>Back-to-back</w:t>
      </w:r>
      <w:r w:rsidR="00523850">
        <w:t xml:space="preserve"> generations of water limitation may </w:t>
      </w:r>
      <w:r w:rsidR="00455E33">
        <w:t>limit the fitness of offspring, decreasing their ability to compete and spread</w:t>
      </w:r>
      <w:r w:rsidR="00523850">
        <w:t>, suggesting that we may see future population declines in areas that</w:t>
      </w:r>
      <w:r w:rsidR="001F6C29">
        <w:t xml:space="preserve"> are experiencing winter and spring drought conditions more frequently.</w:t>
      </w:r>
    </w:p>
    <w:p w14:paraId="174EFE66" w14:textId="41C01588" w:rsidR="005D5458" w:rsidRDefault="00C81253" w:rsidP="001B3AE8">
      <w:pPr>
        <w:spacing w:line="480" w:lineRule="auto"/>
      </w:pPr>
      <w:r>
        <w:t>This</w:t>
      </w:r>
      <w:r w:rsidR="008B7046">
        <w:t xml:space="preserve"> reduction in number of seeds produced </w:t>
      </w:r>
      <w:r w:rsidR="00995692">
        <w:t xml:space="preserve">under two generations of </w:t>
      </w:r>
      <w:r w:rsidR="00A26E4C">
        <w:t xml:space="preserve">water limitation has been observed in </w:t>
      </w:r>
      <w:r>
        <w:t xml:space="preserve">few </w:t>
      </w:r>
      <w:r w:rsidR="00A26E4C">
        <w:t>other studies, including</w:t>
      </w:r>
      <w:r w:rsidR="00B33483">
        <w:t xml:space="preserve"> </w:t>
      </w:r>
      <w:r w:rsidR="00105A35" w:rsidRPr="00105A35">
        <w:rPr>
          <w:i/>
          <w:iCs/>
        </w:rPr>
        <w:t>Amaranthus albus</w:t>
      </w:r>
      <w:r w:rsidR="00A26E4C">
        <w:t xml:space="preserve"> </w:t>
      </w:r>
      <w:r w:rsidR="00105A35">
        <w:t xml:space="preserve">in </w:t>
      </w:r>
      <w:r w:rsidR="00B6647D">
        <w:fldChar w:fldCharType="begin"/>
      </w:r>
      <w:r w:rsidR="00973E52">
        <w:instrText xml:space="preserve"> ADDIN ZOTERO_ITEM CSL_CITATION {"citationID":"jCvfpu2f","properties":{"formattedCitation":"(Fenesi et al., 2014)","plainCitation":"(Fenesi et al., 2014)","noteIndex":0},"citationItems":[{"id":2159,"uris":["http://zotero.org/users/6894025/items/IJMTJH87"],"itemData":{"id":2159,"type":"article-journal","abstract":"Adaptive transgenerational plasticity (TGP), i.e., significantly higher fitness when maternal and offspring conditions match, might contribute to the population growth of non-native species in highly variable environments. However, comparative studies that directly test this hypothesis are lacking. Therefore, we performed a reciprocal split-brood experiment to compare TGP in response to N and water availability in single populations of two invasive (Amaranthus retroflexus, Galinsoga parviflora) and two congeneric non-invasive introduced species (Amaranthus albus, Galinsoga ciliata). We hypothesized that the transgenerational effect is adaptive: (1) in invasive species compared with non-invasive adventives, and (2) in stressful conditions compared with resource-rich environments. The phenotypic variation among offspring was generated, in large part, by our experimental treatments in the maternal generation; therefore, we demonstrated a direct TGP effect on the offspring’s adult fitness. We found evidence, for the first time, that invasive and non-invasive adventive species differ regarding the expression of TGP in the adult stage, as adaptive responses were found exclusively in the invasive species. The manifestation of TGP was more explicit under resource-rich conditions; therefore, it might contribute to the population dynamics of non-native species in resource-rich sites rather than to their ecological tolerance spectra.","container-title":"Oecologia","DOI":"10.1007/s00442-014-2994-7","ISSN":"1432-1939","issue":"1","journalAbbreviation":"Oecologia","language":"en","page":"95-106","source":"Springer Link","title":"Can transgenerational plasticity contribute to the invasion success of annual plant species?","volume":"176","author":[{"family":"Fenesi","given":"Annamária"},{"family":"Dyer","given":"Andrew R."},{"family":"Geréd","given":"Júliánna"},{"family":"Sándor","given":"Dorottya"},{"family":"Ruprecht","given":"Eszter"}],"issued":{"date-parts":[["2014",9,1]]}}}],"schema":"https://github.com/citation-style-language/schema/raw/master/csl-citation.json"} </w:instrText>
      </w:r>
      <w:r w:rsidR="00B6647D">
        <w:fldChar w:fldCharType="separate"/>
      </w:r>
      <w:r w:rsidR="00973E52">
        <w:rPr>
          <w:noProof/>
        </w:rPr>
        <w:t>(Fenesi et al., 2014)</w:t>
      </w:r>
      <w:r w:rsidR="00B6647D">
        <w:fldChar w:fldCharType="end"/>
      </w:r>
      <w:r w:rsidR="00ED56D9">
        <w:t xml:space="preserve">. </w:t>
      </w:r>
      <w:r w:rsidR="000A6869">
        <w:t>In contrast to our findings</w:t>
      </w:r>
      <w:r w:rsidR="009604D8">
        <w:t>, m</w:t>
      </w:r>
      <w:r>
        <w:t>ost</w:t>
      </w:r>
      <w:r w:rsidR="008B4886">
        <w:t xml:space="preserve"> </w:t>
      </w:r>
      <w:r w:rsidR="009604D8">
        <w:t xml:space="preserve">TGP studies </w:t>
      </w:r>
      <w:r w:rsidR="008B4886">
        <w:t>observe an increase (</w:t>
      </w:r>
      <w:r w:rsidR="00E072EE" w:rsidRPr="00C27BE0">
        <w:rPr>
          <w:i/>
          <w:iCs/>
        </w:rPr>
        <w:t xml:space="preserve">Secale </w:t>
      </w:r>
      <w:proofErr w:type="spellStart"/>
      <w:r w:rsidR="00E072EE" w:rsidRPr="00C27BE0">
        <w:rPr>
          <w:i/>
          <w:iCs/>
        </w:rPr>
        <w:t>sylvestre</w:t>
      </w:r>
      <w:proofErr w:type="spellEnd"/>
      <w:r w:rsidR="00C27BE0">
        <w:t xml:space="preserve">, </w:t>
      </w:r>
      <w:r w:rsidR="00C27BE0">
        <w:fldChar w:fldCharType="begin"/>
      </w:r>
      <w:r w:rsidR="00C27BE0">
        <w:instrText xml:space="preserve"> ADDIN ZOTERO_ITEM CSL_CITATION {"citationID":"qKXZq3In","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C27BE0">
        <w:fldChar w:fldCharType="separate"/>
      </w:r>
      <w:r w:rsidR="00C27BE0">
        <w:rPr>
          <w:noProof/>
        </w:rPr>
        <w:t>(Mojzes et al., 2021)</w:t>
      </w:r>
      <w:r w:rsidR="00C27BE0">
        <w:fldChar w:fldCharType="end"/>
      </w:r>
      <w:r w:rsidR="008B4886">
        <w:t>) or no effect (</w:t>
      </w:r>
      <w:r w:rsidR="003E1833" w:rsidRPr="00030992">
        <w:rPr>
          <w:i/>
          <w:iCs/>
        </w:rPr>
        <w:t xml:space="preserve">Helianthemum </w:t>
      </w:r>
      <w:proofErr w:type="spellStart"/>
      <w:r w:rsidR="003E1833" w:rsidRPr="00030992">
        <w:rPr>
          <w:i/>
          <w:iCs/>
        </w:rPr>
        <w:t>squamatum</w:t>
      </w:r>
      <w:proofErr w:type="spellEnd"/>
      <w:r w:rsidR="003E1833">
        <w:t xml:space="preserve"> and </w:t>
      </w:r>
      <w:r w:rsidR="00030992" w:rsidRPr="00030992">
        <w:rPr>
          <w:i/>
          <w:iCs/>
        </w:rPr>
        <w:t xml:space="preserve">Centaurea </w:t>
      </w:r>
      <w:proofErr w:type="spellStart"/>
      <w:r w:rsidR="00030992" w:rsidRPr="00030992">
        <w:rPr>
          <w:i/>
          <w:iCs/>
        </w:rPr>
        <w:t>hyssopifolia</w:t>
      </w:r>
      <w:proofErr w:type="spellEnd"/>
      <w:r w:rsidR="00030992">
        <w:t xml:space="preserve">, </w:t>
      </w:r>
      <w:r w:rsidR="00580E6D">
        <w:fldChar w:fldCharType="begin"/>
      </w:r>
      <w:r w:rsidR="003E1833">
        <w:instrText xml:space="preserve"> ADDIN ZOTERO_ITEM CSL_CITATION {"citationID":"x5VEeAeh","properties":{"formattedCitation":"(Ramos-Mu\\uc0\\u241{}oz et al., 2024)","plainCitation":"(Ramos-Muñoz et al., 2024)","noteIndex":0},"citationItems":[{"id":1684,"uris":["http://zotero.org/users/6894025/items/3YWCQLGF"],"itemData":{"id":1684,"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schema":"https://github.com/citation-style-language/schema/raw/master/csl-citation.json"} </w:instrText>
      </w:r>
      <w:r w:rsidR="00580E6D">
        <w:fldChar w:fldCharType="separate"/>
      </w:r>
      <w:r w:rsidR="003E1833" w:rsidRPr="003E1833">
        <w:t>(Ramos-Muñoz et al., 2024)</w:t>
      </w:r>
      <w:r w:rsidR="00580E6D">
        <w:fldChar w:fldCharType="end"/>
      </w:r>
      <w:r w:rsidR="008B4886">
        <w:t>) on seed number in response to multiple generations of water limitation</w:t>
      </w:r>
      <w:r w:rsidR="000A6869">
        <w:t>.</w:t>
      </w:r>
    </w:p>
    <w:p w14:paraId="26D7D201" w14:textId="789927BA" w:rsidR="009610D9" w:rsidRDefault="00F70A2C" w:rsidP="00831EFE">
      <w:pPr>
        <w:spacing w:line="480" w:lineRule="auto"/>
        <w:ind w:firstLine="720"/>
      </w:pPr>
      <w:r w:rsidRPr="00FE5038">
        <w:t>There were no other traits where matching parent-offspring environments had an effect or was beneficial</w:t>
      </w:r>
      <w:r w:rsidR="00E67814">
        <w:t xml:space="preserve"> across all eleven populations</w:t>
      </w:r>
      <w:r w:rsidRPr="00FE5038">
        <w:t>, indicating low levels of</w:t>
      </w:r>
      <w:r w:rsidR="00C142E9" w:rsidRPr="00FE5038">
        <w:t xml:space="preserve"> expression of TGP in </w:t>
      </w:r>
      <w:r w:rsidR="00C142E9" w:rsidRPr="00FE5038">
        <w:rPr>
          <w:i/>
          <w:iCs/>
        </w:rPr>
        <w:t>P. patagonica</w:t>
      </w:r>
      <w:r w:rsidR="00C142E9" w:rsidRPr="00FE5038">
        <w:t xml:space="preserve">. </w:t>
      </w:r>
      <w:r w:rsidR="00F7573B">
        <w:t xml:space="preserve">This </w:t>
      </w:r>
      <w:r w:rsidR="00E67814">
        <w:t>contrasts with</w:t>
      </w:r>
      <w:r w:rsidR="00F7573B">
        <w:t xml:space="preserve"> many TGP studies who </w:t>
      </w:r>
      <w:r w:rsidR="003A4449">
        <w:t>found the</w:t>
      </w:r>
      <w:r w:rsidR="00F7573B">
        <w:t xml:space="preserve"> expected pattern of matching parent-offspring environments</w:t>
      </w:r>
      <w:r w:rsidR="00095124">
        <w:t xml:space="preserve"> producing adaptive transgenerational effects</w:t>
      </w:r>
      <w:r w:rsidR="00CE2D82">
        <w:t xml:space="preserve">. These include </w:t>
      </w:r>
      <w:r w:rsidR="005A5265">
        <w:t xml:space="preserve">effects of parental drought on </w:t>
      </w:r>
      <w:r w:rsidR="003A4449">
        <w:t xml:space="preserve">total biomass and </w:t>
      </w:r>
      <w:r w:rsidR="005A5265">
        <w:t xml:space="preserve">root systems of </w:t>
      </w:r>
      <w:r w:rsidR="005A5265" w:rsidRPr="003A4449">
        <w:rPr>
          <w:i/>
          <w:iCs/>
        </w:rPr>
        <w:t xml:space="preserve">Polygonum </w:t>
      </w:r>
      <w:proofErr w:type="spellStart"/>
      <w:r w:rsidR="005A5265" w:rsidRPr="003A4449">
        <w:rPr>
          <w:i/>
          <w:iCs/>
        </w:rPr>
        <w:t>pers</w:t>
      </w:r>
      <w:r w:rsidR="003A4449" w:rsidRPr="003A4449">
        <w:rPr>
          <w:i/>
          <w:iCs/>
        </w:rPr>
        <w:t>icaria</w:t>
      </w:r>
      <w:proofErr w:type="spellEnd"/>
      <w:r w:rsidR="003A4449">
        <w:t xml:space="preserve"> </w:t>
      </w:r>
      <w:r w:rsidR="003A4449">
        <w:fldChar w:fldCharType="begin"/>
      </w:r>
      <w:r w:rsidR="003A4449">
        <w:instrText xml:space="preserve"> ADDIN ZOTERO_ITEM CSL_CITATION {"citationID":"iQSNlvPT","properties":{"formattedCitation":"(Sultan et al., 2009)","plainCitation":"(Sultan et al., 2009)","noteIndex":0},"citationItems":[{"id":21,"uris":["http://zotero.org/users/6894025/items/NR9EUFHB"],"itemData":{"id":2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3A4449">
        <w:fldChar w:fldCharType="separate"/>
      </w:r>
      <w:r w:rsidR="003A4449">
        <w:rPr>
          <w:noProof/>
        </w:rPr>
        <w:t>(Sultan et al., 2009)</w:t>
      </w:r>
      <w:r w:rsidR="003A4449">
        <w:fldChar w:fldCharType="end"/>
      </w:r>
      <w:r w:rsidR="003A4449">
        <w:t xml:space="preserve">, </w:t>
      </w:r>
      <w:r w:rsidR="006F4A2A">
        <w:t xml:space="preserve">root carbohydrate storage in </w:t>
      </w:r>
      <w:r w:rsidR="006F4A2A" w:rsidRPr="006F4A2A">
        <w:rPr>
          <w:i/>
          <w:iCs/>
        </w:rPr>
        <w:t xml:space="preserve">Plantago </w:t>
      </w:r>
      <w:r w:rsidR="00E67814" w:rsidRPr="006F4A2A">
        <w:rPr>
          <w:i/>
          <w:iCs/>
        </w:rPr>
        <w:t>lanceolat</w:t>
      </w:r>
      <w:r w:rsidR="00E67814">
        <w:rPr>
          <w:i/>
          <w:iCs/>
        </w:rPr>
        <w:t>a</w:t>
      </w:r>
      <w:r w:rsidR="006F4A2A">
        <w:t xml:space="preserve"> </w:t>
      </w:r>
      <w:r w:rsidR="006F4A2A">
        <w:fldChar w:fldCharType="begin"/>
      </w:r>
      <w:r w:rsidR="001A069F">
        <w:instrText xml:space="preserve"> ADDIN ZOTERO_ITEM CSL_CITATION {"citationID":"PnbcU8U5","properties":{"formattedCitation":"(Latzel et al., 2014)","plainCitation":"(Latzel et al., 2014)","noteIndex":0},"citationItems":[{"id":41,"uris":["http://zotero.org/users/6894025/items/6GNZESBA"],"itemData":{"id":41,"type":"article-journal","container-title":"Oikos","DOI":"10.1111/j.1600-0706.2013.00537.x","ISSN":"00301299","issue":"1","journalAbbreviation":"Oikos","language":"en","page":"41-46","source":"DOI.org (Crossref)","title":"Adaptive transgenerational plasticity in the perennial &lt;i&gt;Plantago lanceolata&lt;/i&gt;","volume":"123","author":[{"family":"Latzel","given":"Vít"},{"family":"Janeček","given":"Štěpán"},{"family":"Doležal","given":"Jiří"},{"family":"Klimešová","given":"Jitka"},{"family":"Bossdorf","given":"Oliver"}],"issued":{"date-parts":[["2014",1]]}}}],"schema":"https://github.com/citation-style-language/schema/raw/master/csl-citation.json"} </w:instrText>
      </w:r>
      <w:r w:rsidR="006F4A2A">
        <w:fldChar w:fldCharType="separate"/>
      </w:r>
      <w:r w:rsidR="001A069F">
        <w:rPr>
          <w:noProof/>
        </w:rPr>
        <w:t>(Latzel et al., 2014)</w:t>
      </w:r>
      <w:r w:rsidR="006F4A2A">
        <w:fldChar w:fldCharType="end"/>
      </w:r>
      <w:r w:rsidR="00C27BE0">
        <w:t>,</w:t>
      </w:r>
      <w:r w:rsidR="00AE5659">
        <w:t xml:space="preserve"> and</w:t>
      </w:r>
      <w:r w:rsidR="00C27BE0">
        <w:t xml:space="preserve"> shoot biomass and</w:t>
      </w:r>
      <w:r w:rsidR="00AE5659">
        <w:t xml:space="preserve"> seed production in </w:t>
      </w:r>
      <w:r w:rsidR="00AE5659" w:rsidRPr="00AE5659">
        <w:rPr>
          <w:i/>
          <w:iCs/>
        </w:rPr>
        <w:t xml:space="preserve">Secale </w:t>
      </w:r>
      <w:proofErr w:type="spellStart"/>
      <w:r w:rsidR="00AE5659" w:rsidRPr="00AE5659">
        <w:rPr>
          <w:i/>
          <w:iCs/>
        </w:rPr>
        <w:t>sylvestre</w:t>
      </w:r>
      <w:proofErr w:type="spellEnd"/>
      <w:r w:rsidR="00AE5659">
        <w:rPr>
          <w:i/>
          <w:iCs/>
        </w:rPr>
        <w:t xml:space="preserve"> </w:t>
      </w:r>
      <w:r w:rsidR="00AE5659" w:rsidRPr="00AE5659">
        <w:fldChar w:fldCharType="begin"/>
      </w:r>
      <w:r w:rsidR="00AE5659" w:rsidRPr="00AE5659">
        <w:instrText xml:space="preserve"> ADDIN ZOTERO_ITEM CSL_CITATION {"citationID":"gRXuVdIw","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Dulay","given":"György"}],"issued":{"date-parts":[["2021",7]]}}}],"schema":"https://github.com/citation-style-language/schema/raw/master/csl-citation.json"} </w:instrText>
      </w:r>
      <w:r w:rsidR="00AE5659" w:rsidRPr="00AE5659">
        <w:fldChar w:fldCharType="separate"/>
      </w:r>
      <w:r w:rsidR="00AE5659" w:rsidRPr="00AE5659">
        <w:rPr>
          <w:noProof/>
        </w:rPr>
        <w:t>(Mojzes et al., 2021)</w:t>
      </w:r>
      <w:r w:rsidR="00AE5659" w:rsidRPr="00AE5659">
        <w:fldChar w:fldCharType="end"/>
      </w:r>
      <w:r w:rsidR="00AE5659">
        <w:t xml:space="preserve">. </w:t>
      </w:r>
      <w:r w:rsidR="00F65880">
        <w:t xml:space="preserve">There are several possible explanations for the absence of adaptive TGP in </w:t>
      </w:r>
      <w:r w:rsidR="00F65880" w:rsidRPr="00F65880">
        <w:rPr>
          <w:i/>
          <w:iCs/>
        </w:rPr>
        <w:t>P. patagonica</w:t>
      </w:r>
      <w:r w:rsidR="00F65880">
        <w:t>.</w:t>
      </w:r>
      <w:r w:rsidR="007465F8">
        <w:t xml:space="preserve"> </w:t>
      </w:r>
      <w:r w:rsidR="00133B3A">
        <w:t>Transgenerational</w:t>
      </w:r>
      <w:r w:rsidR="007465F8">
        <w:t xml:space="preserve"> conditioning</w:t>
      </w:r>
      <w:r w:rsidR="00133B3A">
        <w:t xml:space="preserve"> of offspring requires the formation of complex mechanisms, including the perception and assessment</w:t>
      </w:r>
      <w:r w:rsidR="00A4057B">
        <w:t xml:space="preserve"> of certain environmental signals, which may be difficult to perceive over the lifespan of a short lived annual. Additionally, transgenerational cues are passed down either epigenetically </w:t>
      </w:r>
      <w:r w:rsidR="00A4057B" w:rsidRPr="001952AB">
        <w:rPr>
          <w:b/>
          <w:bCs/>
        </w:rPr>
        <w:t>(cite)</w:t>
      </w:r>
      <w:r w:rsidR="00A4057B">
        <w:t xml:space="preserve"> or </w:t>
      </w:r>
      <w:r w:rsidR="007D65E1">
        <w:t xml:space="preserve">through nutritive preparations of offspring </w:t>
      </w:r>
      <w:r w:rsidR="007D65E1" w:rsidRPr="001952AB">
        <w:rPr>
          <w:b/>
          <w:bCs/>
        </w:rPr>
        <w:t>(cite)</w:t>
      </w:r>
      <w:r w:rsidR="00B71421">
        <w:t xml:space="preserve">. These </w:t>
      </w:r>
      <w:r w:rsidR="001952AB">
        <w:t>complex</w:t>
      </w:r>
      <w:r w:rsidR="00B71421">
        <w:t xml:space="preserve"> mechanisms may have only evolved in some species, or in response to specific stresses</w:t>
      </w:r>
      <w:r w:rsidR="001952AB">
        <w:t xml:space="preserve">. For example, no </w:t>
      </w:r>
      <w:r w:rsidR="00DA49F1">
        <w:t xml:space="preserve">evidence of TGP was found in </w:t>
      </w:r>
      <w:r w:rsidR="00DA49F1" w:rsidRPr="009D4E0D">
        <w:rPr>
          <w:i/>
          <w:iCs/>
        </w:rPr>
        <w:t>Silene vulgaris</w:t>
      </w:r>
      <w:r w:rsidR="00DA49F1">
        <w:t xml:space="preserve"> </w:t>
      </w:r>
      <w:r w:rsidR="009B0699">
        <w:t xml:space="preserve">under three </w:t>
      </w:r>
      <w:r w:rsidR="003709F0">
        <w:t>separate</w:t>
      </w:r>
      <w:r w:rsidR="009B0699">
        <w:t xml:space="preserve"> types of stress </w:t>
      </w:r>
      <w:r w:rsidR="009B0699">
        <w:fldChar w:fldCharType="begin"/>
      </w:r>
      <w:r w:rsidR="003709F0">
        <w:instrText xml:space="preserve"> ADDIN ZOTERO_ITEM CSL_CITATION {"citationID":"MjDKdv0C","properties":{"formattedCitation":"(Sandner et al., 2018)","plainCitation":"(Sandner et al., 2018)","noteIndex":0},"citationItems":[{"id":28,"uris":["http://zotero.org/users/6894025/items/NJGMT3CC"],"itemData":{"id":28,"type":"article-journal","abstract":"The environment experienced by plants can influence the phenotype of their offspring. Such transgenerational plasticity can be adaptive when it results in higher fitness of the offspring under conditions correlated with those experienced by the mother plant. However, it has rarely been tested if such anticipatory parental effects may be induced with different environments. We grew clonal replicates of Silene vulgaris under control conditions and three types of stress (nutrient deficiency, copper addition and drought), which are known from natural populations of the species. We then subjected offspring from differently treated mother plants to each of the different stress treatments to analyse the influence of maternal and offspring environment on performance and several functional traits. Current stress treatments strongly influenced biomass and functional traits of the plants, mostly in line with responses predicted by the theory of functional equilibrium. Plant performance was also influenced by maternal stress treatments, and some effects independent of initial size differences remained until harvest. In particular, stressed mothers produced offspring of higher fitness than control plants. However, there was no evidence for treatment-specific adaptive transgenerational plasticity, as offspring from a mother plant that had grown in a specific environment did not grow better in that environment than other plants. Our results indicate that the maternal environment may affect offspring traits and performance, but also that this transgenerational plasticity is not necessarily adaptive.","container-title":"Plant Biology","DOI":"10.1111/plb.12721","ISSN":"1438-8677","issue":"4","language":"en","note":"_eprint: https://onlinelibrary.wiley.com/doi/pdf/10.1111/plb.12721","page":"751-758","source":"Wiley Online Library","title":"Transgenerational plasticity in Silene vulgaris in response to three types of stress","volume":"20","author":[{"family":"Sandner","given":"T. M."},{"family":"Braak","given":"J. L.","non-dropping-particle":"van"},{"family":"Matthies","given":"D."}],"issued":{"date-parts":[["2018"]]}}}],"schema":"https://github.com/citation-style-language/schema/raw/master/csl-citation.json"} </w:instrText>
      </w:r>
      <w:r w:rsidR="009B0699">
        <w:fldChar w:fldCharType="separate"/>
      </w:r>
      <w:r w:rsidR="003709F0">
        <w:rPr>
          <w:noProof/>
        </w:rPr>
        <w:t>(Sandner et al., 2018)</w:t>
      </w:r>
      <w:r w:rsidR="009B0699">
        <w:fldChar w:fldCharType="end"/>
      </w:r>
      <w:r w:rsidR="003709F0">
        <w:t xml:space="preserve">, while </w:t>
      </w:r>
      <w:r w:rsidR="00FD3BA0">
        <w:t>adaptive TGP</w:t>
      </w:r>
      <w:r w:rsidR="0068657C">
        <w:t xml:space="preserve"> has only been found in one of two closely related </w:t>
      </w:r>
      <w:r w:rsidR="0068657C" w:rsidRPr="0068657C">
        <w:rPr>
          <w:i/>
          <w:iCs/>
        </w:rPr>
        <w:t>Polygonum</w:t>
      </w:r>
      <w:r w:rsidR="0068657C">
        <w:t xml:space="preserve"> species </w:t>
      </w:r>
      <w:r w:rsidR="0068657C">
        <w:fldChar w:fldCharType="begin"/>
      </w:r>
      <w:r w:rsidR="0068657C">
        <w:instrText xml:space="preserve"> ADDIN ZOTERO_ITEM CSL_CITATION {"citationID":"Rkgfriko","properties":{"formattedCitation":"(Sultan et al., 2009)","plainCitation":"(Sultan et al., 2009)","noteIndex":0},"citationItems":[{"id":21,"uris":["http://zotero.org/users/6894025/items/NR9EUFHB"],"itemData":{"id":2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68657C">
        <w:fldChar w:fldCharType="separate"/>
      </w:r>
      <w:r w:rsidR="0068657C">
        <w:rPr>
          <w:noProof/>
        </w:rPr>
        <w:t>(Sultan et al., 2009)</w:t>
      </w:r>
      <w:r w:rsidR="0068657C">
        <w:fldChar w:fldCharType="end"/>
      </w:r>
      <w:r w:rsidR="0068657C">
        <w:t>.</w:t>
      </w:r>
      <w:r w:rsidR="003300CD">
        <w:t xml:space="preserve"> </w:t>
      </w:r>
      <w:r w:rsidR="00831EFE">
        <w:t>Overall, o</w:t>
      </w:r>
      <w:r w:rsidR="00831EFE">
        <w:t xml:space="preserve">ur results support the conclusion of </w:t>
      </w:r>
      <w:r w:rsidR="00831EFE">
        <w:fldChar w:fldCharType="begin"/>
      </w:r>
      <w:r w:rsidR="00831EFE">
        <w:instrText xml:space="preserve"> ADDIN ZOTERO_ITEM CSL_CITATION {"citationID":"PhGnJkOZ","properties":{"formattedCitation":"(S\\uc0\\u225{}nchez-T\\uc0\\u243{}jar et al., 2020; Uller et al., 2013)","plainCitation":"(Sánchez-Tójar et al., 2020; Uller et al., 2013)","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schema":"https://github.com/citation-style-language/schema/raw/master/csl-citation.json"} </w:instrText>
      </w:r>
      <w:r w:rsidR="00831EFE">
        <w:fldChar w:fldCharType="separate"/>
      </w:r>
      <w:r w:rsidR="00831EFE" w:rsidRPr="00800586">
        <w:t>(Sánchez-</w:t>
      </w:r>
      <w:proofErr w:type="spellStart"/>
      <w:r w:rsidR="00831EFE" w:rsidRPr="00800586">
        <w:t>Tójar</w:t>
      </w:r>
      <w:proofErr w:type="spellEnd"/>
      <w:r w:rsidR="00831EFE" w:rsidRPr="00800586">
        <w:t xml:space="preserve"> et al., 2020; Uller et al., 2013)</w:t>
      </w:r>
      <w:r w:rsidR="00831EFE">
        <w:fldChar w:fldCharType="end"/>
      </w:r>
      <w:r w:rsidR="00831EFE">
        <w:t xml:space="preserve"> that adaptive transgenerational plasticity may not be a widespread phenomenon.</w:t>
      </w:r>
    </w:p>
    <w:p w14:paraId="3416253B" w14:textId="7BA76E82" w:rsidR="003300CD" w:rsidRDefault="003300CD" w:rsidP="005B33EA">
      <w:pPr>
        <w:spacing w:line="480" w:lineRule="auto"/>
        <w:ind w:firstLine="720"/>
      </w:pPr>
      <w:r>
        <w:t xml:space="preserve">Another explanation for the absence of adaptive TGP in </w:t>
      </w:r>
      <w:r w:rsidRPr="003300CD">
        <w:rPr>
          <w:i/>
          <w:iCs/>
        </w:rPr>
        <w:t>P. patagonica</w:t>
      </w:r>
      <w:r>
        <w:t xml:space="preserve"> is its status as </w:t>
      </w:r>
      <w:r w:rsidR="0035486D">
        <w:t>seed banking species</w:t>
      </w:r>
      <w:r w:rsidR="00464294">
        <w:t xml:space="preserve"> </w:t>
      </w:r>
      <w:r w:rsidR="00464294">
        <w:fldChar w:fldCharType="begin"/>
      </w:r>
      <w:r w:rsidR="002B2AF4">
        <w:instrText xml:space="preserve"> ADDIN ZOTERO_ITEM CSL_CITATION {"citationID":"FNw2I587","properties":{"formattedCitation":"(Haight et al., 2019)","plainCitation":"(Haight et al., 2019)","noteIndex":0},"citationItems":[{"id":1636,"uris":["http://zotero.org/users/6894025/items/8A2JKW7H"],"itemData":{"id":1636,"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schema":"https://github.com/citation-style-language/schema/raw/master/csl-citation.json"} </w:instrText>
      </w:r>
      <w:r w:rsidR="00464294">
        <w:fldChar w:fldCharType="separate"/>
      </w:r>
      <w:r w:rsidR="002B2AF4">
        <w:rPr>
          <w:noProof/>
        </w:rPr>
        <w:t>(Haight et al., 2019)</w:t>
      </w:r>
      <w:r w:rsidR="00464294">
        <w:fldChar w:fldCharType="end"/>
      </w:r>
      <w:r w:rsidR="002B2AF4">
        <w:t xml:space="preserve">. </w:t>
      </w:r>
      <w:r w:rsidR="0073668B">
        <w:t xml:space="preserve">Influencing offspring phenotypes through adaptive TGP </w:t>
      </w:r>
      <w:r w:rsidR="00AC6F34">
        <w:t xml:space="preserve">is one </w:t>
      </w:r>
      <w:r w:rsidR="00705BC4">
        <w:t>strategy</w:t>
      </w:r>
      <w:r w:rsidR="00AC6F34">
        <w:t xml:space="preserve"> an annual plant can use to increase fitness</w:t>
      </w:r>
      <w:r w:rsidR="00400405">
        <w:t xml:space="preserve"> </w:t>
      </w:r>
      <w:r w:rsidR="00400405">
        <w:fldChar w:fldCharType="begin"/>
      </w:r>
      <w:r w:rsidR="00400405">
        <w:instrText xml:space="preserve"> ADDIN ZOTERO_ITEM CSL_CITATION {"citationID":"N1SPCCPK","properties":{"formattedCitation":"(Mousseau &amp; Fox, 1998)","plainCitation":"(Mousseau &amp; Fox, 1998)","noteIndex":0},"citationItems":[{"id":84,"uris":["http://zotero.org/users/6894025/items/J5BFLHZE"],"itemData":{"id":84,"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schema":"https://github.com/citation-style-language/schema/raw/master/csl-citation.json"} </w:instrText>
      </w:r>
      <w:r w:rsidR="00400405">
        <w:fldChar w:fldCharType="separate"/>
      </w:r>
      <w:r w:rsidR="00400405">
        <w:rPr>
          <w:noProof/>
        </w:rPr>
        <w:t>(Mousseau &amp; Fox, 1998)</w:t>
      </w:r>
      <w:r w:rsidR="00400405">
        <w:fldChar w:fldCharType="end"/>
      </w:r>
      <w:r w:rsidR="00705BC4">
        <w:t>, and</w:t>
      </w:r>
      <w:r w:rsidR="00400405">
        <w:t xml:space="preserve"> adaptive TGP usually occurs when</w:t>
      </w:r>
      <w:r w:rsidR="00FA0B6D">
        <w:t xml:space="preserve"> parental and offspring environments are correlated </w:t>
      </w:r>
      <w:r w:rsidR="00FA0B6D">
        <w:fldChar w:fldCharType="begin"/>
      </w:r>
      <w:r w:rsidR="00106866">
        <w:instrText xml:space="preserve"> ADDIN ZOTERO_ITEM CSL_CITATION {"citationID":"WUUNpGHR","properties":{"formattedCitation":"(Burgess &amp; Marshall, 2014; Leimar &amp; McNamara, 2015)","plainCitation":"(Burgess &amp; Marshall, 2014; Leimar &amp; McNamara, 2015)","noteIndex":0},"citationItems":[{"id":2065,"uris":["http://zotero.org/users/6894025/items/YKSHKNBV"],"itemData":{"id":2065,"type":"article-journal","abstract":"Anticipatory parental effects (APE's) occur when parents adjust the phenotype of their offspring to match the local environment, so as to increase the fitness of both parents and offspring. APE's, as in the evolution of adaptive phenotypic plasticity more generally, are predicated on the idea that the parental environment is a reliable predictor of the offspring environment. Most studies on APE's fail to explicitly consider environmental predictability so risk searching for APE's under circumstances where they are unlikely to occur. This failure is perhaps one of the major reasons for mixed evidence for APE's in a recent meta‐analysis. Here, we highlight some often‐overlooked assumptions in studies of APE's and provide a framework for identifying and testing APE's. Our review highlights the importance of measuring environmental predictability, outlines the minimal requirements for experimental designs, explains the important differences between relative and absolute measures of offspring fitness, and highlights some potential issues in assigning components of offspring fitness to parental fitness. Our recommendations should result in more targeted and effective tests of APE's.\n            \n              Synthesis\n            \n            A decent set of theory is available to understand when certain kinds of parental effects might act to increase parental fitness (i.e. be ‘adaptive’). This theory could be better incorporated into empirical studies on anticipatory parental effects (APE's). Here, we provide practical advice for how empirical studies can more closely align with the theoretical underpinnings of adaptive parental effects. In short, robust inferences on APE's require quantitative estimates of environmental predictability in the field over the space and time scales relevant to the life history of the study organism as well as an understanding of when to use absolute or relative offspring fitness.","container-title":"Oikos","DOI":"10.1111/oik.01235","ISSN":"0030-1299, 1600-0706","issue":"7","journalAbbreviation":"Oikos","language":"en","page":"769-776","source":"DOI.org (Crossref)","title":"Adaptive parental effects: the importance of estimating environmental predictability and offspring fitness appropriately","title-short":"Adaptive parental effects","volume":"123","author":[{"family":"Burgess","given":"Scott C."},{"family":"Marshall","given":"Dustin J."}],"issued":{"date-parts":[["2014",7]]}}},{"id":2057,"uris":["http://zotero.org/users/6894025/items/G8LZTQ5T"],"itemData":{"id":2057,"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FA0B6D">
        <w:fldChar w:fldCharType="separate"/>
      </w:r>
      <w:r w:rsidR="00106866">
        <w:rPr>
          <w:noProof/>
        </w:rPr>
        <w:t>(Burgess &amp; Marshall, 2014; Leimar &amp; McNamara, 2015)</w:t>
      </w:r>
      <w:r w:rsidR="00FA0B6D">
        <w:fldChar w:fldCharType="end"/>
      </w:r>
      <w:r w:rsidR="00106866">
        <w:t>. In contrast, plants may also evolve to produce heterogenous offspring phenotypes when the environment is inherently unpredictable</w:t>
      </w:r>
      <w:r w:rsidR="00C23F37">
        <w:t>, increasing the probability that at least some offspring phenotypes</w:t>
      </w:r>
      <w:r w:rsidR="006D1775">
        <w:t xml:space="preserve"> will match environmental conditions</w:t>
      </w:r>
      <w:r w:rsidR="0003593C">
        <w:t>, a strategy known as diversifying bet hedging</w:t>
      </w:r>
      <w:r w:rsidR="00106866">
        <w:t xml:space="preserve"> </w:t>
      </w:r>
      <w:r w:rsidR="00106866">
        <w:fldChar w:fldCharType="begin"/>
      </w:r>
      <w:r w:rsidR="00C42446">
        <w:instrText xml:space="preserve"> ADDIN ZOTERO_ITEM CSL_CITATION {"citationID":"XHbhlyko","properties":{"formattedCitation":"(J. Marshall &amp; Uller, 2007; Philippi &amp; Seger, 1989; Simons, 2011; Slatkin, 1974)","plainCitation":"(J. Marshall &amp; Uller, 2007; Philippi &amp; Seger, 1989; Simons, 2011; Slatkin, 1974)","noteIndex":0},"citationItems":[{"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173,"uris":["http://zotero.org/users/6894025/items/EHSM8ADK"],"itemData":{"id":2173,"type":"article-journal","abstract":"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container-title":"Trends in Ecology &amp; Evolution","DOI":"10.1016/0169-5347(89)90138-9","ISSN":"0169-5347","issue":"2","journalAbbreviation":"Trends in Ecology &amp; Evolution","page":"41-44","source":"ScienceDirect","title":"Hedging one's evolutionary bets, revisited","volume":"4","author":[{"family":"Philippi","given":"Tom"},{"family":"Seger","given":"Jon"}],"issued":{"date-parts":[["1989",2,1]]}}},{"id":2174,"uris":["http://zotero.org/users/6894025/items/X9H7DILA"],"itemData":{"id":2174,"type":"article-journal","abstract":"Uncertainty is a problem not only in human decision-making, but is a prevalent quality of natural environments and thus requires evolutionary response. Unpredictable natural selection is expected to result in the evolution of bet-hedging strategies, which are adaptations to long-term fluctuating selection. Despite a recent surge of interest in bet hedging, its study remains mired in conceptual and practical difficulties, compounded by confusion over what constitutes evidence for its existence. Here, I attempt to resolve misunderstandings about bet hedging and its relationship with other modes of response to environmental change, identify the challenges inherent to its study and assess the state of existing empiri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defined according to potential strength—is heavily skewed towards weaker categories, underscoring the need for direct appraisals of the adaptive significance of putative bet-hedging traits in nature.","container-title":"Proceedings of the Royal Society B: Biological Sciences","DOI":"10.1098/rspb.2011.0176","issue":"1712","note":"publisher: Royal Society","page":"1601-1609","source":"royalsocietypublishing.org (Atypon)","title":"Modes of response to environmental change and the elusive empirical evidence for bet hedging","volume":"278","author":[{"family":"Simons","given":"Andrew M."}],"issued":{"date-parts":[["2011",3,16]]}}},{"id":2177,"uris":["http://zotero.org/users/6894025/items/QA3DGBA4"],"itemData":{"id":2177,"type":"article-journal","container-title":"Nature","DOI":"10.1038/250704b0","ISSN":"1476-4687","issue":"5469","language":"en","license":"1974 Springer Nature Limited","note":"publisher: Nature Publishing Group","page":"704-705","source":"www.nature.com","title":"Hedging one's evolutionary bets","volume":"250","author":[{"family":"Slatkin","given":"Montgomery"}],"issued":{"date-parts":[["1974",8]]}}}],"schema":"https://github.com/citation-style-language/schema/raw/master/csl-citation.json"} </w:instrText>
      </w:r>
      <w:r w:rsidR="00106866">
        <w:fldChar w:fldCharType="separate"/>
      </w:r>
      <w:r w:rsidR="00C42446">
        <w:rPr>
          <w:noProof/>
        </w:rPr>
        <w:t>(J. Marshall &amp; Uller, 2007; Philippi &amp; Seger, 1989; Simons, 2011; Slatkin, 1974)</w:t>
      </w:r>
      <w:r w:rsidR="00106866">
        <w:fldChar w:fldCharType="end"/>
      </w:r>
      <w:r w:rsidR="00F501C1">
        <w:t xml:space="preserve">. </w:t>
      </w:r>
      <w:r w:rsidR="00C42446">
        <w:t xml:space="preserve">In arid environments, </w:t>
      </w:r>
      <w:r w:rsidR="00E81CEC">
        <w:t>where water availability is less certain</w:t>
      </w:r>
      <w:r w:rsidR="00F53105">
        <w:t xml:space="preserve">, bet hedging via seed banking is a common strategy, especially in desert annuals </w:t>
      </w:r>
      <w:r w:rsidR="00F53105">
        <w:fldChar w:fldCharType="begin"/>
      </w:r>
      <w:r w:rsidR="005B33EA">
        <w:instrText xml:space="preserve"> ADDIN ZOTERO_ITEM CSL_CITATION {"citationID":"6GtKS3Np","properties":{"formattedCitation":"(Golodets et al., 2013; Gremer &amp; Venable, 2014; Venable &amp; Brown, 1988)","plainCitation":"(Golodets et al., 2013; Gremer &amp; Venable, 2014; Venable &amp; Brown, 1988)","noteIndex":0},"citationItems":[{"id":2179,"uris":["http://zotero.org/users/6894025/items/DKMVTQN9"],"itemData":{"id":2179,"type":"article-journal","abstract":"Climate change is predicted to alter the rainfall regime in the Eastern Mediterranean Basin: total annual rainfall will decrease, while seasonal and inter-annual variation in rainfall will increase. Such changes in the rainfall regime could potentially lead to large-scale changes in aboveground net primary productivity (ANPP) in the region. We conducted a data-driven evaluation of herbaceous ANPP along an entire regional rainfall gradient, from desert (90 mm MAR [Mean Annual Rainfall]) to Mesic-Mediterranean (780 mm MAR) ecosystems, using the largest database ever collated for herbaceous ANPP in Israel, with the aim of predicting consequences of climate change for rangeland productivity. This research revealed that herbaceous ANPP increases with increasing rainfall along the gradient, but strong dependence on rainfall was only apparent within dry sites. Rain Use Efficiency peaks at mid-gradient in Mediterranean sites without woody vegetation (560 and 610 mm MAR). Inter-annual coefficients of variation in rainfall and herbaceous ANPP decrease along the rainfall gradient up to ca. 500 mm MAR. Climate change is more likely to affect herbaceous ANPP of rangelands in the arid end of the rainfall gradient, requiring adaptation of rangeland management, while ANPP of rangelands in more mesic ecosystems is less responsive to variation in rainfall. We conclude that herbaceous ANPP in most Mediterranean rangelands is less vulnerable to climate change than generally predicted.","container-title":"Climatic Change","DOI":"10.1007/s10584-013-0758-8","ISSN":"1573-1480","issue":"3","journalAbbreviation":"Climatic Change","language":"en","page":"785-798","source":"Springer Link","title":"From desert to Mediterranean rangelands: will increasing drought and inter-annual rainfall variability affect herbaceous annual primary productivity?","title-short":"From desert to Mediterranean rangelands","volume":"119","author":[{"family":"Golodets","given":"Carly"},{"family":"Sternberg","given":"Marcelo"},{"family":"Kigel","given":"Jaime"},{"family":"Boeken","given":"Bertrand"},{"family":"Henkin","given":"Zalmen"},{"family":"Seligman","given":"No’am G."},{"family":"Ungar","given":"Eugene David"}],"issued":{"date-parts":[["2013",8,1]]}}},{"id":606,"uris":["http://zotero.org/users/6894025/items/YLZCIIFZ"],"itemData":{"id":606,"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id":890,"uris":["http://zotero.org/users/6894025/items/V6W28PKW"],"itemData":{"id":890,"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schema":"https://github.com/citation-style-language/schema/raw/master/csl-citation.json"} </w:instrText>
      </w:r>
      <w:r w:rsidR="00F53105">
        <w:fldChar w:fldCharType="separate"/>
      </w:r>
      <w:r w:rsidR="005B33EA">
        <w:rPr>
          <w:noProof/>
        </w:rPr>
        <w:t>(Golodets et al., 2013; Gremer &amp; Venable, 2014; Venable &amp; Brown, 1988)</w:t>
      </w:r>
      <w:r w:rsidR="00F53105">
        <w:fldChar w:fldCharType="end"/>
      </w:r>
      <w:r w:rsidR="005B33EA">
        <w:t xml:space="preserve">. </w:t>
      </w:r>
      <w:r w:rsidR="00C650C6">
        <w:t xml:space="preserve">Seed banks spread germination </w:t>
      </w:r>
      <w:r w:rsidR="001D091C">
        <w:t xml:space="preserve">out over time to reduce the </w:t>
      </w:r>
      <w:r w:rsidR="00412E05">
        <w:t>likelihood</w:t>
      </w:r>
      <w:r w:rsidR="001D091C">
        <w:t xml:space="preserve"> of large population declines during unfavorable periods </w:t>
      </w:r>
      <w:r w:rsidR="00412E05">
        <w:fldChar w:fldCharType="begin"/>
      </w:r>
      <w:r w:rsidR="00412E05">
        <w:instrText xml:space="preserve"> ADDIN ZOTERO_ITEM CSL_CITATION {"citationID":"LkADdDXj","properties":{"formattedCitation":"(Baskin &amp; Baskin, 2000)","plainCitation":"(Baskin &amp; Baskin, 2000)","noteIndex":0},"citationItems":[{"id":2170,"uris":["http://zotero.org/users/6894025/items/78ICE4IP"],"itemData":{"id":2170,"type":"book","abstract":"Seeds: Ecology, Biogeography, and Evolution of Dormancy and Germination differs from all other books on seed germination. It is an all-encompassing volume that provides a working hypothesis of the ecological and environmental conditions under which various kinds of seed dormancy have developed. It also presents information on the seed germination of more than 3500 species of trees, shrubs, vines and herbaceous species, making this a valuable reference for anyone studying germination. This book delivers information on characteristics of each type of seed dormancy, how each type of dormancy is broken in nature, and what environmental conditions are required for germination after dormancy is broken. It explains how studies should be done to distinguish persistent from transient seed banks, and covers which species should be controlled, propagated, and conserved. Seeds gives the reader insight and guidelines for doing ecologically meaningful studies on the biogeography and evolution of seed dormancy and germination in order to better understand plant reproductive strategies, life history traits, adaptations to habitats, and physiological processes. - Evolutionary/phylogenetic origins and relationships of various kinds of seed dormancy - A world biogeographical perspective on seed dormancy and germination - Ecophysiology of seeds with each type of dormancy - Critical evaluation of methodology used in soil seed bank studies - Germination ecology of plants with specialized habitat and life cycle types - Genetic and maternal preconditioning effects on seed dormancy and germination - Guidelines for doing ecologically-meaningful germination studies","ISBN":"978-0-08-057419-6","language":"en","note":"Google-Books-ID: yxdDEQAAQBAJ","number-of-pages":"681","publisher":"Academic Press","source":"Google Books","title":"Seeds: Ecology, Biogeography, and, Evolution of Dormancy and Germination","title-short":"Seeds","author":[{"family":"Baskin","given":"Carol C."},{"family":"Baskin","given":"Jerry M."}],"issued":{"date-parts":[["2000",12,5]]}}}],"schema":"https://github.com/citation-style-language/schema/raw/master/csl-citation.json"} </w:instrText>
      </w:r>
      <w:r w:rsidR="00412E05">
        <w:fldChar w:fldCharType="separate"/>
      </w:r>
      <w:r w:rsidR="00412E05">
        <w:rPr>
          <w:noProof/>
        </w:rPr>
        <w:t>(Baskin &amp; Baskin, 2000)</w:t>
      </w:r>
      <w:r w:rsidR="00412E05">
        <w:fldChar w:fldCharType="end"/>
      </w:r>
      <w:r w:rsidR="00E605AD">
        <w:t xml:space="preserve">. </w:t>
      </w:r>
      <w:r w:rsidR="00EC1CDC">
        <w:t>By keeping a portion of seeds dormant in the seed bank,</w:t>
      </w:r>
      <w:r w:rsidR="00AC024F">
        <w:t xml:space="preserve"> species incur less of a cost during climatically bad years </w:t>
      </w:r>
      <w:r w:rsidR="007B17F6">
        <w:fldChar w:fldCharType="begin"/>
      </w:r>
      <w:r w:rsidR="002F0610">
        <w:instrText xml:space="preserve"> ADDIN ZOTERO_ITEM CSL_CITATION {"citationID":"p7dFnQle","properties":{"formattedCitation":"(Philippi, 1993)","plainCitation":"(Philippi, 1993)","noteIndex":0},"citationItems":[{"id":2172,"uris":["http://zotero.org/users/6894025/items/S4YY7KFM"],"itemData":{"id":2172,"type":"article-journal","abstract":"Prolonged seed dormancy in desert annuals is thought to be an adaptation to environmental uncertainty. Germination spread over several years could reduce the year-to-year variation in the fitness of a genotype. Previous work has demonstrated that, for a number of species, not all viable seeds germinate under one set of conditions in the first year, but the subsequent fate of the dormant seeds has not been tested. In this study, germination experiments were performed on seeds of six species of winter annuals from Portal, Arizona. Seeds that do not germinate under good conditions in the first year germinate under the same conditions in subsequent years. However, germination fractions in the first 2 yr are not equal fractions of remaining viable seeds, which is the theoretical optimal behavior, and the germination distributions differ greatly among species. Germination under good conditions following a year of bad conditions for germination also differs among species. Germination behavior is age-dependent, and germination trials conducted on seeds of unknown ages from soil samples may give misleading results. These results indicate that seed dormancy acts as a form of bet hedging but that selection for an optimal distribution of germination across years may be weak.","container-title":"The American Naturalist","DOI":"10.1086/285550","ISSN":"0003-0147","issue":"3","note":"publisher: The University of Chicago Press","page":"474-487","source":"journals.uchicago.edu (Atypon)","title":"Bet-Hedging Germination of Desert Annuals: Beyond the First Year","title-short":"Bet-Hedging Germination of Desert Annuals","volume":"142","author":[{"family":"Philippi","given":"Thomas"}],"issued":{"date-parts":[["1993",9]]}}}],"schema":"https://github.com/citation-style-language/schema/raw/master/csl-citation.json"} </w:instrText>
      </w:r>
      <w:r w:rsidR="007B17F6">
        <w:fldChar w:fldCharType="separate"/>
      </w:r>
      <w:r w:rsidR="002F0610">
        <w:rPr>
          <w:noProof/>
        </w:rPr>
        <w:t>(Philippi, 1993)</w:t>
      </w:r>
      <w:r w:rsidR="007B17F6">
        <w:fldChar w:fldCharType="end"/>
      </w:r>
      <w:r w:rsidR="002F0610">
        <w:t>.</w:t>
      </w:r>
      <w:r w:rsidR="00835737">
        <w:t xml:space="preserve"> </w:t>
      </w:r>
      <w:bookmarkStart w:id="5" w:name="OLE_LINK1"/>
      <w:r w:rsidR="00D5637F">
        <w:t xml:space="preserve">Here, despite the experimentally induced correlated parental and offspring environments, </w:t>
      </w:r>
      <w:r w:rsidR="00D5637F" w:rsidRPr="00E939FC">
        <w:rPr>
          <w:i/>
          <w:iCs/>
        </w:rPr>
        <w:t>P. patagonica</w:t>
      </w:r>
      <w:r w:rsidR="00E939FC">
        <w:t xml:space="preserve"> likely employs a bet hedging strategy via seed banking in response to</w:t>
      </w:r>
      <w:r w:rsidR="00242FC8">
        <w:t xml:space="preserve"> changes in climatic variables based on its evolutionary history.</w:t>
      </w:r>
      <w:r w:rsidR="00BF2C4A">
        <w:t xml:space="preserve"> </w:t>
      </w:r>
      <w:r w:rsidR="00705512">
        <w:t>In a</w:t>
      </w:r>
      <w:r w:rsidR="004455BC">
        <w:t xml:space="preserve"> </w:t>
      </w:r>
      <w:r w:rsidR="00705512">
        <w:t xml:space="preserve">study with </w:t>
      </w:r>
      <w:proofErr w:type="spellStart"/>
      <w:r w:rsidR="00705512" w:rsidRPr="00660329">
        <w:rPr>
          <w:i/>
          <w:iCs/>
        </w:rPr>
        <w:t>Biscutella</w:t>
      </w:r>
      <w:proofErr w:type="spellEnd"/>
      <w:r w:rsidR="00705512" w:rsidRPr="00660329">
        <w:rPr>
          <w:i/>
          <w:iCs/>
        </w:rPr>
        <w:t xml:space="preserve"> didyma</w:t>
      </w:r>
      <w:r w:rsidR="00705512">
        <w:t xml:space="preserve"> and </w:t>
      </w:r>
      <w:r w:rsidR="00705512" w:rsidRPr="00660329">
        <w:rPr>
          <w:i/>
          <w:iCs/>
        </w:rPr>
        <w:t xml:space="preserve">Bromus </w:t>
      </w:r>
      <w:proofErr w:type="spellStart"/>
      <w:r w:rsidR="00705512" w:rsidRPr="00660329">
        <w:rPr>
          <w:i/>
          <w:iCs/>
        </w:rPr>
        <w:t>fas</w:t>
      </w:r>
      <w:r w:rsidR="00660329" w:rsidRPr="00660329">
        <w:rPr>
          <w:i/>
          <w:iCs/>
        </w:rPr>
        <w:t>ciculatus</w:t>
      </w:r>
      <w:proofErr w:type="spellEnd"/>
      <w:r w:rsidR="004455BC">
        <w:t xml:space="preserve">, two arid adapted winter annual species, </w:t>
      </w:r>
      <w:proofErr w:type="spellStart"/>
      <w:r w:rsidR="00AB6A39">
        <w:t>Lampei</w:t>
      </w:r>
      <w:proofErr w:type="spellEnd"/>
      <w:r w:rsidR="00AB6A39">
        <w:t xml:space="preserve"> et al. found</w:t>
      </w:r>
      <w:r w:rsidR="001F34EC">
        <w:t xml:space="preserve"> that parental effects </w:t>
      </w:r>
      <w:r w:rsidR="00326C11">
        <w:t xml:space="preserve">act on </w:t>
      </w:r>
      <w:r w:rsidR="00746667">
        <w:t xml:space="preserve">bet hedging traits (between-year seed dormancy) in </w:t>
      </w:r>
      <w:r w:rsidR="00D15517" w:rsidRPr="00BE1B60">
        <w:rPr>
          <w:i/>
          <w:iCs/>
        </w:rPr>
        <w:t>B. didyma</w:t>
      </w:r>
      <w:r w:rsidR="00D15517">
        <w:t xml:space="preserve">, but did not act on </w:t>
      </w:r>
      <w:r w:rsidR="00D15517" w:rsidRPr="00BE1B60">
        <w:rPr>
          <w:i/>
          <w:iCs/>
        </w:rPr>
        <w:t xml:space="preserve">B. </w:t>
      </w:r>
      <w:proofErr w:type="spellStart"/>
      <w:r w:rsidR="00D15517" w:rsidRPr="00BE1B60">
        <w:rPr>
          <w:i/>
          <w:iCs/>
        </w:rPr>
        <w:t>fasciculatus</w:t>
      </w:r>
      <w:r w:rsidR="0042156D" w:rsidRPr="00BE1B60">
        <w:rPr>
          <w:i/>
          <w:iCs/>
        </w:rPr>
        <w:t>’s</w:t>
      </w:r>
      <w:proofErr w:type="spellEnd"/>
      <w:r w:rsidR="0042156D">
        <w:t xml:space="preserve"> bet hedging traits</w:t>
      </w:r>
      <w:r w:rsidR="00746667">
        <w:t>,</w:t>
      </w:r>
      <w:r w:rsidR="0042156D">
        <w:t xml:space="preserve"> suggesting that bet hedging strategies and parental effects may</w:t>
      </w:r>
      <w:r w:rsidR="00746667">
        <w:t xml:space="preserve"> </w:t>
      </w:r>
      <w:r w:rsidR="0039256B">
        <w:t xml:space="preserve">synergize, </w:t>
      </w:r>
      <w:r w:rsidR="00BE1B60">
        <w:t xml:space="preserve">but this effect is species dependent </w:t>
      </w:r>
      <w:r w:rsidR="00BE1B60">
        <w:fldChar w:fldCharType="begin"/>
      </w:r>
      <w:r w:rsidR="00DB01D7">
        <w:instrText xml:space="preserve"> ADDIN ZOTERO_ITEM CSL_CITATION {"citationID":"sB4bQc8M","properties":{"formattedCitation":"(Lampei et al., 2017)","plainCitation":"(Lampei et al., 2017)","noteIndex":0},"citationItems":[{"id":2048,"uris":["http://zotero.org/users/6894025/items/E7UPUW3Z"],"itemData":{"id":2048,"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schema":"https://github.com/citation-style-language/schema/raw/master/csl-citation.json"} </w:instrText>
      </w:r>
      <w:r w:rsidR="00BE1B60">
        <w:fldChar w:fldCharType="separate"/>
      </w:r>
      <w:r w:rsidR="00DB01D7">
        <w:rPr>
          <w:noProof/>
        </w:rPr>
        <w:t>(Lampei et al., 2017)</w:t>
      </w:r>
      <w:r w:rsidR="00BE1B60">
        <w:fldChar w:fldCharType="end"/>
      </w:r>
      <w:r w:rsidR="00BE1B60">
        <w:t xml:space="preserve">. In future studies, </w:t>
      </w:r>
      <w:r w:rsidR="00BE1B60" w:rsidRPr="00BE1B60">
        <w:rPr>
          <w:i/>
          <w:iCs/>
        </w:rPr>
        <w:t>P. patagonica</w:t>
      </w:r>
      <w:r w:rsidR="00BE1B60">
        <w:t xml:space="preserve"> may</w:t>
      </w:r>
      <w:r w:rsidR="00DB01D7">
        <w:t xml:space="preserve"> serve as a good candidate to further untangle the synergistic, antagonistic, or no effects </w:t>
      </w:r>
      <w:r w:rsidR="00831EFE">
        <w:t>on TGP and bet hedging strategies.</w:t>
      </w:r>
    </w:p>
    <w:p w14:paraId="1793383C" w14:textId="3370FA20" w:rsidR="00E55DF1" w:rsidRPr="004E30CC" w:rsidRDefault="00477944" w:rsidP="005B33EA">
      <w:pPr>
        <w:spacing w:line="480" w:lineRule="auto"/>
        <w:ind w:firstLine="720"/>
        <w:rPr>
          <w:b/>
          <w:bCs/>
          <w:i/>
          <w:iCs/>
        </w:rPr>
      </w:pPr>
      <w:r w:rsidRPr="004E30CC">
        <w:rPr>
          <w:b/>
          <w:bCs/>
          <w:i/>
          <w:iCs/>
        </w:rPr>
        <w:t>Resource release in response to parental water limitations</w:t>
      </w:r>
    </w:p>
    <w:bookmarkEnd w:id="5"/>
    <w:p w14:paraId="430EE7CA" w14:textId="6F6FE27B" w:rsidR="00716A7D" w:rsidRPr="00716A7D" w:rsidRDefault="00716A7D" w:rsidP="00831EFE">
      <w:pPr>
        <w:spacing w:line="480" w:lineRule="auto"/>
        <w:ind w:firstLine="720"/>
      </w:pPr>
      <w:r w:rsidRPr="00716A7D">
        <w:t>Interestingly, plants that experienced drought in the parental generation but control watering in the offspring generation (DC) had the highest performing reproductive traits of all the treatments</w:t>
      </w:r>
      <w:r w:rsidR="007E5301">
        <w:t xml:space="preserve"> (Figure 3</w:t>
      </w:r>
      <w:r w:rsidR="007E4636">
        <w:t>G, 3H, 3I)</w:t>
      </w:r>
      <w:r w:rsidRPr="00716A7D">
        <w:t xml:space="preserve">. This is contrary to what we might expect, as transgenerational plasticity arises when the parental environment is correlated with the environment experienced by the offspring </w:t>
      </w:r>
      <w:r w:rsidRPr="00716A7D">
        <w:fldChar w:fldCharType="begin"/>
      </w:r>
      <w:r w:rsidR="00973E52">
        <w:instrText xml:space="preserve"> ADDIN ZOTERO_ITEM CSL_CITATION {"citationID":"0bPNlQw8","properties":{"formattedCitation":"(Bonduriansky, 2021; Colicchio &amp; Herman, 2020; J. Marshall &amp; Uller, 2007; Uller, 2008)","plainCitation":"(Bonduriansky, 2021; Colicchio &amp; Herman, 2020; J. Marshall &amp; Uller, 2007;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schema":"https://github.com/citation-style-language/schema/raw/master/csl-citation.json"} </w:instrText>
      </w:r>
      <w:r w:rsidRPr="00716A7D">
        <w:fldChar w:fldCharType="separate"/>
      </w:r>
      <w:r w:rsidRPr="00716A7D">
        <w:rPr>
          <w:noProof/>
        </w:rPr>
        <w:t>(Bonduriansky, 2021; Colicchio &amp; Herman, 2020; J. Marshall &amp; Uller, 2007; Uller, 2008)</w:t>
      </w:r>
      <w:r w:rsidRPr="00716A7D">
        <w:fldChar w:fldCharType="end"/>
      </w:r>
      <w:r w:rsidRPr="00716A7D">
        <w:t>. Here, we see the highest reproductive performance in plants that experienced a mismatch in parent and offspring environment, but only when drought occurred in the parental generation (DC), and not when drought occurred in the offspring generation (CD, higher reproductive performance than DD but far lower than control conditions).</w:t>
      </w:r>
    </w:p>
    <w:p w14:paraId="697ABE74" w14:textId="7B72246B" w:rsidR="00D7061A" w:rsidRPr="00360118" w:rsidRDefault="00A62BC2" w:rsidP="00360118">
      <w:pPr>
        <w:spacing w:line="480" w:lineRule="auto"/>
        <w:ind w:firstLine="720"/>
      </w:pPr>
      <w:r>
        <w:t>This</w:t>
      </w:r>
      <w:r w:rsidR="00716A7D" w:rsidRPr="00716A7D">
        <w:t xml:space="preserve"> ‘release’ of resources in the DC group has also been seen in one other study, where grandparental and parental effects of mild heat stress were investigated in Arabidopsis thaliana. Here, Groot et al. found when plants (F1) experienced mild heat stress, their offspring (F2) were prepared for the same stress, but when it was no applied, the plants shifted their resource load to overprovision their offspring </w:t>
      </w:r>
      <w:r w:rsidR="00716A7D" w:rsidRPr="00716A7D">
        <w:fldChar w:fldCharType="begin"/>
      </w:r>
      <w:r w:rsidR="00973E52">
        <w:instrText xml:space="preserve"> ADDIN ZOTERO_ITEM CSL_CITATION {"citationID":"JpQjqPXx","properties":{"formattedCitation":"(Groot et al., 2017)","plainCitation":"(Groot et al., 2017)","dontUpdate":true,"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schema":"https://github.com/citation-style-language/schema/raw/master/csl-citation.json"} </w:instrText>
      </w:r>
      <w:r w:rsidR="00716A7D" w:rsidRPr="00716A7D">
        <w:fldChar w:fldCharType="separate"/>
      </w:r>
      <w:r w:rsidR="00716A7D" w:rsidRPr="00716A7D">
        <w:rPr>
          <w:noProof/>
        </w:rPr>
        <w:t>(2017)</w:t>
      </w:r>
      <w:r w:rsidR="00716A7D" w:rsidRPr="00716A7D">
        <w:fldChar w:fldCharType="end"/>
      </w:r>
      <w:r w:rsidR="00716A7D" w:rsidRPr="00716A7D">
        <w:t xml:space="preserve">. When comparing our results from the DC treatment, this suggests that drought exposure in the parental generation might act as an environmental trigger, preconditioning offspring to allocate resources in a way that enhances reproductive output. Both of these results align with a broader framework of phenotypic continuity across generations (as described by </w:t>
      </w:r>
      <w:r w:rsidR="00716A7D" w:rsidRPr="00716A7D">
        <w:fldChar w:fldCharType="begin"/>
      </w:r>
      <w:r w:rsidR="00973E52">
        <w:instrText xml:space="preserve"> ADDIN ZOTERO_ITEM CSL_CITATION {"citationID":"f9ua7ZFo","properties":{"formattedCitation":"(Badyaev &amp; Uller, 2009)","plainCitation":"(Badyaev &amp; Uller, 2009)","dontUpdate":true,"noteIndex":0},"citationItems":[{"id":1764,"uris":["http://zotero.org/users/6894025/items/GA4KTP9I"],"itemData":{"id":1764,"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schema":"https://github.com/citation-style-language/schema/raw/master/csl-citation.json"} </w:instrText>
      </w:r>
      <w:r w:rsidR="00716A7D" w:rsidRPr="00716A7D">
        <w:fldChar w:fldCharType="separate"/>
      </w:r>
      <w:r w:rsidR="00716A7D" w:rsidRPr="00716A7D">
        <w:rPr>
          <w:noProof/>
        </w:rPr>
        <w:t>Badyaev &amp; Uller, 2009)</w:t>
      </w:r>
      <w:r w:rsidR="00716A7D" w:rsidRPr="00716A7D">
        <w:fldChar w:fldCharType="end"/>
      </w:r>
      <w:r w:rsidR="00716A7D" w:rsidRPr="00716A7D">
        <w:t xml:space="preserve">, in which the </w:t>
      </w:r>
      <w:r w:rsidR="00716A7D" w:rsidRPr="00716A7D">
        <w:lastRenderedPageBreak/>
        <w:t>offspring’s response is shaped not only by their immediate environment but also by environmental cues experienced by parent plants. This raises intriguing questions about how plants ‘anticipate’ environmental conditions across generations and allocate resources to maximize fitness based on parental, or grandparental, experiences, that have not yet been untangled.</w:t>
      </w:r>
    </w:p>
    <w:p w14:paraId="33F5A208" w14:textId="77777777" w:rsidR="00D7061A" w:rsidRDefault="00A33EB1" w:rsidP="00A33EB1">
      <w:pPr>
        <w:spacing w:line="480" w:lineRule="auto"/>
        <w:ind w:firstLine="720"/>
        <w:rPr>
          <w:b/>
          <w:bCs/>
          <w:i/>
          <w:iCs/>
        </w:rPr>
      </w:pPr>
      <w:r>
        <w:rPr>
          <w:b/>
          <w:bCs/>
          <w:i/>
          <w:iCs/>
        </w:rPr>
        <w:t>Within generation</w:t>
      </w:r>
      <w:r w:rsidRPr="00463E98">
        <w:rPr>
          <w:b/>
          <w:bCs/>
          <w:i/>
          <w:iCs/>
        </w:rPr>
        <w:t xml:space="preserve"> plasticity in P. patagonica</w:t>
      </w:r>
      <w:r>
        <w:rPr>
          <w:b/>
          <w:bCs/>
          <w:i/>
          <w:iCs/>
        </w:rPr>
        <w:t xml:space="preserve"> </w:t>
      </w:r>
    </w:p>
    <w:p w14:paraId="3AE3F8F2" w14:textId="6C173FDC" w:rsidR="00757EBF" w:rsidRDefault="00757EBF" w:rsidP="00D8549D">
      <w:pPr>
        <w:spacing w:line="480" w:lineRule="auto"/>
        <w:ind w:firstLine="720"/>
      </w:pPr>
      <w:r>
        <w:t>Comparably, we saw far higher rates of within-generation plasticity in P. patagonica</w:t>
      </w:r>
      <w:r w:rsidR="00953ADF">
        <w:t xml:space="preserve"> (Table 1, Figure 3)</w:t>
      </w:r>
      <w:r>
        <w:t xml:space="preserve">. </w:t>
      </w:r>
      <w:r w:rsidR="00D8549D">
        <w:t>This</w:t>
      </w:r>
      <w:r w:rsidR="00D8549D">
        <w:t xml:space="preserve"> high degree of within generation plasticity is in line with other studies that imposed water limitations on multiple generations of annual plants, including </w:t>
      </w:r>
      <w:r w:rsidR="00D8549D">
        <w:fldChar w:fldCharType="begin"/>
      </w:r>
      <w:r w:rsidR="00D8549D">
        <w:instrText xml:space="preserve"> ADDIN ZOTERO_ITEM CSL_CITATION {"citationID":"Kplp0uNN","properties":{"formattedCitation":"(Germain et al., 2013; Kalandyk et al., 2017; Sultan et al., 2009)","plainCitation":"(Germain et al., 2013; Kalandyk et al., 2017; Sultan et al., 2009)","noteIndex":0},"citationItems":[{"id":2181,"uris":["http://zotero.org/users/6894025/items/V99V6WW8"],"itemData":{"id":2181,"type":"article-journal","abstract":"Premise of research. Tests of the adaptive value of parental effects have generally focused on offspring fitness. However, the evolution of parental effects depends on their consequences for both offspring and parental fitness. Whether parental effects are adaptive can also depend on the mechanism of these effects. Parental effects caused by differences in the quality rather than quantity of resources provisioned to offspring may be more likely to be adaptive because they can persist through the life cycle.\n\nMethodology. We estimated parental effects in response to water stress in the invasive annual Avena barbata. To test whether these effects were adaptive, we reciprocally transplanted offspring of wet- and dry-grown parents into wet and dry environments. We also tested whether seed size and nitrogen content, which represent the quantity and quality of parental investment, were mechanisms of parental effects in A. barbata.\n\nPivotal results. We found evidence of parental effects in response to water stress in A. barbata; dry-grown parents produced offspring with significantly higher germination, longer radicles, and earlier emergence than wet-grown parents. The offspring of dry-grown parents had higher biomass and seed production than the offspring of wet-grown parents. However, when cumulative fitness was calculated across parental and offspring generations, dry-grown parents had significantly lower fitness than wet-grown parents because of trade-offs between seed size and number. Although dry-grown parents provisioned their offspring with more nitrogen than wet-grown parents, offspring performance was primarily explained by variation in seed mass.\n\nConclusions. Water stress–induced parental effects were adaptive from the offspring but not the parental perspective, suggesting that the evolution of these effects may be constrained. In addition, water stress–induced parental effects were primarily caused by differences in seed mass, suggesting that the quantity of resources provisioned to offspring is a more important mechanism of parental effects than resource quality.","container-title":"International Journal of Plant Sciences","DOI":"10.1086/670691","ISSN":"1058-5893","issue":"6","note":"publisher: The University of Chicago Press","page":"886-895","source":"journals.uchicago.edu (Atypon)","title":"Mechanisms and Consequences of Water Stress–Induced Parental Effects in an Invasive Annual Grass","volume":"174","author":[{"family":"Germain","given":"Rachel M."},{"family":"Caruso","given":"Christina M."},{"family":"Maherali","given":"Hafiz"}],"issued":{"date-parts":[["2013",7]]}}},{"id":2183,"uris":["http://zotero.org/users/6894025/items/EKVIHDEK"],"itemData":{"id":2183,"type":"article-journal","abstract":"This paper describes experiments concerning improvement of drought tolerance in narrow-leafed lupine (Lupinus angustifolius L.) by maternal effects. The first step involved harvesting seeds from plants exposed and not exposed to drought during flowering and seed ripening. The next-generation plants grown from these seeds were exposed to drought and the effects of this stress on their physiological processes were examined. To find out whether drought applied to parent plants may affect tolerance to this stress in progeny plants such features as plant growth, tissue water content, abscisic acid concentration and yield-related parameters were assessed. The study revealed that the progeny plants grown from the seeds of drought-treated plants were more tolerant to this stress than the plants grown from the seeds harvested from optimally watered maternal plants. Drought tolerance was manifested by a reduced concentration of abscisic acid, increased plant height and maintaining high leaf water content. Most importantly, these plants produced significantly higher yield when exposed to drought than the plants grown from the seeds harvested from optimally watered plants.","container-title":"Plant Breeding","DOI":"10.1111/pbr.12457","ISSN":"1439-0523","issue":"2","language":"en","license":"© 2017 Blackwell Verlag GmbH","note":"_eprint: https://onlinelibrary.wiley.com/doi/pdf/10.1111/pbr.12457","page":"167-173","source":"Wiley Online Library","title":"Role of the maternal effect phenomena in improving water stress tolerance in narrow-leafed lupine (upinus angustifolius)","volume":"136","author":[{"family":"Kalandyk","given":"Agnieszka"},{"family":"Waligórski","given":"Piotr"},{"family":"Dubert","given":"Franciszek"}],"issued":{"date-parts":[["2017"]]}}},{"id":21,"uris":["http://zotero.org/users/6894025/items/NR9EUFHB"],"itemData":{"id":21,"type":"article-journal","abstract":"Stressful parental environments can influence offspring size and development either adaptively or maladaptively, yet little is known about species' differences in this complex aspect of phenotypic plasticity. We performed a reciprocal split-brood experiment to compare transgenerational plasticity in response to drought stress in two closely related annual plant species. We raised inbred replicate parent plants of eight genotypes per species in dry vs. moist soil to generate offspring of each genetic line that differed only in parental environment, then monitored seedling development in both dry and moist conditions. Individuals of the two species expressed contrasting patterns of transgenerational plasticity for traits important to seedling drought tolerance. In Polygonum persicaria, a weedy generalist found in moist, dry, and variably dry sites, drought-stressed plants produced offspring with longer and more rapidly extending root systems and greater biomass when growing in dry soil. In contrast, in P. hydropiper, a non-weedy congener restricted to moist habitats, the offspring of drought-stressed parents had reduced root system development and seedling biomass in dry soil. In P. persicaria, transgenerational and immediate adaptive plasticity combined to produce drought-adapted seedling phenotypes. These results make clear that characteristic patterns of transgenerational plasticity can contribute to ecological diversity among species.","container-title":"Ecology","DOI":"10.1890/08-1064.1","ISSN":"1939-9170","issue":"7","language":"en","note":"_eprint: https://onlinelibrary.wiley.com/doi/pdf/10.1890/08-1064.1","page":"1831-1839","source":"Wiley Online Library","title":"Contrasting patterns of transgenerational plasticity in ecologically distinct congeners","volume":"90","author":[{"family":"Sultan","given":"Sonia E."},{"family":"Barton","given":"Kasey"},{"family":"Wilczek","given":"Amity M."}],"issued":{"date-parts":[["2009"]]}}}],"schema":"https://github.com/citation-style-language/schema/raw/master/csl-citation.json"} </w:instrText>
      </w:r>
      <w:r w:rsidR="00D8549D">
        <w:fldChar w:fldCharType="separate"/>
      </w:r>
      <w:r w:rsidR="00D8549D">
        <w:rPr>
          <w:noProof/>
        </w:rPr>
        <w:t>(Germain et al., 2013; Kalandyk et al., 2017; Sultan et al., 2009)</w:t>
      </w:r>
      <w:r w:rsidR="00D8549D">
        <w:fldChar w:fldCharType="end"/>
      </w:r>
      <w:r w:rsidR="00D8549D">
        <w:t>.</w:t>
      </w:r>
      <w:r w:rsidR="00D8549D">
        <w:t xml:space="preserve"> </w:t>
      </w:r>
      <w:r w:rsidR="00D8549D" w:rsidRPr="00D8549D">
        <w:rPr>
          <w:i/>
          <w:iCs/>
        </w:rPr>
        <w:t>P. patagonica</w:t>
      </w:r>
      <w:r w:rsidR="00D8549D">
        <w:t xml:space="preserve"> p</w:t>
      </w:r>
      <w:r w:rsidR="00953ADF">
        <w:t xml:space="preserve">lants exposed to water limitation in the offspring generation were smaller </w:t>
      </w:r>
      <w:r w:rsidR="000E28A1">
        <w:t>in root, shoot, and total biomass, devoted more resources to roots</w:t>
      </w:r>
      <w:r w:rsidR="002E3105">
        <w:t xml:space="preserve"> than shoots</w:t>
      </w:r>
      <w:r w:rsidR="000E28A1">
        <w:t xml:space="preserve">, </w:t>
      </w:r>
      <w:r w:rsidR="002E3105">
        <w:t xml:space="preserve">and </w:t>
      </w:r>
      <w:r w:rsidR="000E28A1">
        <w:t>had a slower relative growth rate</w:t>
      </w:r>
      <w:r w:rsidR="002E3105">
        <w:t xml:space="preserve"> </w:t>
      </w:r>
      <w:r w:rsidR="000E28A1">
        <w:t>and higher LDMC</w:t>
      </w:r>
      <w:r w:rsidR="002E3105">
        <w:t xml:space="preserve"> values</w:t>
      </w:r>
      <w:r w:rsidR="00DB03C4">
        <w:t xml:space="preserve">, reflecting </w:t>
      </w:r>
      <w:r w:rsidR="002E3105">
        <w:t xml:space="preserve">a more resource-conservative strategy when faced with limited water availability. </w:t>
      </w:r>
      <w:r w:rsidR="00467A3F">
        <w:t xml:space="preserve">This suggests that </w:t>
      </w:r>
      <w:r w:rsidR="00467A3F" w:rsidRPr="00D8549D">
        <w:rPr>
          <w:i/>
          <w:iCs/>
        </w:rPr>
        <w:t>P. patagonica</w:t>
      </w:r>
      <w:r w:rsidR="00467A3F">
        <w:t xml:space="preserve"> is highly sensitive to water stress</w:t>
      </w:r>
      <w:r w:rsidR="002C78F3">
        <w:t xml:space="preserve"> and can</w:t>
      </w:r>
      <w:r w:rsidR="001B664B">
        <w:t xml:space="preserve"> express a high degree of plasticity to shift towards a more conservative strategy. </w:t>
      </w:r>
    </w:p>
    <w:p w14:paraId="034C3EE7" w14:textId="582FB7B6" w:rsidR="00D8549D" w:rsidRDefault="0041234D" w:rsidP="00880B71">
      <w:pPr>
        <w:spacing w:line="480" w:lineRule="auto"/>
        <w:ind w:firstLine="720"/>
      </w:pPr>
      <w:r>
        <w:t xml:space="preserve">Additionally, the results of this study serve to support the findings of Christie et al., who performed a resurrection study with 10 years of P. patagonica seeds from the Colorado Plateau to determine if it has rapidly evolved to 10 years of intense regional drought. Christie et al. found that descendent populations shifted their resource allocation, investing less in reproductive tissues and more in vegetative tissues </w:t>
      </w:r>
      <w:r>
        <w:fldChar w:fldCharType="begin"/>
      </w:r>
      <w:r>
        <w:instrText xml:space="preserve"> ADDIN ZOTERO_ITEM CSL_CITATION {"citationID":"U1mdCU32","properties":{"formattedCitation":"(Christie et al., 2023)","plainCitation":"(Christie et al., 2023)","noteIndex":0},"citationItems":[{"id":1724,"uris":["http://zotero.org/users/6894025/items/F933YRY5"],"itemData":{"id":1724,"type":"article-journal","abstract":"Premise Increased aridity and drought associated with climate change are exerting unprecedented selection pressures on plant populations. Whether populations can rapidly adapt, and which life history traits might confer increased fitness under drought, remain outstanding questions. Methods We utilized a resurrection ecology approach, leveraging dormant seeds from herbarium collections to assess whether populations of Plantago patagonica from the semi-arid Colorado Plateau have rapidly evolved in response to approximately ten years of intense drought in the region. We quantified multiple traits associated with drought escape and drought resistance and assessed the survival of ancestors and descendants under simulated drought. Results Descendant populations displayed a significant shift in resource allocation, in which they invested less in reproductive tissues and relatively more in both above- and below-ground vegetative tissues. Plants with greater leaf biomass survived longer under terminal drought; moreover, even after accounting for the effect of increased leaf biomass, descendant seedlings survived drought longer than their ancestors. Conclusions Our results document rapid adaptive evolution in response to climate change in a selfing annual and suggest that shifts in tissue allocation strategies may underlie adaptive responses to drought in arid or semi-arid environments. This work also illustrates a novel approach, documenting that under specific circumstances, seeds from herbarium specimens may provide an untapped source of dormant propagules for future resurrection experiments.","container-title":"American Journal of Botany","DOI":"10.1002/ajb2.16265","ISSN":"1537-2197","issue":"12","language":"en","license":"© 2023 The Authors. American Journal of Botany published by Wiley Periodicals LLC on behalf of Botanical Society of America.","note":"_eprint: https://onlinelibrary.wiley.com/doi/pdf/10.1002/ajb2.16265","page":"e16265","source":"Wiley Online Library","title":"Resurrected seeds from herbarium specimens reveal rapid evolution of drought resistance in a selfing annual","volume":"110","author":[{"family":"Christie","given":"Kyle"},{"family":"Pierson","given":"Natalie R."},{"family":"Holeski","given":"Liza M."},{"family":"Lowry","given":"David B."}],"issued":{"date-parts":[["2023"]]}}}],"schema":"https://github.com/citation-style-language/schema/raw/master/csl-citation.json"} </w:instrText>
      </w:r>
      <w:r>
        <w:fldChar w:fldCharType="separate"/>
      </w:r>
      <w:r>
        <w:rPr>
          <w:noProof/>
        </w:rPr>
        <w:t>(Christie et al., 2023)</w:t>
      </w:r>
      <w:r>
        <w:fldChar w:fldCharType="end"/>
      </w:r>
      <w:r>
        <w:t>.</w:t>
      </w:r>
    </w:p>
    <w:p w14:paraId="23BB6DF1" w14:textId="77777777" w:rsidR="00ED7908" w:rsidRDefault="00ED7908" w:rsidP="00880B71">
      <w:pPr>
        <w:spacing w:line="480" w:lineRule="auto"/>
        <w:ind w:firstLine="720"/>
      </w:pPr>
    </w:p>
    <w:p w14:paraId="3B91C8DE" w14:textId="1800A937" w:rsidR="00B61CCB" w:rsidRDefault="004E24B8" w:rsidP="00880B71">
      <w:pPr>
        <w:spacing w:line="480" w:lineRule="auto"/>
        <w:ind w:firstLine="720"/>
        <w:rPr>
          <w:i/>
          <w:iCs/>
          <w:color w:val="747474" w:themeColor="background2" w:themeShade="80"/>
        </w:rPr>
      </w:pPr>
      <w:commentRangeStart w:id="6"/>
      <w:r>
        <w:rPr>
          <w:b/>
          <w:bCs/>
          <w:i/>
          <w:iCs/>
        </w:rPr>
        <w:t>Some</w:t>
      </w:r>
      <w:commentRangeEnd w:id="6"/>
      <w:r w:rsidR="001A144E">
        <w:rPr>
          <w:rStyle w:val="CommentReference"/>
          <w:rFonts w:asciiTheme="majorHAnsi" w:eastAsiaTheme="majorEastAsia" w:hAnsiTheme="majorHAnsi" w:cstheme="majorBidi"/>
        </w:rPr>
        <w:commentReference w:id="6"/>
      </w:r>
      <w:r>
        <w:rPr>
          <w:b/>
          <w:bCs/>
          <w:i/>
          <w:iCs/>
        </w:rPr>
        <w:t xml:space="preserve"> t</w:t>
      </w:r>
      <w:r w:rsidR="00B17798" w:rsidRPr="00B17798">
        <w:rPr>
          <w:b/>
          <w:bCs/>
          <w:i/>
          <w:iCs/>
        </w:rPr>
        <w:t>ransgenerational responses are context-dependent on home site VPD</w:t>
      </w:r>
      <w:r w:rsidR="00B61CCB">
        <w:rPr>
          <w:b/>
          <w:bCs/>
          <w:i/>
          <w:iCs/>
        </w:rPr>
        <w:t xml:space="preserve"> variability</w:t>
      </w:r>
      <w:r w:rsidR="00B17798">
        <w:rPr>
          <w:b/>
          <w:bCs/>
          <w:i/>
          <w:iCs/>
        </w:rPr>
        <w:t xml:space="preserve"> </w:t>
      </w:r>
    </w:p>
    <w:p w14:paraId="0990D444" w14:textId="45D1EADE" w:rsidR="004E30CC" w:rsidRPr="004E30CC" w:rsidRDefault="000B767F" w:rsidP="004E30CC">
      <w:pPr>
        <w:spacing w:line="480" w:lineRule="auto"/>
        <w:ind w:firstLine="720"/>
        <w:rPr>
          <w:color w:val="000000" w:themeColor="text1"/>
        </w:rPr>
      </w:pPr>
      <w:r w:rsidRPr="000B767F">
        <w:rPr>
          <w:color w:val="000000" w:themeColor="text1"/>
        </w:rPr>
        <w:t>Contrary</w:t>
      </w:r>
      <w:r>
        <w:rPr>
          <w:color w:val="000000" w:themeColor="text1"/>
        </w:rPr>
        <w:t xml:space="preserve"> to many TGP studies</w:t>
      </w:r>
      <w:r w:rsidR="003C39CE">
        <w:rPr>
          <w:color w:val="000000" w:themeColor="text1"/>
        </w:rPr>
        <w:t xml:space="preserve"> where plants have abundant genotype</w:t>
      </w:r>
      <w:r w:rsidR="00450EE9">
        <w:rPr>
          <w:color w:val="000000" w:themeColor="text1"/>
        </w:rPr>
        <w:t xml:space="preserve"> or population</w:t>
      </w:r>
      <w:r w:rsidR="003C39CE">
        <w:rPr>
          <w:color w:val="000000" w:themeColor="text1"/>
        </w:rPr>
        <w:t xml:space="preserve"> by environmental variation in inherited effect</w:t>
      </w:r>
      <w:r w:rsidR="008F0906">
        <w:rPr>
          <w:color w:val="000000" w:themeColor="text1"/>
        </w:rPr>
        <w:t>s</w:t>
      </w:r>
      <w:r w:rsidR="009779DC">
        <w:rPr>
          <w:color w:val="000000" w:themeColor="text1"/>
        </w:rPr>
        <w:t xml:space="preserve"> </w:t>
      </w:r>
      <w:r w:rsidR="00CD6363">
        <w:rPr>
          <w:color w:val="000000" w:themeColor="text1"/>
        </w:rPr>
        <w:fldChar w:fldCharType="begin"/>
      </w:r>
      <w:r w:rsidR="001E2A64">
        <w:rPr>
          <w:color w:val="000000" w:themeColor="text1"/>
        </w:rPr>
        <w:instrText xml:space="preserve"> ADDIN ZOTERO_ITEM CSL_CITATION {"citationID":"eyPfvwkw","properties":{"formattedCitation":"(Groot et al., 2017; Lampei et al., 2017; Li et al., 2017; M\\uc0\\u252{}nzbergov\\uc0\\u225{} &amp; Hadincov\\uc0\\u225{}, 2017)","plainCitation":"(Groot et al., 2017; Lampei et al., 2017; Li et al., 2017; Münzbergová &amp; Hadincová,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id":2048,"uris":["http://zotero.org/users/6894025/items/E7UPUW3Z"],"itemData":{"id":2048,"type":"article-journal","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container-title":"New Phytologist","DOI":"10.1111/nph.14436","ISSN":"1469-8137","issue":"3","language":"en","license":"© 2017 The Authors. New Phytologist © 2017 New Phytologist Trust","note":"_eprint: https://onlinelibrary.wiley.com/doi/pdf/10.1111/nph.14436","page":"1230-1244","source":"Wiley Online Library","title":"Clinal population divergence in an adaptive parental environmental effect that adjusts seed banking","volume":"214","author":[{"family":"Lampei","given":"Christian"},{"family":"Metz","given":"Johannes"},{"family":"Tielbörger","given":"Katja"}],"issued":{"date-parts":[["2017"]]}}},{"id":2164,"uris":["http://zotero.org/users/6894025/items/LG8I8MIQ"],"itemData":{"id":2164,"type":"article-journal","abstract":"Production of high quality seeds is of fundamental importance for successful crop production. However, knowledge of the effects of increased temperature resulting from global warming on seed quality of alpine species is limited. We investigated the effect of maternal environment on seed quality of three cultivars of the leguminous forage species Vicia sativa, giving particular attention to temperature. Plants of each cultivar were grown at 1700 and 3000 m a.s.l., and mass, germination, electrical conductivity (EC) of leakage and longevity were determined for mature seeds. Seeds of all three cultivars produced at the low elevation had a significantly lower mass and longevity but higher EC of leachate than those produced at the high elevation, suggesting that increased temperatures decreased seed quality. However, seed viability did not differ between elevations. The effects of maternal environment on seed germination strongly depended on cultivar and germination temperature. At 10 and 15°C, seeds of \"Lanjian 3\" produced at high elevation germinated to higher percentages and rates than those produced at low elevation, but the opposite trend was observed at 20°C. However, for seeds of \"Lanjian 1\" and \"Lanjian 2,\" no significant effect of elevation was observed in germination percentage. Our results indicate that the best environment for the production of high quality seeds (e.g., high seed mass, low EC, high seed longevity) of V. sativa is one in which temperatures are relatively low during seed development.","container-title":"Frontiers in Plant Science","DOI":"10.3389/fpls.2017.01411","ISSN":"1664-462X","journalAbbreviation":"Front Plant Sci","language":"eng","note":"PMID: 28861096\nPMCID: PMC5562723","page":"1411","source":"PubMed","title":"Effects of Cultivar and Maternal Environment on Seed Quality in Vicia sativa","volume":"8","author":[{"family":"Li","given":"Rong"},{"family":"Chen","given":"Lijun"},{"family":"Wu","given":"Yanpei"},{"family":"Zhang","given":"Rui"},{"family":"Baskin","given":"Carol C."},{"family":"Baskin","given":"Jerry M."},{"family":"Hu","given":"Xiaowen"}],"issued":{"date-parts":[["2017"]]}}},{"id":33,"uris":["http://zotero.org/users/6894025/items/XPCSXWNV"],"itemData":{"id":33,"type":"article-journal","abstract":"In spite of the increasing number of studies on the importance of transgenerational plasticity for species response to novel environments, its effects on species ability to respond to climate change are still largely unexplored. We study the importance of transgenerational plasticity for response of a clonal species Festuca rubra. Individuals from four natural populations representing two levels of temperature and two levels of precipitation were cultivated in four growth chambers that simulate the temperature and precipitation of origin of the populations (maternal phase). Each population was represented in each growth chamber. After 6 months, single young ramets of these plants were reshuffled among the growth chambers and let to grow for additional 2 months (offspring phase). The results show that transgenerational effects (i.e., maternal phase conditions) significantly modify species response to novel climates, and the direction and intensity of the response depend on the climate of origin of the plants. For traits related to recourse acquisition, the conditions of maternal phase, either alone or in interaction mainly with climate of origin, had stronger effect than the conditions of cultivation. Overall, the maternal climate interacted more intensively with the climate of origin than with the offspring climate. The direction of the effect of the maternal climate was of different directions and intensities depending on plant origin and trait studied. The data demonstrated strong significant effects of conditions during maternal phase on species response to novel climates. These transgenerational affects were, however, not adaptive. Still, transgenerational plasticity may be an important driver of species response to novel conditions across clonal generations. These effects thus need to be carefully considered in future studies exploring species response to novel climates. This will also have strong effects on species performance under increasingly variable climates expected to occur with the climate change.","container-title":"Ecology and Evolution","DOI":"10.1002/ece3.3105","ISSN":"2045-7758","issue":"14","language":"en","note":"_eprint: https://onlinelibrary.wiley.com/doi/pdf/10.1002/ece3.3105","page":"5236-5247","source":"Wiley Online Library","title":"Transgenerational plasticity as an important mechanism affecting response of clonal species to changing climate","volume":"7","author":[{"family":"Münzbergová","given":"Zuzana"},{"family":"Hadincová","given":"Věroslava"}],"issued":{"date-parts":[["2017"]]}}}],"schema":"https://github.com/citation-style-language/schema/raw/master/csl-citation.json"} </w:instrText>
      </w:r>
      <w:r w:rsidR="00CD6363">
        <w:rPr>
          <w:color w:val="000000" w:themeColor="text1"/>
        </w:rPr>
        <w:fldChar w:fldCharType="separate"/>
      </w:r>
      <w:r w:rsidR="001E2A64" w:rsidRPr="001E2A64">
        <w:rPr>
          <w:color w:val="000000"/>
        </w:rPr>
        <w:t xml:space="preserve">(Groot et al., 2017; </w:t>
      </w:r>
      <w:proofErr w:type="spellStart"/>
      <w:r w:rsidR="001E2A64" w:rsidRPr="001E2A64">
        <w:rPr>
          <w:color w:val="000000"/>
        </w:rPr>
        <w:t>Lampei</w:t>
      </w:r>
      <w:proofErr w:type="spellEnd"/>
      <w:r w:rsidR="001E2A64" w:rsidRPr="001E2A64">
        <w:rPr>
          <w:color w:val="000000"/>
        </w:rPr>
        <w:t xml:space="preserve"> et al., 2017; Li et al., 2017; </w:t>
      </w:r>
      <w:proofErr w:type="spellStart"/>
      <w:r w:rsidR="001E2A64" w:rsidRPr="001E2A64">
        <w:rPr>
          <w:color w:val="000000"/>
        </w:rPr>
        <w:t>Münzbergová</w:t>
      </w:r>
      <w:proofErr w:type="spellEnd"/>
      <w:r w:rsidR="001E2A64" w:rsidRPr="001E2A64">
        <w:rPr>
          <w:color w:val="000000"/>
        </w:rPr>
        <w:t xml:space="preserve"> &amp; </w:t>
      </w:r>
      <w:proofErr w:type="spellStart"/>
      <w:r w:rsidR="001E2A64" w:rsidRPr="001E2A64">
        <w:rPr>
          <w:color w:val="000000"/>
        </w:rPr>
        <w:t>Hadincová</w:t>
      </w:r>
      <w:proofErr w:type="spellEnd"/>
      <w:r w:rsidR="001E2A64" w:rsidRPr="001E2A64">
        <w:rPr>
          <w:color w:val="000000"/>
        </w:rPr>
        <w:t>, 2017)</w:t>
      </w:r>
      <w:r w:rsidR="00CD6363">
        <w:rPr>
          <w:color w:val="000000" w:themeColor="text1"/>
        </w:rPr>
        <w:fldChar w:fldCharType="end"/>
      </w:r>
      <w:r w:rsidR="009779DC">
        <w:rPr>
          <w:color w:val="000000" w:themeColor="text1"/>
        </w:rPr>
        <w:t>, we found only two traits related to growth and resource allocation</w:t>
      </w:r>
      <w:r w:rsidR="00E800E5">
        <w:rPr>
          <w:color w:val="000000" w:themeColor="text1"/>
        </w:rPr>
        <w:t xml:space="preserve"> that changed based on home site </w:t>
      </w:r>
      <w:r w:rsidR="00376440">
        <w:rPr>
          <w:color w:val="000000" w:themeColor="text1"/>
        </w:rPr>
        <w:t xml:space="preserve">spring </w:t>
      </w:r>
      <w:r w:rsidR="00E800E5">
        <w:rPr>
          <w:color w:val="000000" w:themeColor="text1"/>
        </w:rPr>
        <w:t>VPD variability</w:t>
      </w:r>
      <w:r w:rsidR="00D31205">
        <w:rPr>
          <w:color w:val="000000" w:themeColor="text1"/>
        </w:rPr>
        <w:t xml:space="preserve"> (Table 3</w:t>
      </w:r>
      <w:r w:rsidR="00445CB5">
        <w:rPr>
          <w:color w:val="000000" w:themeColor="text1"/>
        </w:rPr>
        <w:t>, Figure 4).</w:t>
      </w:r>
      <w:r w:rsidR="004E30CC">
        <w:rPr>
          <w:color w:val="000000" w:themeColor="text1"/>
        </w:rPr>
        <w:t xml:space="preserve"> </w:t>
      </w:r>
      <w:r w:rsidR="004E30CC" w:rsidRPr="004E30CC">
        <w:t xml:space="preserve">Here, plants from statistically variable environments (higher sVPD-CV) had higher root biomass if they experienced </w:t>
      </w:r>
      <w:r w:rsidR="009F23D5">
        <w:t xml:space="preserve">a </w:t>
      </w:r>
      <w:r w:rsidR="004E30CC" w:rsidRPr="004E30CC">
        <w:t xml:space="preserve">mismatching </w:t>
      </w:r>
      <w:r w:rsidR="009F23D5">
        <w:t xml:space="preserve">of </w:t>
      </w:r>
      <w:r w:rsidR="004E30CC" w:rsidRPr="004E30CC">
        <w:t xml:space="preserve">experimental treatment across the two generations (Figure 4A, right panel, DC vs. CC), indicating these populations may be more suited to dealing with environmental variability. </w:t>
      </w:r>
      <w:r w:rsidR="004E30CC">
        <w:t>P</w:t>
      </w:r>
      <w:r w:rsidR="004E30CC" w:rsidRPr="004E30CC">
        <w:t>lants from high sVPD-CV environments may have evolved greater plasticity in root biomass allocation as a bet-hedging strategy to cope with unpredictable drought conditions.</w:t>
      </w:r>
    </w:p>
    <w:p w14:paraId="343F67A1" w14:textId="1FCDF6A4" w:rsidR="004E30CC" w:rsidRDefault="004D3A2B" w:rsidP="00FE5038">
      <w:pPr>
        <w:spacing w:line="480" w:lineRule="auto"/>
        <w:ind w:firstLine="720"/>
        <w:rPr>
          <w:color w:val="000000" w:themeColor="text1"/>
        </w:rPr>
      </w:pPr>
      <w:r>
        <w:rPr>
          <w:color w:val="000000" w:themeColor="text1"/>
        </w:rPr>
        <w:t xml:space="preserve">Interestingly, plants that experienced two generations of water limitation </w:t>
      </w:r>
      <w:r w:rsidR="009251D1">
        <w:rPr>
          <w:color w:val="000000" w:themeColor="text1"/>
        </w:rPr>
        <w:t xml:space="preserve">had a decreasing relative growth rate as home site spring VPD variability increased (Figure 4B, left panel). </w:t>
      </w:r>
      <w:r w:rsidR="00875C0A">
        <w:rPr>
          <w:color w:val="000000" w:themeColor="text1"/>
        </w:rPr>
        <w:t>These results align with theoretical</w:t>
      </w:r>
      <w:r w:rsidR="009659DA">
        <w:rPr>
          <w:color w:val="000000" w:themeColor="text1"/>
        </w:rPr>
        <w:t xml:space="preserve"> and </w:t>
      </w:r>
      <w:r w:rsidR="00F47F4A">
        <w:rPr>
          <w:color w:val="000000" w:themeColor="text1"/>
        </w:rPr>
        <w:t>empirical</w:t>
      </w:r>
      <w:r w:rsidR="009659DA">
        <w:rPr>
          <w:color w:val="000000" w:themeColor="text1"/>
        </w:rPr>
        <w:t xml:space="preserve"> work suggesting the adaptive value of TGP depends on the environmental predictability across generations</w:t>
      </w:r>
      <w:r w:rsidR="00875C0A">
        <w:rPr>
          <w:color w:val="000000" w:themeColor="text1"/>
        </w:rPr>
        <w:t xml:space="preserve"> </w:t>
      </w:r>
      <w:r w:rsidR="00875C0A">
        <w:rPr>
          <w:color w:val="000000" w:themeColor="text1"/>
        </w:rPr>
        <w:fldChar w:fldCharType="begin"/>
      </w:r>
      <w:r w:rsidR="009659DA">
        <w:rPr>
          <w:color w:val="000000" w:themeColor="text1"/>
        </w:rPr>
        <w:instrText xml:space="preserve"> ADDIN ZOTERO_ITEM CSL_CITATION {"citationID":"MleeDC0l","properties":{"formattedCitation":"(Badyaev &amp; Uller, 2009; Colicchio &amp; Herman, 2020; Leimar &amp; McNamara, 2015)","plainCitation":"(Badyaev &amp; Uller, 2009; Colicchio &amp; Herman, 2020; Leimar &amp; McNamara, 2015)","noteIndex":0},"citationItems":[{"id":1764,"uris":["http://zotero.org/users/6894025/items/GA4KTP9I"],"itemData":{"id":1764,"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057,"uris":["http://zotero.org/users/6894025/items/G8LZTQ5T"],"itemData":{"id":2057,"type":"article-journal","abstract":"An organism’s phenotype can be influenced by maternal cues and directly perceived environmental cues, as well as by its genotype at polymorphic loci, which can be interpreted as a genetic cue. In fluctuating environments, natural selection favors organisms that efficiently integrate different sources of information about the likely success of phenotypic alternatives. In such situations, it can be beneficial to pass on maternal cues that offspring can respond to. A maternal cue could be based on environmental cues directly perceived by the mother but also partly on cues that were passed on by the grandmother. We have used a mathematical model to investigate how the passing of maternal cues and the integration of different sources of information evolve in response to qualitatively different kinds of temporal and spatial environmental fluctuations. The model shows that the passing of maternal cues and the transgenerational integration of sources of information readily evolve. Factors such as the degree of temporal autocorrelation, the predictive accuracy of different environmental cues, and the level of gene flow strongly influence the expression of adaptive maternal cues and the relative weights given to different sources of information. We outline the main features of the relation between the characteristics of environmental fluctuations and the adaptive systems of phenotype determination and compare these predictions with empirical studies on cue integration.","container-title":"The American Naturalist","DOI":"10.1086/679575","ISSN":"0003-0147","issue":"3","note":"publisher: The University of Chicago Press","page":"E55-E69","source":"journals.uchicago.edu (Atypon)","title":"The Evolution of Transgenerational Integration of Information in Heterogeneous Environments.","volume":"185","author":[{"family":"Leimar","given":"Olof"},{"family":"McNamara","given":"John M."}],"issued":{"date-parts":[["2015",3]]}}}],"schema":"https://github.com/citation-style-language/schema/raw/master/csl-citation.json"} </w:instrText>
      </w:r>
      <w:r w:rsidR="00875C0A">
        <w:rPr>
          <w:color w:val="000000" w:themeColor="text1"/>
        </w:rPr>
        <w:fldChar w:fldCharType="separate"/>
      </w:r>
      <w:r w:rsidR="009659DA">
        <w:rPr>
          <w:noProof/>
          <w:color w:val="000000" w:themeColor="text1"/>
        </w:rPr>
        <w:t>(Badyaev &amp; Uller, 2009; Colicchio &amp; Herman, 2020; Leimar &amp; McNamara, 2015)</w:t>
      </w:r>
      <w:r w:rsidR="00875C0A">
        <w:rPr>
          <w:color w:val="000000" w:themeColor="text1"/>
        </w:rPr>
        <w:fldChar w:fldCharType="end"/>
      </w:r>
      <w:r w:rsidR="009659DA">
        <w:rPr>
          <w:color w:val="000000" w:themeColor="text1"/>
        </w:rPr>
        <w:t xml:space="preserve">. In </w:t>
      </w:r>
      <w:r w:rsidR="00F47F4A">
        <w:rPr>
          <w:color w:val="000000" w:themeColor="text1"/>
        </w:rPr>
        <w:t>relatively predictable climates (low sVPD CV). Parental drought exposure may prime offspring for similar stress in the offspring generation, resulting in higher relative growth rates. In more variable environments, where spring VPD conditions fluctuate more unpredictably across years, transgenerational signals may be unreliable or maladaptive, leading to reduced performance or more conservative growth strategies under water limitation.</w:t>
      </w:r>
    </w:p>
    <w:p w14:paraId="35BB7583" w14:textId="725DD1C7" w:rsidR="000D2918" w:rsidRPr="00FE5038" w:rsidRDefault="00A22885" w:rsidP="00ED7908">
      <w:pPr>
        <w:spacing w:line="480" w:lineRule="auto"/>
        <w:ind w:firstLine="720"/>
        <w:rPr>
          <w:color w:val="000000" w:themeColor="text1"/>
        </w:rPr>
      </w:pPr>
      <w:r w:rsidRPr="00A22885">
        <w:rPr>
          <w:color w:val="000000" w:themeColor="text1"/>
        </w:rPr>
        <w:t>These results suggest that plants who experience two generations of water limitation (DD) and are sourced from a more variable climates have more resource conservative strategy, where water loss is limited at the cost of reduced carbon assimilation and growth, and likely, reproduction (survival &gt; reproduction when RGR is low in annual plants). Alternatively, plants from less variable, more stable environments have a quicker RGR</w:t>
      </w:r>
      <w:r>
        <w:rPr>
          <w:color w:val="000000" w:themeColor="text1"/>
        </w:rPr>
        <w:t xml:space="preserve">, and are therefore </w:t>
      </w:r>
      <w:r w:rsidR="00ED7908">
        <w:rPr>
          <w:color w:val="000000" w:themeColor="text1"/>
        </w:rPr>
        <w:t xml:space="preserve">likely </w:t>
      </w:r>
      <w:r>
        <w:rPr>
          <w:color w:val="000000" w:themeColor="text1"/>
        </w:rPr>
        <w:t>using a ‘drought-escape’</w:t>
      </w:r>
      <w:r w:rsidR="00ED7908">
        <w:rPr>
          <w:color w:val="000000" w:themeColor="text1"/>
        </w:rPr>
        <w:t xml:space="preserve"> strategy, where annual plants grow more quickly in drought conditions to reach the terminal reproductive stage.</w:t>
      </w:r>
    </w:p>
    <w:p w14:paraId="291C2C78" w14:textId="53D29D6B" w:rsidR="003A6BCE" w:rsidRDefault="003A6BCE">
      <w:pPr>
        <w:rPr>
          <w:b/>
          <w:bCs/>
          <w:i/>
          <w:iCs/>
        </w:rPr>
      </w:pPr>
    </w:p>
    <w:p w14:paraId="02ABEA78" w14:textId="7EB9ECB4" w:rsidR="00C12017" w:rsidRDefault="00C12017" w:rsidP="00C12017">
      <w:pPr>
        <w:spacing w:line="480" w:lineRule="auto"/>
        <w:ind w:firstLine="720"/>
        <w:rPr>
          <w:b/>
          <w:bCs/>
          <w:i/>
          <w:iCs/>
        </w:rPr>
      </w:pPr>
      <w:r w:rsidRPr="00C12017">
        <w:rPr>
          <w:b/>
          <w:bCs/>
          <w:i/>
          <w:iCs/>
        </w:rPr>
        <w:t>Relating performance plasticity</w:t>
      </w:r>
      <w:r w:rsidR="00062F8E">
        <w:rPr>
          <w:b/>
          <w:bCs/>
          <w:i/>
          <w:iCs/>
        </w:rPr>
        <w:t xml:space="preserve">, </w:t>
      </w:r>
      <w:r w:rsidRPr="00C12017">
        <w:rPr>
          <w:b/>
          <w:bCs/>
          <w:i/>
          <w:iCs/>
        </w:rPr>
        <w:t>fitness</w:t>
      </w:r>
      <w:r w:rsidR="00062F8E">
        <w:rPr>
          <w:b/>
          <w:bCs/>
          <w:i/>
          <w:iCs/>
        </w:rPr>
        <w:t>, and home site VPD variability</w:t>
      </w:r>
    </w:p>
    <w:p w14:paraId="398464AA" w14:textId="63056098" w:rsidR="00DC3841" w:rsidRDefault="006C5FCC" w:rsidP="00C12017">
      <w:pPr>
        <w:spacing w:line="480" w:lineRule="auto"/>
        <w:ind w:firstLine="720"/>
      </w:pPr>
      <w:r>
        <w:t>We found that</w:t>
      </w:r>
      <w:r w:rsidR="00F21D2B">
        <w:t xml:space="preserve"> RGR plasticity was negatively correlated with proportion of plants alive, </w:t>
      </w:r>
      <w:r w:rsidR="00DA5709">
        <w:t xml:space="preserve">indicating that under drought, as RGR plasticity </w:t>
      </w:r>
      <w:r w:rsidR="00E367A4">
        <w:t>decreases,</w:t>
      </w:r>
      <w:r w:rsidR="009644D2">
        <w:t xml:space="preserve"> survival increases. </w:t>
      </w:r>
      <w:r w:rsidR="00DC3841">
        <w:t>In populations</w:t>
      </w:r>
      <w:r w:rsidR="00995F2A">
        <w:t xml:space="preserve"> where mortality is higher, individuals that </w:t>
      </w:r>
      <w:r w:rsidR="00813B03">
        <w:t xml:space="preserve">do </w:t>
      </w:r>
      <w:r w:rsidR="00995F2A">
        <w:t>survive might do so by being more plastic in their growth rates, perhaps by allowing the</w:t>
      </w:r>
      <w:r w:rsidR="004832F6">
        <w:t xml:space="preserve">m to adjust to stressful conditions by shifting towards a more conservative resource use strategy, or </w:t>
      </w:r>
      <w:r w:rsidR="001A17B5">
        <w:t>…</w:t>
      </w:r>
    </w:p>
    <w:p w14:paraId="4E36DEE8" w14:textId="5121A780" w:rsidR="001A17B5" w:rsidRDefault="001A17B5" w:rsidP="00C12017">
      <w:pPr>
        <w:spacing w:line="480" w:lineRule="auto"/>
        <w:ind w:firstLine="720"/>
      </w:pPr>
      <w:r>
        <w:t xml:space="preserve">Additionally, we found that higher plasticity in root biomass is associated with a </w:t>
      </w:r>
      <w:r w:rsidR="002E3E1C">
        <w:t>higher</w:t>
      </w:r>
      <w:r>
        <w:t xml:space="preserve"> </w:t>
      </w:r>
      <w:r w:rsidR="002E3E1C">
        <w:t>proportion</w:t>
      </w:r>
      <w:r>
        <w:t xml:space="preserve"> of plants that flower.</w:t>
      </w:r>
      <w:r w:rsidR="00B5400A">
        <w:t xml:space="preserve"> Populations with greater plasticity in root biomass allocation are more likely to reach reproductive maturity; increased root plasticity might help individuals cope with varying </w:t>
      </w:r>
      <w:r w:rsidR="002E3E1C">
        <w:t>water limitations</w:t>
      </w:r>
      <w:r w:rsidR="00F82D58">
        <w:t>, optimizing resource uptake to fuel flowering and reproduction.</w:t>
      </w:r>
    </w:p>
    <w:p w14:paraId="340C57C0" w14:textId="754A814C" w:rsidR="00F82D58" w:rsidRDefault="00A21F88" w:rsidP="00B06DEE">
      <w:pPr>
        <w:spacing w:line="480" w:lineRule="auto"/>
        <w:ind w:firstLine="720"/>
      </w:pPr>
      <w:r>
        <w:t>Plants with a lower plasticity in growth rates may maintain their populations through survival</w:t>
      </w:r>
      <w:r w:rsidR="00F51ADD">
        <w:t>, but</w:t>
      </w:r>
    </w:p>
    <w:p w14:paraId="21604F12" w14:textId="28CDB2EE" w:rsidR="00E22F0D" w:rsidRPr="00DE26FA" w:rsidRDefault="009644D2" w:rsidP="00DE26FA">
      <w:pPr>
        <w:spacing w:line="480" w:lineRule="auto"/>
        <w:ind w:firstLine="720"/>
      </w:pPr>
      <w:r>
        <w:t xml:space="preserve">This may reflect a shift in resource strategy in </w:t>
      </w:r>
      <w:r w:rsidRPr="009644D2">
        <w:rPr>
          <w:i/>
          <w:iCs/>
        </w:rPr>
        <w:t>P. patagonica</w:t>
      </w:r>
      <w:r>
        <w:t xml:space="preserve">: </w:t>
      </w:r>
      <w:r w:rsidR="003A5322">
        <w:t>plants who are less plastic a</w:t>
      </w:r>
      <w:r w:rsidR="000126F1">
        <w:t xml:space="preserve">re </w:t>
      </w:r>
      <w:r w:rsidR="003A5322">
        <w:t xml:space="preserve">presumably shifting towards a resource conservative </w:t>
      </w:r>
      <w:r w:rsidR="00AA61B9">
        <w:t xml:space="preserve">and drought avoidance </w:t>
      </w:r>
      <w:r w:rsidR="003A5322">
        <w:t xml:space="preserve">strategy under severe </w:t>
      </w:r>
      <w:proofErr w:type="gramStart"/>
      <w:r w:rsidR="003A5322">
        <w:t>drought</w:t>
      </w:r>
      <w:r w:rsidR="000126F1">
        <w:t>, and</w:t>
      </w:r>
      <w:proofErr w:type="gramEnd"/>
      <w:r w:rsidR="000126F1">
        <w:t xml:space="preserve"> </w:t>
      </w:r>
      <w:r w:rsidR="003A5322">
        <w:t>survive longer. However,</w:t>
      </w:r>
      <w:r w:rsidR="000356D6">
        <w:t xml:space="preserve"> survival in annual plants in not nearly as important as flowering and reproductive success</w:t>
      </w:r>
      <w:r w:rsidR="007131DB">
        <w:t>. Annual plants that invest in</w:t>
      </w:r>
    </w:p>
    <w:p w14:paraId="5EBEDDA5" w14:textId="1EA01811" w:rsidR="007E73BA" w:rsidRDefault="007E73BA" w:rsidP="00C12017">
      <w:pPr>
        <w:spacing w:line="480" w:lineRule="auto"/>
        <w:ind w:firstLine="720"/>
      </w:pPr>
      <w:r w:rsidRPr="007E73BA">
        <w:t xml:space="preserve">Additionally, we found a weak but significant negative correlation between </w:t>
      </w:r>
      <w:r w:rsidR="00FF5A5E">
        <w:t>root biomass</w:t>
      </w:r>
      <w:r w:rsidRPr="007E73BA">
        <w:t xml:space="preserve"> plasticity and home site </w:t>
      </w:r>
      <w:r w:rsidR="00FF5A5E">
        <w:t>s</w:t>
      </w:r>
      <w:r w:rsidRPr="007E73BA">
        <w:t>VPD</w:t>
      </w:r>
      <w:r w:rsidR="00FF5A5E">
        <w:t xml:space="preserve"> CV</w:t>
      </w:r>
      <w:r w:rsidRPr="007E73BA">
        <w:t xml:space="preserve">, suggesting that </w:t>
      </w:r>
      <w:r w:rsidR="00FF5A5E">
        <w:t xml:space="preserve">variability in </w:t>
      </w:r>
      <w:r w:rsidRPr="007E73BA">
        <w:t>atmospheric drought</w:t>
      </w:r>
      <w:r w:rsidR="00FF5A5E">
        <w:t xml:space="preserve"> year-to-year</w:t>
      </w:r>
      <w:r w:rsidRPr="007E73BA">
        <w:t xml:space="preserve"> at seed source locations might be an important factor for the evolution of transgenerational plasticity</w:t>
      </w:r>
      <w:r w:rsidR="00FF5A5E">
        <w:t xml:space="preserve"> (Figure </w:t>
      </w:r>
      <w:r w:rsidR="004F065D">
        <w:t>5D)</w:t>
      </w:r>
      <w:r w:rsidRPr="007E73BA">
        <w:t xml:space="preserve">. Populations from sites with higher spring VPD </w:t>
      </w:r>
      <w:r w:rsidR="004F065D">
        <w:t>CV</w:t>
      </w:r>
      <w:r w:rsidR="00F904EA">
        <w:t xml:space="preserve"> </w:t>
      </w:r>
      <w:r w:rsidRPr="007E73BA">
        <w:t xml:space="preserve">showed reduced plasticity in their </w:t>
      </w:r>
      <w:r w:rsidR="00F904EA">
        <w:t>root biomass plasticity</w:t>
      </w:r>
      <w:r w:rsidR="001C17BA">
        <w:t>, aligning with the expectation that areas with</w:t>
      </w:r>
      <w:r w:rsidR="008F69F0">
        <w:t xml:space="preserve"> higher variability over time </w:t>
      </w:r>
      <w:r w:rsidR="00F426B1">
        <w:t xml:space="preserve">reduces the chance of transgenerational plasticity arising, because </w:t>
      </w:r>
      <w:r w:rsidR="00F176CE">
        <w:t xml:space="preserve"> environmental cues aren’t reliable indicators of the next year climate </w:t>
      </w:r>
      <w:r w:rsidR="00F176CE">
        <w:fldChar w:fldCharType="begin"/>
      </w:r>
      <w:r w:rsidR="00973E52">
        <w:instrText xml:space="preserve"> ADDIN ZOTERO_ITEM CSL_CITATION {"citationID":"VTzBAJ5F","properties":{"formattedCitation":"(Colicchio &amp; Herman, 2020; Kuijper &amp; Hoyle, 2015)","plainCitation":"(Colicchio &amp; Herman, 2020; Kuijper &amp; Hoyle, 2015)","noteIndex":0},"citationItems":[{"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id":2074,"uris":["http://zotero.org/users/6894025/items/E6SFIGPR"],"itemData":{"id":2074,"type":"article-journal","abstract":"Existing insight suggests that maternal effects have a substantial impact on evolution, yet these predictions assume that maternal effects themselves are evolutionarily constant. Hence, it is poorly understood how natural selection shapes maternal effects in different ecological circumstances. To overcome this, the current study derives an evolutionary model of maternal effects in a quantitative genetics context. In constant environments, we show that maternal effects evolve to slight negative values that result in a reduction of the phenotypic variance (canalization). By contrast, in populations experiencing abrupt change, maternal effects transiently evolve to positive values for many generations, facilitating the transmission of beneficial maternal phenotypes to offspring. In periodically fluctuating environments, maternal effects evolve according to the autocorrelation between maternal and offspring environments, favoring positive maternal effects when change is slow, and negative maternal effects when change is rapid. Generally, the strongest maternal effects occur for traits that experience very strong selection and for which plasticity is severely constrained. By contrast, for traits experiencing weak selection, phenotypic plasticity enhances the evolutionary scope of maternal effects, although maternal effects attain much smaller values throughout. As weak selection is common, finding substantial maternal influences on offspring phenotypes may be more challenging than anticipated.","container-title":"Evolution; International Journal of Organic Evolution","DOI":"10.1111/evo.12635","ISSN":"1558-5646","issue":"4","journalAbbreviation":"Evolution","language":"eng","note":"PMID: 25809121\nPMCID: PMC4975690","page":"950-968","source":"PubMed","title":"When to rely on maternal effects and when on phenotypic plasticity?","volume":"69","author":[{"family":"Kuijper","given":"Bram"},{"family":"Hoyle","given":"Rebecca B."}],"issued":{"date-parts":[["2015",4]]}}}],"schema":"https://github.com/citation-style-language/schema/raw/master/csl-citation.json"} </w:instrText>
      </w:r>
      <w:r w:rsidR="00F176CE">
        <w:fldChar w:fldCharType="separate"/>
      </w:r>
      <w:r w:rsidR="005C1DA5">
        <w:rPr>
          <w:noProof/>
        </w:rPr>
        <w:t xml:space="preserve">(Colicchio &amp; Herman, </w:t>
      </w:r>
      <w:r w:rsidR="005C1DA5">
        <w:rPr>
          <w:noProof/>
        </w:rPr>
        <w:lastRenderedPageBreak/>
        <w:t>2020; Kuijper &amp; Hoyle, 2015)</w:t>
      </w:r>
      <w:r w:rsidR="00F176CE">
        <w:fldChar w:fldCharType="end"/>
      </w:r>
      <w:r w:rsidRPr="007E73BA">
        <w:t xml:space="preserve">. </w:t>
      </w:r>
      <w:r w:rsidR="005C1DA5">
        <w:t xml:space="preserve">In </w:t>
      </w:r>
      <w:r w:rsidR="00A12DD2">
        <w:t xml:space="preserve">populations sourced from areas </w:t>
      </w:r>
      <w:r w:rsidR="005C1DA5">
        <w:t>where variability is lower, and assumedly more</w:t>
      </w:r>
      <w:r w:rsidR="00A12DD2">
        <w:t xml:space="preserve"> predictable year to year, plants</w:t>
      </w:r>
      <w:r w:rsidR="001139A4">
        <w:t xml:space="preserve"> displayed higher rates of transgenerational plasticity</w:t>
      </w:r>
      <w:r w:rsidR="00712366">
        <w:t xml:space="preserve"> in their root biomass</w:t>
      </w:r>
      <w:r w:rsidR="00484DB6">
        <w:t xml:space="preserve">. </w:t>
      </w:r>
      <w:r w:rsidR="00954218">
        <w:t xml:space="preserve">Combining this finding with past work, </w:t>
      </w:r>
      <w:r w:rsidRPr="007E73BA">
        <w:t xml:space="preserve">where Klein &amp; Mitchell found that </w:t>
      </w:r>
      <w:r w:rsidR="00954218" w:rsidRPr="00954218">
        <w:rPr>
          <w:i/>
          <w:iCs/>
        </w:rPr>
        <w:t>P. patagonica</w:t>
      </w:r>
      <w:r w:rsidR="00954218">
        <w:t xml:space="preserve"> </w:t>
      </w:r>
      <w:r w:rsidRPr="007E73BA">
        <w:t xml:space="preserve">populations sourced from sites with higher spring temperatures had higher </w:t>
      </w:r>
      <w:r w:rsidR="008B416E">
        <w:t xml:space="preserve">within generation </w:t>
      </w:r>
      <w:r w:rsidRPr="007E73BA">
        <w:t>R:S plasticity</w:t>
      </w:r>
      <w:r w:rsidR="008B416E">
        <w:t>, may suggest that seeds sourced from more</w:t>
      </w:r>
      <w:r w:rsidR="001B28E0">
        <w:t xml:space="preserve"> physiologically stressful </w:t>
      </w:r>
      <w:r w:rsidR="0023766D">
        <w:t>environments rely more on within generation plasticity, while seed sourced from more variable sites may</w:t>
      </w:r>
      <w:r w:rsidR="000D22A3">
        <w:t xml:space="preserve"> rely more on transgenerational </w:t>
      </w:r>
      <w:commentRangeStart w:id="7"/>
      <w:r w:rsidR="000D22A3">
        <w:t>plasticity.</w:t>
      </w:r>
      <w:commentRangeEnd w:id="7"/>
      <w:r w:rsidR="003934AB">
        <w:rPr>
          <w:rStyle w:val="CommentReference"/>
          <w:rFonts w:asciiTheme="majorHAnsi" w:eastAsiaTheme="majorEastAsia" w:hAnsiTheme="majorHAnsi" w:cstheme="majorBidi"/>
        </w:rPr>
        <w:commentReference w:id="7"/>
      </w:r>
    </w:p>
    <w:p w14:paraId="0889403F" w14:textId="77777777" w:rsidR="00A3400F" w:rsidRDefault="00A3400F" w:rsidP="00C12017">
      <w:pPr>
        <w:spacing w:line="480" w:lineRule="auto"/>
        <w:ind w:firstLine="720"/>
      </w:pPr>
    </w:p>
    <w:p w14:paraId="3B2E1805" w14:textId="77777777" w:rsidR="00A3400F" w:rsidRPr="00716A7D" w:rsidRDefault="00A3400F" w:rsidP="00C12017">
      <w:pPr>
        <w:spacing w:line="480" w:lineRule="auto"/>
        <w:ind w:firstLine="720"/>
      </w:pPr>
    </w:p>
    <w:p w14:paraId="77462773" w14:textId="77777777" w:rsidR="00716A7D" w:rsidRPr="001B3AE8" w:rsidRDefault="00716A7D" w:rsidP="001B3AE8">
      <w:pPr>
        <w:spacing w:line="480" w:lineRule="auto"/>
      </w:pPr>
    </w:p>
    <w:p w14:paraId="7987470E" w14:textId="77777777" w:rsidR="004E326F" w:rsidRDefault="004E326F" w:rsidP="007B5F11">
      <w:pPr>
        <w:spacing w:line="480" w:lineRule="auto"/>
        <w:ind w:firstLine="720"/>
        <w:rPr>
          <w:b/>
          <w:bCs/>
          <w:i/>
          <w:iCs/>
        </w:rPr>
      </w:pPr>
    </w:p>
    <w:p w14:paraId="74AEDB26" w14:textId="77777777" w:rsidR="004E326F" w:rsidRDefault="004E326F" w:rsidP="007B5F11">
      <w:pPr>
        <w:spacing w:line="480" w:lineRule="auto"/>
        <w:ind w:firstLine="720"/>
        <w:rPr>
          <w:b/>
          <w:bCs/>
          <w:i/>
          <w:iCs/>
        </w:rPr>
      </w:pPr>
    </w:p>
    <w:p w14:paraId="1C997951" w14:textId="77777777" w:rsidR="004E326F" w:rsidRDefault="004E326F" w:rsidP="007B5F11">
      <w:pPr>
        <w:spacing w:line="480" w:lineRule="auto"/>
        <w:ind w:firstLine="720"/>
        <w:rPr>
          <w:b/>
          <w:bCs/>
          <w:i/>
          <w:iCs/>
        </w:rPr>
      </w:pPr>
    </w:p>
    <w:p w14:paraId="0FD80D42" w14:textId="77777777" w:rsidR="00716A7D" w:rsidRDefault="00716A7D">
      <w:pPr>
        <w:rPr>
          <w:rFonts w:asciiTheme="minorHAnsi" w:hAnsiTheme="minorHAnsi" w:cstheme="minorHAnsi"/>
        </w:rPr>
      </w:pPr>
      <w:r>
        <w:rPr>
          <w:rFonts w:asciiTheme="minorHAnsi" w:hAnsiTheme="minorHAnsi" w:cstheme="minorHAnsi"/>
        </w:rPr>
        <w:br w:type="page"/>
      </w:r>
    </w:p>
    <w:p w14:paraId="6B68815C" w14:textId="469A8F95" w:rsidR="00A83BB9" w:rsidRDefault="00A83BB9" w:rsidP="00427098">
      <w:pPr>
        <w:spacing w:line="480" w:lineRule="auto"/>
        <w:rPr>
          <w:rFonts w:asciiTheme="minorHAnsi" w:hAnsiTheme="minorHAnsi" w:cstheme="minorHAnsi"/>
        </w:rPr>
      </w:pPr>
    </w:p>
    <w:p w14:paraId="7D2D1BAB" w14:textId="3C3ADE35" w:rsidR="004F003B" w:rsidRPr="00A469A3" w:rsidRDefault="00C12017" w:rsidP="00A469A3">
      <w:pPr>
        <w:spacing w:line="480" w:lineRule="auto"/>
        <w:ind w:firstLine="720"/>
        <w:rPr>
          <w:rFonts w:asciiTheme="minorHAnsi" w:hAnsiTheme="minorHAnsi" w:cstheme="minorHAnsi"/>
        </w:rPr>
      </w:pPr>
      <w:proofErr w:type="spellStart"/>
      <w:r>
        <w:rPr>
          <w:rFonts w:asciiTheme="minorHAnsi" w:hAnsiTheme="minorHAnsi" w:cstheme="minorHAnsi"/>
          <w:i/>
          <w:iCs/>
          <w:sz w:val="28"/>
          <w:szCs w:val="28"/>
        </w:rPr>
        <w:t>Etc</w:t>
      </w:r>
      <w:proofErr w:type="spellEnd"/>
      <w:r>
        <w:rPr>
          <w:rFonts w:asciiTheme="minorHAnsi" w:hAnsiTheme="minorHAnsi" w:cstheme="minorHAnsi"/>
          <w:i/>
          <w:iCs/>
          <w:sz w:val="28"/>
          <w:szCs w:val="28"/>
        </w:rPr>
        <w:t>:</w:t>
      </w:r>
    </w:p>
    <w:p w14:paraId="49F53AFF" w14:textId="6B321803" w:rsidR="004F003B" w:rsidRPr="00A22885" w:rsidRDefault="00774F61" w:rsidP="00A22885">
      <w:pPr>
        <w:spacing w:line="480" w:lineRule="auto"/>
        <w:ind w:firstLine="720"/>
        <w:rPr>
          <w:rFonts w:asciiTheme="minorHAnsi" w:hAnsiTheme="minorHAnsi" w:cstheme="minorHAnsi"/>
        </w:rPr>
      </w:pPr>
      <w:r w:rsidRPr="00774F61">
        <w:rPr>
          <w:rFonts w:asciiTheme="minorHAnsi" w:hAnsiTheme="minorHAnsi" w:cstheme="minorHAnsi"/>
        </w:rPr>
        <w:t>Variations in the extent or nature of plasticity among populations indicate spatial differences in environmental variability across the landscape (Lind and Johansson 2007). The evolution of transgenerational versus within-generation plasticity depends on the temporal scale of environmental fluctuations, with transgenerational plasticity being more likely when conditions shift abruptly and predictably between generations (</w:t>
      </w:r>
      <w:proofErr w:type="spellStart"/>
      <w:r w:rsidRPr="00774F61">
        <w:rPr>
          <w:rFonts w:asciiTheme="minorHAnsi" w:hAnsiTheme="minorHAnsi" w:cstheme="minorHAnsi"/>
        </w:rPr>
        <w:t>Kuijper</w:t>
      </w:r>
      <w:proofErr w:type="spellEnd"/>
      <w:r w:rsidRPr="00774F61">
        <w:rPr>
          <w:rFonts w:asciiTheme="minorHAnsi" w:hAnsiTheme="minorHAnsi" w:cstheme="minorHAnsi"/>
        </w:rPr>
        <w:t xml:space="preserve"> and Hoyle 2015).</w:t>
      </w:r>
    </w:p>
    <w:p w14:paraId="0007E4AC" w14:textId="77777777" w:rsidR="006E2C9E" w:rsidRDefault="006E2C9E" w:rsidP="004F003B">
      <w:pPr>
        <w:spacing w:line="480" w:lineRule="auto"/>
        <w:ind w:firstLine="720"/>
      </w:pPr>
    </w:p>
    <w:p w14:paraId="0562FB9B" w14:textId="77777777" w:rsidR="006E2C9E" w:rsidRDefault="006E2C9E" w:rsidP="006E2C9E">
      <w:pPr>
        <w:spacing w:line="480" w:lineRule="auto"/>
        <w:ind w:firstLine="720"/>
        <w:rPr>
          <w:rFonts w:asciiTheme="minorHAnsi" w:hAnsiTheme="minorHAnsi" w:cstheme="minorHAnsi"/>
        </w:rPr>
      </w:pPr>
      <w:r>
        <w:rPr>
          <w:rFonts w:asciiTheme="minorHAnsi" w:hAnsiTheme="minorHAnsi" w:cstheme="minorHAnsi"/>
        </w:rPr>
        <w:t>The drought treatment applied in this greenhouse experiment was applied early (7-10 days after germinating for most plants) and was very strong (50% reduction of water amount for the driest seed source location, so the water reduction was much higher for populations sourced from wetter areas).</w:t>
      </w:r>
    </w:p>
    <w:p w14:paraId="40ECE982" w14:textId="77777777" w:rsidR="009F3669" w:rsidRPr="00063EE6" w:rsidRDefault="009F3669" w:rsidP="009F3669">
      <w:pPr>
        <w:spacing w:line="480" w:lineRule="auto"/>
        <w:ind w:firstLine="720"/>
      </w:pPr>
      <w:r w:rsidRPr="00063EE6">
        <w:t>Differences could be due to maternal provisioning, epigenetic effects that do not show plasticity, or genetic variation in drought tolerance. This could indicate maternal provisioning effects, genetic adaptation, or environmentally induced changes in seed traits (e.g., seed size, nutrient content, hormone levels) that persist regardless of the offspring environment. Parental effects rather than transgenerational effects, presumably epigenetic</w:t>
      </w:r>
      <w:r>
        <w:t>.</w:t>
      </w:r>
    </w:p>
    <w:p w14:paraId="5BC6EB27" w14:textId="77777777" w:rsidR="009F3669" w:rsidRDefault="009F3669" w:rsidP="009F3669">
      <w:pPr>
        <w:spacing w:line="480" w:lineRule="auto"/>
        <w:ind w:firstLine="720"/>
      </w:pPr>
      <w:r w:rsidRPr="00063EE6">
        <w:t>If maternal environmental effects were related to higher seed mass produced in optimum conditions, offspring of maternal plants grown under well-watered conditions should have higher fitness in both offspring treatments, a pattern not found in our study. Additionally, we found no difference in seed mass in seeds collected from the parental generation (</w:t>
      </w:r>
      <w:r w:rsidRPr="00A62BC2">
        <w:rPr>
          <w:highlight w:val="yellow"/>
        </w:rPr>
        <w:t>Table S3</w:t>
      </w:r>
      <w:r w:rsidRPr="00063EE6">
        <w:t>). This suggests that rather than seed-provisioning, other mechanisms may be at play to induce transgenerational plasticity, such as methylation of DNA or changes in hormones. Further studies are needed to elucidate the mechanisms behind transgenerational responses.</w:t>
      </w:r>
    </w:p>
    <w:p w14:paraId="485F4389" w14:textId="77777777" w:rsidR="009F3669" w:rsidRDefault="009F3669" w:rsidP="006E2C9E">
      <w:pPr>
        <w:spacing w:line="480" w:lineRule="auto"/>
        <w:ind w:firstLine="720"/>
        <w:rPr>
          <w:rFonts w:asciiTheme="minorHAnsi" w:hAnsiTheme="minorHAnsi" w:cstheme="minorHAnsi"/>
        </w:rPr>
      </w:pPr>
    </w:p>
    <w:p w14:paraId="5C13A89A" w14:textId="77777777" w:rsidR="006E2C9E" w:rsidRDefault="006E2C9E" w:rsidP="004F003B">
      <w:pPr>
        <w:spacing w:line="480" w:lineRule="auto"/>
        <w:ind w:firstLine="720"/>
      </w:pPr>
    </w:p>
    <w:p w14:paraId="0335C826" w14:textId="77777777" w:rsidR="004F003B" w:rsidRPr="00D4270F" w:rsidRDefault="004F003B" w:rsidP="009B67B3">
      <w:pPr>
        <w:spacing w:line="480" w:lineRule="auto"/>
        <w:ind w:firstLine="720"/>
        <w:rPr>
          <w:rFonts w:asciiTheme="minorHAnsi" w:hAnsiTheme="minorHAnsi" w:cstheme="minorHAnsi"/>
        </w:rPr>
      </w:pPr>
    </w:p>
    <w:p w14:paraId="2C931505" w14:textId="6CC1340B" w:rsidR="002322E6" w:rsidRPr="009B67B3" w:rsidRDefault="006F43C7" w:rsidP="009B67B3">
      <w:pPr>
        <w:rPr>
          <w:rFonts w:asciiTheme="minorHAnsi" w:hAnsiTheme="minorHAnsi" w:cstheme="minorHAnsi"/>
        </w:rPr>
      </w:pPr>
      <w:r w:rsidRPr="00647B7A">
        <w:rPr>
          <w:rFonts w:asciiTheme="minorHAnsi" w:hAnsiTheme="minorHAnsi" w:cstheme="minorHAnsi"/>
        </w:rPr>
        <w:br w:type="page"/>
      </w:r>
    </w:p>
    <w:p w14:paraId="404E2FE2" w14:textId="170EC472" w:rsidR="002322E6" w:rsidRPr="006C4E6D" w:rsidRDefault="002322E6" w:rsidP="002322E6">
      <w:pPr>
        <w:pStyle w:val="Heading2"/>
        <w:spacing w:line="480" w:lineRule="auto"/>
        <w:rPr>
          <w:rFonts w:ascii="Times New Roman" w:hAnsi="Times New Roman" w:cs="Times New Roman"/>
          <w:sz w:val="32"/>
          <w:szCs w:val="32"/>
        </w:rPr>
      </w:pPr>
      <w:r w:rsidRPr="006C4E6D">
        <w:rPr>
          <w:rFonts w:ascii="Times New Roman" w:hAnsi="Times New Roman" w:cs="Times New Roman"/>
          <w:sz w:val="32"/>
          <w:szCs w:val="32"/>
        </w:rPr>
        <w:lastRenderedPageBreak/>
        <w:t>References</w:t>
      </w:r>
    </w:p>
    <w:p w14:paraId="4FC9E34D" w14:textId="77777777" w:rsidR="009659DA" w:rsidRPr="009659DA" w:rsidRDefault="00947BF4" w:rsidP="009659DA">
      <w:pPr>
        <w:pStyle w:val="Bibliography"/>
      </w:pPr>
      <w:r w:rsidRPr="006C4E6D">
        <w:rPr>
          <w:sz w:val="24"/>
          <w:szCs w:val="24"/>
        </w:rPr>
        <w:fldChar w:fldCharType="begin"/>
      </w:r>
      <w:r w:rsidR="00325CE6" w:rsidRPr="006C4E6D">
        <w:rPr>
          <w:sz w:val="24"/>
          <w:szCs w:val="24"/>
        </w:rPr>
        <w:instrText xml:space="preserve"> ADDIN ZOTERO_BIBL {"uncited":[],"omitted":[],"custom":[]} CSL_BIBLIOGRAPHY </w:instrText>
      </w:r>
      <w:r w:rsidRPr="006C4E6D">
        <w:rPr>
          <w:sz w:val="24"/>
          <w:szCs w:val="24"/>
        </w:rPr>
        <w:fldChar w:fldCharType="separate"/>
      </w:r>
      <w:proofErr w:type="spellStart"/>
      <w:r w:rsidR="009659DA" w:rsidRPr="009659DA">
        <w:t>Badyaev</w:t>
      </w:r>
      <w:proofErr w:type="spellEnd"/>
      <w:r w:rsidR="009659DA" w:rsidRPr="009659DA">
        <w:t xml:space="preserve">, A. V., &amp; Uller, T. (2009). Parental effects in ecology and evolution: Mechanisms, processes and implications. </w:t>
      </w:r>
      <w:r w:rsidR="009659DA" w:rsidRPr="009659DA">
        <w:rPr>
          <w:i/>
          <w:iCs/>
        </w:rPr>
        <w:t>Philosophical Transactions of the Royal Society B: Biological Sciences</w:t>
      </w:r>
      <w:r w:rsidR="009659DA" w:rsidRPr="009659DA">
        <w:t xml:space="preserve">, </w:t>
      </w:r>
      <w:r w:rsidR="009659DA" w:rsidRPr="009659DA">
        <w:rPr>
          <w:i/>
          <w:iCs/>
        </w:rPr>
        <w:t>364</w:t>
      </w:r>
      <w:r w:rsidR="009659DA" w:rsidRPr="009659DA">
        <w:t>(1520), 1169–1177. https://doi.org/10.1098/rstb.2008.0302</w:t>
      </w:r>
    </w:p>
    <w:p w14:paraId="0F21E9CD" w14:textId="77777777" w:rsidR="009659DA" w:rsidRPr="009659DA" w:rsidRDefault="009659DA" w:rsidP="009659DA">
      <w:pPr>
        <w:pStyle w:val="Bibliography"/>
      </w:pPr>
      <w:r w:rsidRPr="009659DA">
        <w:t xml:space="preserve">Barak, R. S., Fant, J. B., Kramer, A. T., &amp; Skogen, K. A. (2015). Assessing the Value of Potential “Native Winners” for Restoration of Cheatgrass-Invaded Habitat. </w:t>
      </w:r>
      <w:r w:rsidRPr="009659DA">
        <w:rPr>
          <w:i/>
          <w:iCs/>
        </w:rPr>
        <w:t>Western North American Naturalist</w:t>
      </w:r>
      <w:r w:rsidRPr="009659DA">
        <w:t xml:space="preserve">, </w:t>
      </w:r>
      <w:r w:rsidRPr="009659DA">
        <w:rPr>
          <w:i/>
          <w:iCs/>
        </w:rPr>
        <w:t>75</w:t>
      </w:r>
      <w:r w:rsidRPr="009659DA">
        <w:t>(1), 58–69. https://doi.org/10.3398/064.075.0107</w:t>
      </w:r>
    </w:p>
    <w:p w14:paraId="2313155F" w14:textId="77777777" w:rsidR="009659DA" w:rsidRPr="009659DA" w:rsidRDefault="009659DA" w:rsidP="009659DA">
      <w:pPr>
        <w:pStyle w:val="Bibliography"/>
      </w:pPr>
      <w:r w:rsidRPr="009659DA">
        <w:t xml:space="preserve">Bartlett, M. K., </w:t>
      </w:r>
      <w:proofErr w:type="spellStart"/>
      <w:r w:rsidRPr="009659DA">
        <w:t>Scoffoni</w:t>
      </w:r>
      <w:proofErr w:type="spellEnd"/>
      <w:r w:rsidRPr="009659DA">
        <w:t xml:space="preserve">, C., &amp; Sack, L. (2012). The determinants of leaf turgor loss point and prediction of drought tolerance of species and biomes: A global meta-analysis. </w:t>
      </w:r>
      <w:r w:rsidRPr="009659DA">
        <w:rPr>
          <w:i/>
          <w:iCs/>
        </w:rPr>
        <w:t>Ecology Letters</w:t>
      </w:r>
      <w:r w:rsidRPr="009659DA">
        <w:t xml:space="preserve">, </w:t>
      </w:r>
      <w:r w:rsidRPr="009659DA">
        <w:rPr>
          <w:i/>
          <w:iCs/>
        </w:rPr>
        <w:t>15</w:t>
      </w:r>
      <w:r w:rsidRPr="009659DA">
        <w:t>(5), 393–405. https://doi.org/10.1111/j.1461-0248.2012.01751.x</w:t>
      </w:r>
    </w:p>
    <w:p w14:paraId="2E27A452" w14:textId="77777777" w:rsidR="009659DA" w:rsidRPr="009659DA" w:rsidRDefault="009659DA" w:rsidP="009659DA">
      <w:pPr>
        <w:pStyle w:val="Bibliography"/>
      </w:pPr>
      <w:r w:rsidRPr="009659DA">
        <w:t xml:space="preserve">Baskin, C. C., &amp; Baskin, J. M. (2000). </w:t>
      </w:r>
      <w:r w:rsidRPr="009659DA">
        <w:rPr>
          <w:i/>
          <w:iCs/>
        </w:rPr>
        <w:t xml:space="preserve">Seeds: Ecology, Biogeography, </w:t>
      </w:r>
      <w:proofErr w:type="gramStart"/>
      <w:r w:rsidRPr="009659DA">
        <w:rPr>
          <w:i/>
          <w:iCs/>
        </w:rPr>
        <w:t>and,</w:t>
      </w:r>
      <w:proofErr w:type="gramEnd"/>
      <w:r w:rsidRPr="009659DA">
        <w:rPr>
          <w:i/>
          <w:iCs/>
        </w:rPr>
        <w:t xml:space="preserve"> Evolution of Dormancy and Germination</w:t>
      </w:r>
      <w:r w:rsidRPr="009659DA">
        <w:t>. Academic Press.</w:t>
      </w:r>
    </w:p>
    <w:p w14:paraId="41D7AA37" w14:textId="77777777" w:rsidR="009659DA" w:rsidRPr="009659DA" w:rsidRDefault="009659DA" w:rsidP="009659DA">
      <w:pPr>
        <w:pStyle w:val="Bibliography"/>
      </w:pPr>
      <w:r w:rsidRPr="009659DA">
        <w:t xml:space="preserve">Bell, A. M., &amp; Hellmann, J. K. (2019). An Integrative Framework for Understanding the Mechanisms and Multigenerational Consequences of Transgenerational Plasticity. </w:t>
      </w:r>
      <w:r w:rsidRPr="009659DA">
        <w:rPr>
          <w:i/>
          <w:iCs/>
        </w:rPr>
        <w:t>Annual Review of Ecology, Evolution, and Systematics</w:t>
      </w:r>
      <w:r w:rsidRPr="009659DA">
        <w:t xml:space="preserve">, </w:t>
      </w:r>
      <w:r w:rsidRPr="009659DA">
        <w:rPr>
          <w:i/>
          <w:iCs/>
        </w:rPr>
        <w:t>50</w:t>
      </w:r>
      <w:r w:rsidRPr="009659DA">
        <w:t>(Volume 50, 2019), 97–118. https://doi.org/10.1146/annurev-ecolsys-110218-024613</w:t>
      </w:r>
    </w:p>
    <w:p w14:paraId="09A9E450" w14:textId="77777777" w:rsidR="009659DA" w:rsidRPr="009659DA" w:rsidRDefault="009659DA" w:rsidP="009659DA">
      <w:pPr>
        <w:pStyle w:val="Bibliography"/>
      </w:pPr>
      <w:proofErr w:type="spellStart"/>
      <w:r w:rsidRPr="009659DA">
        <w:t>Bonduriansky</w:t>
      </w:r>
      <w:proofErr w:type="spellEnd"/>
      <w:r w:rsidRPr="009659DA">
        <w:t xml:space="preserve">, R. (2021). Plasticity Across Generations. In </w:t>
      </w:r>
      <w:r w:rsidRPr="009659DA">
        <w:rPr>
          <w:i/>
          <w:iCs/>
        </w:rPr>
        <w:t>Phenotypic Plasticity &amp; Evolution</w:t>
      </w:r>
      <w:r w:rsidRPr="009659DA">
        <w:t>. CRC Press. https://doi.org/10.1201/9780429343001</w:t>
      </w:r>
    </w:p>
    <w:p w14:paraId="55A88CDB" w14:textId="77777777" w:rsidR="009659DA" w:rsidRPr="009659DA" w:rsidRDefault="009659DA" w:rsidP="009659DA">
      <w:pPr>
        <w:pStyle w:val="Bibliography"/>
      </w:pPr>
      <w:r w:rsidRPr="009659DA">
        <w:t xml:space="preserve">Burgess, S. C., &amp; Marshall, D. J. (2014). Adaptive parental effects: The importance of estimating environmental predictability and offspring fitness appropriately. </w:t>
      </w:r>
      <w:r w:rsidRPr="009659DA">
        <w:rPr>
          <w:i/>
          <w:iCs/>
        </w:rPr>
        <w:t>Oikos</w:t>
      </w:r>
      <w:r w:rsidRPr="009659DA">
        <w:t xml:space="preserve">, </w:t>
      </w:r>
      <w:r w:rsidRPr="009659DA">
        <w:rPr>
          <w:i/>
          <w:iCs/>
        </w:rPr>
        <w:t>123</w:t>
      </w:r>
      <w:r w:rsidRPr="009659DA">
        <w:t>(7), 769–776. https://doi.org/10.1111/oik.01235</w:t>
      </w:r>
    </w:p>
    <w:p w14:paraId="3E308573" w14:textId="77777777" w:rsidR="009659DA" w:rsidRPr="009659DA" w:rsidRDefault="009659DA" w:rsidP="009659DA">
      <w:pPr>
        <w:pStyle w:val="Bibliography"/>
      </w:pPr>
      <w:r w:rsidRPr="009659DA">
        <w:t xml:space="preserve">Christie, K., Pierson, N. R., </w:t>
      </w:r>
      <w:proofErr w:type="spellStart"/>
      <w:r w:rsidRPr="009659DA">
        <w:t>Holeski</w:t>
      </w:r>
      <w:proofErr w:type="spellEnd"/>
      <w:r w:rsidRPr="009659DA">
        <w:t xml:space="preserve">, L. M., &amp; Lowry, D. B. (2023). Resurrected seeds from herbarium specimens reveal rapid evolution of drought resistance in a </w:t>
      </w:r>
      <w:proofErr w:type="spellStart"/>
      <w:r w:rsidRPr="009659DA">
        <w:t>selfing</w:t>
      </w:r>
      <w:proofErr w:type="spellEnd"/>
      <w:r w:rsidRPr="009659DA">
        <w:t xml:space="preserve"> annual. </w:t>
      </w:r>
      <w:r w:rsidRPr="009659DA">
        <w:rPr>
          <w:i/>
          <w:iCs/>
        </w:rPr>
        <w:t>American Journal of Botany</w:t>
      </w:r>
      <w:r w:rsidRPr="009659DA">
        <w:t xml:space="preserve">, </w:t>
      </w:r>
      <w:r w:rsidRPr="009659DA">
        <w:rPr>
          <w:i/>
          <w:iCs/>
        </w:rPr>
        <w:t>110</w:t>
      </w:r>
      <w:r w:rsidRPr="009659DA">
        <w:t>(12), e16265. https://doi.org/10.1002/ajb2.16265</w:t>
      </w:r>
    </w:p>
    <w:p w14:paraId="667C6916" w14:textId="77777777" w:rsidR="009659DA" w:rsidRPr="009659DA" w:rsidRDefault="009659DA" w:rsidP="009659DA">
      <w:pPr>
        <w:pStyle w:val="Bibliography"/>
      </w:pPr>
      <w:r w:rsidRPr="009659DA">
        <w:t xml:space="preserve">Colicchio, J. M., &amp; Herman, J. (2020). Empirical patterns of environmental variation favor adaptive transgenerational plasticity. </w:t>
      </w:r>
      <w:r w:rsidRPr="009659DA">
        <w:rPr>
          <w:i/>
          <w:iCs/>
        </w:rPr>
        <w:t>Ecology and Evolution</w:t>
      </w:r>
      <w:r w:rsidRPr="009659DA">
        <w:t xml:space="preserve">, </w:t>
      </w:r>
      <w:r w:rsidRPr="009659DA">
        <w:rPr>
          <w:i/>
          <w:iCs/>
        </w:rPr>
        <w:t>10</w:t>
      </w:r>
      <w:r w:rsidRPr="009659DA">
        <w:t>(3), 1648–1665. https://doi.org/10.1002/ece3.6022</w:t>
      </w:r>
    </w:p>
    <w:p w14:paraId="4DD868CD" w14:textId="77777777" w:rsidR="009659DA" w:rsidRPr="009659DA" w:rsidRDefault="009659DA" w:rsidP="009659DA">
      <w:pPr>
        <w:pStyle w:val="Bibliography"/>
      </w:pPr>
      <w:r w:rsidRPr="009659DA">
        <w:t xml:space="preserve">Cornwell, W. K., &amp; Ackerly, D. D. (2009). Community assembly and shifts in plant trait distributions across an environmental gradient in coastal California. </w:t>
      </w:r>
      <w:r w:rsidRPr="009659DA">
        <w:rPr>
          <w:i/>
          <w:iCs/>
        </w:rPr>
        <w:t>Ecological Monographs</w:t>
      </w:r>
      <w:r w:rsidRPr="009659DA">
        <w:t xml:space="preserve">, </w:t>
      </w:r>
      <w:r w:rsidRPr="009659DA">
        <w:rPr>
          <w:i/>
          <w:iCs/>
        </w:rPr>
        <w:t>79</w:t>
      </w:r>
      <w:r w:rsidRPr="009659DA">
        <w:t>(1), 109–126. https://doi.org/10.1890/07-1134.1</w:t>
      </w:r>
    </w:p>
    <w:p w14:paraId="02396B53" w14:textId="77777777" w:rsidR="009659DA" w:rsidRPr="009659DA" w:rsidRDefault="009659DA" w:rsidP="009659DA">
      <w:pPr>
        <w:pStyle w:val="Bibliography"/>
      </w:pPr>
      <w:r w:rsidRPr="009659DA">
        <w:t xml:space="preserve">Crawley, M. J. (2009). </w:t>
      </w:r>
      <w:r w:rsidRPr="009659DA">
        <w:rPr>
          <w:i/>
          <w:iCs/>
        </w:rPr>
        <w:t>Plant Ecology</w:t>
      </w:r>
      <w:r w:rsidRPr="009659DA">
        <w:t>. John Wiley &amp; Sons.</w:t>
      </w:r>
    </w:p>
    <w:p w14:paraId="6FD70360" w14:textId="77777777" w:rsidR="009659DA" w:rsidRPr="009659DA" w:rsidRDefault="009659DA" w:rsidP="009659DA">
      <w:pPr>
        <w:pStyle w:val="Bibliography"/>
      </w:pPr>
      <w:r w:rsidRPr="009659DA">
        <w:t xml:space="preserve">Dai, A. (2011). Drought under global warming: A review. </w:t>
      </w:r>
      <w:r w:rsidRPr="009659DA">
        <w:rPr>
          <w:i/>
          <w:iCs/>
        </w:rPr>
        <w:t>WIREs Climate Change</w:t>
      </w:r>
      <w:r w:rsidRPr="009659DA">
        <w:t xml:space="preserve">, </w:t>
      </w:r>
      <w:r w:rsidRPr="009659DA">
        <w:rPr>
          <w:i/>
          <w:iCs/>
        </w:rPr>
        <w:t>2</w:t>
      </w:r>
      <w:r w:rsidRPr="009659DA">
        <w:t>(1), 45–65. https://doi.org/10.1002/wcc.81</w:t>
      </w:r>
    </w:p>
    <w:p w14:paraId="26A96ADF" w14:textId="77777777" w:rsidR="009659DA" w:rsidRPr="009659DA" w:rsidRDefault="009659DA" w:rsidP="009659DA">
      <w:pPr>
        <w:pStyle w:val="Bibliography"/>
      </w:pPr>
      <w:r w:rsidRPr="009659DA">
        <w:t xml:space="preserve">Donelson, J. M., Salinas, S., Munday, P. L., &amp; Shama, L. N. S. (2018). Transgenerational plasticity and climate change experiments: Where do we go from here? </w:t>
      </w:r>
      <w:r w:rsidRPr="009659DA">
        <w:rPr>
          <w:i/>
          <w:iCs/>
        </w:rPr>
        <w:t>Global Change Biology</w:t>
      </w:r>
      <w:r w:rsidRPr="009659DA">
        <w:t xml:space="preserve">, </w:t>
      </w:r>
      <w:r w:rsidRPr="009659DA">
        <w:rPr>
          <w:i/>
          <w:iCs/>
        </w:rPr>
        <w:t>24</w:t>
      </w:r>
      <w:r w:rsidRPr="009659DA">
        <w:t>(1), 13–34. https://doi.org/10.1111/gcb.13903</w:t>
      </w:r>
    </w:p>
    <w:p w14:paraId="4C75B445" w14:textId="77777777" w:rsidR="009659DA" w:rsidRPr="009659DA" w:rsidRDefault="009659DA" w:rsidP="009659DA">
      <w:pPr>
        <w:pStyle w:val="Bibliography"/>
      </w:pPr>
      <w:r w:rsidRPr="009659DA">
        <w:t xml:space="preserve">Engqvist, L., &amp; Reinhold, K. (2016). Adaptive trans-generational phenotypic plasticity and the lack of an experimental control in reciprocal match/mismatch experiments. </w:t>
      </w:r>
      <w:r w:rsidRPr="009659DA">
        <w:rPr>
          <w:i/>
          <w:iCs/>
        </w:rPr>
        <w:t>Methods in Ecology and Evolution</w:t>
      </w:r>
      <w:r w:rsidRPr="009659DA">
        <w:t xml:space="preserve">, </w:t>
      </w:r>
      <w:r w:rsidRPr="009659DA">
        <w:rPr>
          <w:i/>
          <w:iCs/>
        </w:rPr>
        <w:t>7</w:t>
      </w:r>
      <w:r w:rsidRPr="009659DA">
        <w:t>(12), 1482–1488. https://doi.org/10.1111/2041-210X.12618</w:t>
      </w:r>
    </w:p>
    <w:p w14:paraId="5A918AF0" w14:textId="77777777" w:rsidR="009659DA" w:rsidRPr="009659DA" w:rsidRDefault="009659DA" w:rsidP="009659DA">
      <w:pPr>
        <w:pStyle w:val="Bibliography"/>
      </w:pPr>
      <w:proofErr w:type="spellStart"/>
      <w:r w:rsidRPr="009659DA">
        <w:t>Fenesi</w:t>
      </w:r>
      <w:proofErr w:type="spellEnd"/>
      <w:r w:rsidRPr="009659DA">
        <w:t xml:space="preserve">, A., Dyer, A. R., </w:t>
      </w:r>
      <w:proofErr w:type="spellStart"/>
      <w:r w:rsidRPr="009659DA">
        <w:t>Geréd</w:t>
      </w:r>
      <w:proofErr w:type="spellEnd"/>
      <w:r w:rsidRPr="009659DA">
        <w:t xml:space="preserve">, J., Sándor, D., &amp; Ruprecht, E. (2014). Can transgenerational plasticity contribute to the invasion success of annual plant species? </w:t>
      </w:r>
      <w:proofErr w:type="spellStart"/>
      <w:r w:rsidRPr="009659DA">
        <w:rPr>
          <w:i/>
          <w:iCs/>
        </w:rPr>
        <w:t>Oecologia</w:t>
      </w:r>
      <w:proofErr w:type="spellEnd"/>
      <w:r w:rsidRPr="009659DA">
        <w:t xml:space="preserve">, </w:t>
      </w:r>
      <w:r w:rsidRPr="009659DA">
        <w:rPr>
          <w:i/>
          <w:iCs/>
        </w:rPr>
        <w:t>176</w:t>
      </w:r>
      <w:r w:rsidRPr="009659DA">
        <w:t>(1), 95–106. https://doi.org/10.1007/s00442-014-2994-7</w:t>
      </w:r>
    </w:p>
    <w:p w14:paraId="1C8C0B28" w14:textId="77777777" w:rsidR="009659DA" w:rsidRPr="009659DA" w:rsidRDefault="009659DA" w:rsidP="009659DA">
      <w:pPr>
        <w:pStyle w:val="Bibliography"/>
      </w:pPr>
      <w:r w:rsidRPr="009659DA">
        <w:t xml:space="preserve">Fischer, B., Taborsky, B., &amp; Kokko, H. (2011). How to balance the offspring quality–quantity tradeoff when environmental cues are unreliable. </w:t>
      </w:r>
      <w:r w:rsidRPr="009659DA">
        <w:rPr>
          <w:i/>
          <w:iCs/>
        </w:rPr>
        <w:t>Oikos</w:t>
      </w:r>
      <w:r w:rsidRPr="009659DA">
        <w:t xml:space="preserve">, </w:t>
      </w:r>
      <w:r w:rsidRPr="009659DA">
        <w:rPr>
          <w:i/>
          <w:iCs/>
        </w:rPr>
        <w:t>120</w:t>
      </w:r>
      <w:r w:rsidRPr="009659DA">
        <w:t>(2), 258–270. https://doi.org/10.1111/j.1600-0706.2010.18642.x</w:t>
      </w:r>
    </w:p>
    <w:p w14:paraId="4394BB92" w14:textId="77777777" w:rsidR="009659DA" w:rsidRPr="009659DA" w:rsidRDefault="009659DA" w:rsidP="009659DA">
      <w:pPr>
        <w:pStyle w:val="Bibliography"/>
      </w:pPr>
      <w:r w:rsidRPr="009659DA">
        <w:t xml:space="preserve">Galloway, L. F. (2001). Parental Environmental Effects on Life History in the Herbaceous Plant Campanula Americana. </w:t>
      </w:r>
      <w:r w:rsidRPr="009659DA">
        <w:rPr>
          <w:i/>
          <w:iCs/>
        </w:rPr>
        <w:t>Ecology</w:t>
      </w:r>
      <w:r w:rsidRPr="009659DA">
        <w:t xml:space="preserve">, </w:t>
      </w:r>
      <w:r w:rsidRPr="009659DA">
        <w:rPr>
          <w:i/>
          <w:iCs/>
        </w:rPr>
        <w:t>82</w:t>
      </w:r>
      <w:r w:rsidRPr="009659DA">
        <w:t>(10), 2781–2789. https://doi.org/10.1890/0012-9658(2001)082[</w:t>
      </w:r>
      <w:proofErr w:type="gramStart"/>
      <w:r w:rsidRPr="009659DA">
        <w:t>2781:PEEOLH</w:t>
      </w:r>
      <w:proofErr w:type="gramEnd"/>
      <w:r w:rsidRPr="009659DA">
        <w:t>]2.0.CO;2</w:t>
      </w:r>
    </w:p>
    <w:p w14:paraId="3BECB92A" w14:textId="77777777" w:rsidR="009659DA" w:rsidRPr="009659DA" w:rsidRDefault="009659DA" w:rsidP="009659DA">
      <w:pPr>
        <w:pStyle w:val="Bibliography"/>
      </w:pPr>
      <w:r w:rsidRPr="009659DA">
        <w:t xml:space="preserve">Germain, R. M., Caruso, C. M., &amp; </w:t>
      </w:r>
      <w:proofErr w:type="spellStart"/>
      <w:r w:rsidRPr="009659DA">
        <w:t>Maherali</w:t>
      </w:r>
      <w:proofErr w:type="spellEnd"/>
      <w:r w:rsidRPr="009659DA">
        <w:t xml:space="preserve">, H. (2013). Mechanisms and Consequences of Water Stress–Induced Parental Effects in an Invasive Annual Grass. </w:t>
      </w:r>
      <w:r w:rsidRPr="009659DA">
        <w:rPr>
          <w:i/>
          <w:iCs/>
        </w:rPr>
        <w:t>International Journal of Plant Sciences</w:t>
      </w:r>
      <w:r w:rsidRPr="009659DA">
        <w:t xml:space="preserve">, </w:t>
      </w:r>
      <w:r w:rsidRPr="009659DA">
        <w:rPr>
          <w:i/>
          <w:iCs/>
        </w:rPr>
        <w:t>174</w:t>
      </w:r>
      <w:r w:rsidRPr="009659DA">
        <w:t>(6), 886–895. https://doi.org/10.1086/670691</w:t>
      </w:r>
    </w:p>
    <w:p w14:paraId="03885408" w14:textId="77777777" w:rsidR="009659DA" w:rsidRPr="009659DA" w:rsidRDefault="009659DA" w:rsidP="009659DA">
      <w:pPr>
        <w:pStyle w:val="Bibliography"/>
      </w:pPr>
      <w:proofErr w:type="spellStart"/>
      <w:r w:rsidRPr="009659DA">
        <w:t>Golodets</w:t>
      </w:r>
      <w:proofErr w:type="spellEnd"/>
      <w:r w:rsidRPr="009659DA">
        <w:t xml:space="preserve">, C., Sternberg, M., </w:t>
      </w:r>
      <w:proofErr w:type="spellStart"/>
      <w:r w:rsidRPr="009659DA">
        <w:t>Kigel</w:t>
      </w:r>
      <w:proofErr w:type="spellEnd"/>
      <w:r w:rsidRPr="009659DA">
        <w:t xml:space="preserve">, J., Boeken, B., Henkin, Z., Seligman, N. G., &amp; Ungar, E. D. (2013). From desert to Mediterranean rangelands: Will increasing drought and inter-annual rainfall variability affect herbaceous annual primary productivity? </w:t>
      </w:r>
      <w:r w:rsidRPr="009659DA">
        <w:rPr>
          <w:i/>
          <w:iCs/>
        </w:rPr>
        <w:t>Climatic Change</w:t>
      </w:r>
      <w:r w:rsidRPr="009659DA">
        <w:t xml:space="preserve">, </w:t>
      </w:r>
      <w:r w:rsidRPr="009659DA">
        <w:rPr>
          <w:i/>
          <w:iCs/>
        </w:rPr>
        <w:t>119</w:t>
      </w:r>
      <w:r w:rsidRPr="009659DA">
        <w:t>(3), 785–798. https://doi.org/10.1007/s10584-013-0758-8</w:t>
      </w:r>
    </w:p>
    <w:p w14:paraId="200C6D3B" w14:textId="77777777" w:rsidR="009659DA" w:rsidRPr="009659DA" w:rsidRDefault="009659DA" w:rsidP="009659DA">
      <w:pPr>
        <w:pStyle w:val="Bibliography"/>
      </w:pPr>
      <w:r w:rsidRPr="009659DA">
        <w:t xml:space="preserve">Gremer, J. R., &amp; Venable, D. L. (2014). Bet hedging in desert winter annual plants: Optimal germination strategies in a variable environment. </w:t>
      </w:r>
      <w:r w:rsidRPr="009659DA">
        <w:rPr>
          <w:i/>
          <w:iCs/>
        </w:rPr>
        <w:t>Ecology Letters</w:t>
      </w:r>
      <w:r w:rsidRPr="009659DA">
        <w:t xml:space="preserve">, </w:t>
      </w:r>
      <w:r w:rsidRPr="009659DA">
        <w:rPr>
          <w:i/>
          <w:iCs/>
        </w:rPr>
        <w:t>17</w:t>
      </w:r>
      <w:r w:rsidRPr="009659DA">
        <w:t>(3), 380–387. https://doi.org/10.1111/ele.12241</w:t>
      </w:r>
    </w:p>
    <w:p w14:paraId="17C73E5D" w14:textId="77777777" w:rsidR="009659DA" w:rsidRPr="009659DA" w:rsidRDefault="009659DA" w:rsidP="009659DA">
      <w:pPr>
        <w:pStyle w:val="Bibliography"/>
      </w:pPr>
      <w:r w:rsidRPr="009659DA">
        <w:t xml:space="preserve">Groot, M. P., Kubisch, A., </w:t>
      </w:r>
      <w:proofErr w:type="spellStart"/>
      <w:r w:rsidRPr="009659DA">
        <w:t>Ouborg</w:t>
      </w:r>
      <w:proofErr w:type="spellEnd"/>
      <w:r w:rsidRPr="009659DA">
        <w:t xml:space="preserve">, N. J., Pagel, J., Schmid, K. J., Vergeer, P., &amp; </w:t>
      </w:r>
      <w:proofErr w:type="spellStart"/>
      <w:r w:rsidRPr="009659DA">
        <w:t>Lampei</w:t>
      </w:r>
      <w:proofErr w:type="spellEnd"/>
      <w:r w:rsidRPr="009659DA">
        <w:t xml:space="preserve">, C. (2017). Transgenerational effects of mild heat in Arabidopsis thaliana show strong genotype specificity that is explained by climate at origin. </w:t>
      </w:r>
      <w:r w:rsidRPr="009659DA">
        <w:rPr>
          <w:i/>
          <w:iCs/>
        </w:rPr>
        <w:t>New Phytologist</w:t>
      </w:r>
      <w:r w:rsidRPr="009659DA">
        <w:t xml:space="preserve">, </w:t>
      </w:r>
      <w:r w:rsidRPr="009659DA">
        <w:rPr>
          <w:i/>
          <w:iCs/>
        </w:rPr>
        <w:t>215</w:t>
      </w:r>
      <w:r w:rsidRPr="009659DA">
        <w:t>(3), 1221–1234. https://doi.org/10.1111/nph.14642</w:t>
      </w:r>
    </w:p>
    <w:p w14:paraId="51B025AA" w14:textId="77777777" w:rsidR="009659DA" w:rsidRPr="009659DA" w:rsidRDefault="009659DA" w:rsidP="009659DA">
      <w:pPr>
        <w:pStyle w:val="Bibliography"/>
      </w:pPr>
      <w:r w:rsidRPr="009659DA">
        <w:t xml:space="preserve">Haight, J. D., Reed, S. C., &amp; Faist, A. M. (2019). Seed bank community and soil texture relationships in a cold desert. </w:t>
      </w:r>
      <w:r w:rsidRPr="009659DA">
        <w:rPr>
          <w:i/>
          <w:iCs/>
        </w:rPr>
        <w:t>Journal of Arid Environments</w:t>
      </w:r>
      <w:r w:rsidRPr="009659DA">
        <w:t xml:space="preserve">, </w:t>
      </w:r>
      <w:r w:rsidRPr="009659DA">
        <w:rPr>
          <w:i/>
          <w:iCs/>
        </w:rPr>
        <w:t>164</w:t>
      </w:r>
      <w:r w:rsidRPr="009659DA">
        <w:t>, 46–52. https://doi.org/10.1016/j.jaridenv.2019.01.008</w:t>
      </w:r>
    </w:p>
    <w:p w14:paraId="6DA1C738" w14:textId="77777777" w:rsidR="009659DA" w:rsidRPr="009659DA" w:rsidRDefault="009659DA" w:rsidP="009659DA">
      <w:pPr>
        <w:pStyle w:val="Bibliography"/>
      </w:pPr>
      <w:r w:rsidRPr="009659DA">
        <w:t xml:space="preserve">Herman, J., &amp; Sultan, S. (2011). Adaptive Transgenerational Plasticity in Plants: Case Studies, Mechanisms, and Implications for Natural Populations. </w:t>
      </w:r>
      <w:r w:rsidRPr="009659DA">
        <w:rPr>
          <w:i/>
          <w:iCs/>
        </w:rPr>
        <w:t>Frontiers in Plant Science</w:t>
      </w:r>
      <w:r w:rsidRPr="009659DA">
        <w:t xml:space="preserve">, </w:t>
      </w:r>
      <w:r w:rsidRPr="009659DA">
        <w:rPr>
          <w:i/>
          <w:iCs/>
        </w:rPr>
        <w:t>2</w:t>
      </w:r>
      <w:r w:rsidRPr="009659DA">
        <w:t>(102). https://doi.org/10.3389/fpls.2011.00102</w:t>
      </w:r>
    </w:p>
    <w:p w14:paraId="72648EBA" w14:textId="77777777" w:rsidR="009659DA" w:rsidRPr="009659DA" w:rsidRDefault="009659DA" w:rsidP="009659DA">
      <w:pPr>
        <w:pStyle w:val="Bibliography"/>
      </w:pPr>
      <w:r w:rsidRPr="009659DA">
        <w:t xml:space="preserve">Hoffmann, A. A., &amp; </w:t>
      </w:r>
      <w:proofErr w:type="spellStart"/>
      <w:r w:rsidRPr="009659DA">
        <w:t>Sgrò</w:t>
      </w:r>
      <w:proofErr w:type="spellEnd"/>
      <w:r w:rsidRPr="009659DA">
        <w:t xml:space="preserve">, C. M. (2011). Climate change and evolutionary adaptation. </w:t>
      </w:r>
      <w:r w:rsidRPr="009659DA">
        <w:rPr>
          <w:i/>
          <w:iCs/>
        </w:rPr>
        <w:t>Nature</w:t>
      </w:r>
      <w:r w:rsidRPr="009659DA">
        <w:t xml:space="preserve">, </w:t>
      </w:r>
      <w:r w:rsidRPr="009659DA">
        <w:rPr>
          <w:i/>
          <w:iCs/>
        </w:rPr>
        <w:t>470</w:t>
      </w:r>
      <w:r w:rsidRPr="009659DA">
        <w:t>(7335), Article 7335. https://doi.org/10.1038/nature09670</w:t>
      </w:r>
    </w:p>
    <w:p w14:paraId="16C45841" w14:textId="77777777" w:rsidR="009659DA" w:rsidRPr="009659DA" w:rsidRDefault="009659DA" w:rsidP="009659DA">
      <w:pPr>
        <w:pStyle w:val="Bibliography"/>
      </w:pPr>
      <w:proofErr w:type="spellStart"/>
      <w:r w:rsidRPr="009659DA">
        <w:t>Holeski</w:t>
      </w:r>
      <w:proofErr w:type="spellEnd"/>
      <w:r w:rsidRPr="009659DA">
        <w:t xml:space="preserve">, L. M. (2007). Within and between generation phenotypic plasticity in trichome density of Mimulus guttatus. </w:t>
      </w:r>
      <w:r w:rsidRPr="009659DA">
        <w:rPr>
          <w:i/>
          <w:iCs/>
        </w:rPr>
        <w:t>Journal of Evolutionary Biology</w:t>
      </w:r>
      <w:r w:rsidRPr="009659DA">
        <w:t xml:space="preserve">, </w:t>
      </w:r>
      <w:r w:rsidRPr="009659DA">
        <w:rPr>
          <w:i/>
          <w:iCs/>
        </w:rPr>
        <w:t>20</w:t>
      </w:r>
      <w:r w:rsidRPr="009659DA">
        <w:t>(6), 2092–2100. https://doi.org/10.1111/j.1420-9101.2007.01434.x</w:t>
      </w:r>
    </w:p>
    <w:p w14:paraId="057A71A2" w14:textId="77777777" w:rsidR="009659DA" w:rsidRPr="009659DA" w:rsidRDefault="009659DA" w:rsidP="009659DA">
      <w:pPr>
        <w:pStyle w:val="Bibliography"/>
      </w:pPr>
      <w:proofErr w:type="spellStart"/>
      <w:r w:rsidRPr="009659DA">
        <w:t>Holeski</w:t>
      </w:r>
      <w:proofErr w:type="spellEnd"/>
      <w:r w:rsidRPr="009659DA">
        <w:t xml:space="preserve">, L. M., Jander, G., &amp; Agrawal, A. A. (2012). Transgenerational defense induction and epigenetic inheritance in plants. </w:t>
      </w:r>
      <w:r w:rsidRPr="009659DA">
        <w:rPr>
          <w:i/>
          <w:iCs/>
        </w:rPr>
        <w:t>Trends in Ecology &amp; Evolution</w:t>
      </w:r>
      <w:r w:rsidRPr="009659DA">
        <w:t xml:space="preserve">, </w:t>
      </w:r>
      <w:r w:rsidRPr="009659DA">
        <w:rPr>
          <w:i/>
          <w:iCs/>
        </w:rPr>
        <w:t>27</w:t>
      </w:r>
      <w:r w:rsidRPr="009659DA">
        <w:t>(11), 618–626. https://doi.org/10.1016/j.tree.2012.07.011</w:t>
      </w:r>
    </w:p>
    <w:p w14:paraId="45661A49" w14:textId="77777777" w:rsidR="009659DA" w:rsidRPr="009659DA" w:rsidRDefault="009659DA" w:rsidP="009659DA">
      <w:pPr>
        <w:pStyle w:val="Bibliography"/>
      </w:pPr>
      <w:r w:rsidRPr="009659DA">
        <w:t xml:space="preserve">Hoyle, R. B., &amp; Ezard, T. H. G. (2012). The benefits of maternal effects in novel and in stable environments. </w:t>
      </w:r>
      <w:r w:rsidRPr="009659DA">
        <w:rPr>
          <w:i/>
          <w:iCs/>
        </w:rPr>
        <w:t>Journal of The Royal Society Interface</w:t>
      </w:r>
      <w:r w:rsidRPr="009659DA">
        <w:t xml:space="preserve">, </w:t>
      </w:r>
      <w:r w:rsidRPr="009659DA">
        <w:rPr>
          <w:i/>
          <w:iCs/>
        </w:rPr>
        <w:t>9</w:t>
      </w:r>
      <w:r w:rsidRPr="009659DA">
        <w:t>(75), 2403–2413. https://doi.org/10.1098/rsif.2012.0183</w:t>
      </w:r>
    </w:p>
    <w:p w14:paraId="790B3277" w14:textId="77777777" w:rsidR="009659DA" w:rsidRPr="009659DA" w:rsidRDefault="009659DA" w:rsidP="009659DA">
      <w:pPr>
        <w:pStyle w:val="Bibliography"/>
      </w:pPr>
      <w:r w:rsidRPr="009659DA">
        <w:t xml:space="preserve">J. Marshall, D., &amp; Uller, T. (2007). When is a maternal effect adaptive? </w:t>
      </w:r>
      <w:r w:rsidRPr="009659DA">
        <w:rPr>
          <w:i/>
          <w:iCs/>
        </w:rPr>
        <w:t>Oikos</w:t>
      </w:r>
      <w:r w:rsidRPr="009659DA">
        <w:t xml:space="preserve">, </w:t>
      </w:r>
      <w:r w:rsidRPr="009659DA">
        <w:rPr>
          <w:i/>
          <w:iCs/>
        </w:rPr>
        <w:t>116</w:t>
      </w:r>
      <w:r w:rsidRPr="009659DA">
        <w:t>(12), 1957–1963. https://doi.org/10.1111/j.2007.0030-1299.16203.x</w:t>
      </w:r>
    </w:p>
    <w:p w14:paraId="3D9BF82A" w14:textId="77777777" w:rsidR="009659DA" w:rsidRPr="009659DA" w:rsidRDefault="009659DA" w:rsidP="009659DA">
      <w:pPr>
        <w:pStyle w:val="Bibliography"/>
      </w:pPr>
      <w:proofErr w:type="spellStart"/>
      <w:r w:rsidRPr="009659DA">
        <w:t>Kalandyk</w:t>
      </w:r>
      <w:proofErr w:type="spellEnd"/>
      <w:r w:rsidRPr="009659DA">
        <w:t xml:space="preserve">, A., </w:t>
      </w:r>
      <w:proofErr w:type="spellStart"/>
      <w:r w:rsidRPr="009659DA">
        <w:t>Waligórski</w:t>
      </w:r>
      <w:proofErr w:type="spellEnd"/>
      <w:r w:rsidRPr="009659DA">
        <w:t>, P., &amp; Dubert, F. (2017). Role of the maternal effect phenomena in improving water stress tolerance in narrow-leafed lupine (</w:t>
      </w:r>
      <w:proofErr w:type="spellStart"/>
      <w:r w:rsidRPr="009659DA">
        <w:t>upinus</w:t>
      </w:r>
      <w:proofErr w:type="spellEnd"/>
      <w:r w:rsidRPr="009659DA">
        <w:t xml:space="preserve"> </w:t>
      </w:r>
      <w:proofErr w:type="spellStart"/>
      <w:r w:rsidRPr="009659DA">
        <w:t>angustifolius</w:t>
      </w:r>
      <w:proofErr w:type="spellEnd"/>
      <w:r w:rsidRPr="009659DA">
        <w:t xml:space="preserve">). </w:t>
      </w:r>
      <w:r w:rsidRPr="009659DA">
        <w:rPr>
          <w:i/>
          <w:iCs/>
        </w:rPr>
        <w:t>Plant Breeding</w:t>
      </w:r>
      <w:r w:rsidRPr="009659DA">
        <w:t xml:space="preserve">, </w:t>
      </w:r>
      <w:r w:rsidRPr="009659DA">
        <w:rPr>
          <w:i/>
          <w:iCs/>
        </w:rPr>
        <w:t>136</w:t>
      </w:r>
      <w:r w:rsidRPr="009659DA">
        <w:t>(2), 167–173. https://doi.org/10.1111/pbr.12457</w:t>
      </w:r>
    </w:p>
    <w:p w14:paraId="238C43B1" w14:textId="77777777" w:rsidR="009659DA" w:rsidRPr="009659DA" w:rsidRDefault="009659DA" w:rsidP="009659DA">
      <w:pPr>
        <w:pStyle w:val="Bibliography"/>
      </w:pPr>
      <w:r w:rsidRPr="009659DA">
        <w:t xml:space="preserve">Klein, Z., &amp; Mitchell, R. M. (2023). Seed source environment predicts response to water availability in </w:t>
      </w:r>
      <w:r w:rsidRPr="009659DA">
        <w:rPr>
          <w:i/>
          <w:iCs/>
        </w:rPr>
        <w:t>Plantago patagonica</w:t>
      </w:r>
      <w:r w:rsidRPr="009659DA">
        <w:t xml:space="preserve">. </w:t>
      </w:r>
      <w:r w:rsidRPr="009659DA">
        <w:rPr>
          <w:i/>
          <w:iCs/>
        </w:rPr>
        <w:t>Restoration Ecology</w:t>
      </w:r>
      <w:r w:rsidRPr="009659DA">
        <w:t>, 1–11. https://doi.org/10.1111/rec.14002</w:t>
      </w:r>
    </w:p>
    <w:p w14:paraId="570DAE5F" w14:textId="77777777" w:rsidR="009659DA" w:rsidRPr="009659DA" w:rsidRDefault="009659DA" w:rsidP="009659DA">
      <w:pPr>
        <w:pStyle w:val="Bibliography"/>
      </w:pPr>
      <w:proofErr w:type="spellStart"/>
      <w:r w:rsidRPr="009659DA">
        <w:t>Kuijper</w:t>
      </w:r>
      <w:proofErr w:type="spellEnd"/>
      <w:r w:rsidRPr="009659DA">
        <w:t xml:space="preserve">, B., &amp; Hoyle, R. B. (2015). When to rely on maternal effects and when on phenotypic plasticity? </w:t>
      </w:r>
      <w:r w:rsidRPr="009659DA">
        <w:rPr>
          <w:i/>
          <w:iCs/>
        </w:rPr>
        <w:t>Evolution; International Journal of Organic Evolution</w:t>
      </w:r>
      <w:r w:rsidRPr="009659DA">
        <w:t xml:space="preserve">, </w:t>
      </w:r>
      <w:r w:rsidRPr="009659DA">
        <w:rPr>
          <w:i/>
          <w:iCs/>
        </w:rPr>
        <w:t>69</w:t>
      </w:r>
      <w:r w:rsidRPr="009659DA">
        <w:t>(4), 950–968. https://doi.org/10.1111/evo.12635</w:t>
      </w:r>
    </w:p>
    <w:p w14:paraId="42E760E2" w14:textId="77777777" w:rsidR="009659DA" w:rsidRPr="009659DA" w:rsidRDefault="009659DA" w:rsidP="009659DA">
      <w:pPr>
        <w:pStyle w:val="Bibliography"/>
      </w:pPr>
      <w:proofErr w:type="spellStart"/>
      <w:r w:rsidRPr="009659DA">
        <w:t>Lampei</w:t>
      </w:r>
      <w:proofErr w:type="spellEnd"/>
      <w:r w:rsidRPr="009659DA">
        <w:t xml:space="preserve">, C., Metz, J., &amp; </w:t>
      </w:r>
      <w:proofErr w:type="spellStart"/>
      <w:r w:rsidRPr="009659DA">
        <w:t>Tielbörger</w:t>
      </w:r>
      <w:proofErr w:type="spellEnd"/>
      <w:r w:rsidRPr="009659DA">
        <w:t xml:space="preserve">, K. (2017). Clinal population divergence in an adaptive parental environmental effect that adjusts seed banking. </w:t>
      </w:r>
      <w:r w:rsidRPr="009659DA">
        <w:rPr>
          <w:i/>
          <w:iCs/>
        </w:rPr>
        <w:t>New Phytologist</w:t>
      </w:r>
      <w:r w:rsidRPr="009659DA">
        <w:t xml:space="preserve">, </w:t>
      </w:r>
      <w:r w:rsidRPr="009659DA">
        <w:rPr>
          <w:i/>
          <w:iCs/>
        </w:rPr>
        <w:t>214</w:t>
      </w:r>
      <w:r w:rsidRPr="009659DA">
        <w:t>(3), 1230–1244. https://doi.org/10.1111/nph.14436</w:t>
      </w:r>
    </w:p>
    <w:p w14:paraId="417C86EF" w14:textId="77777777" w:rsidR="009659DA" w:rsidRPr="009659DA" w:rsidRDefault="009659DA" w:rsidP="009659DA">
      <w:pPr>
        <w:pStyle w:val="Bibliography"/>
      </w:pPr>
      <w:proofErr w:type="spellStart"/>
      <w:r w:rsidRPr="009659DA">
        <w:t>Latzel</w:t>
      </w:r>
      <w:proofErr w:type="spellEnd"/>
      <w:r w:rsidRPr="009659DA">
        <w:t xml:space="preserve">, V., Fischer, M., Groot, M., </w:t>
      </w:r>
      <w:proofErr w:type="spellStart"/>
      <w:r w:rsidRPr="009659DA">
        <w:t>Gutzat</w:t>
      </w:r>
      <w:proofErr w:type="spellEnd"/>
      <w:r w:rsidRPr="009659DA">
        <w:t xml:space="preserve">, R., </w:t>
      </w:r>
      <w:proofErr w:type="spellStart"/>
      <w:r w:rsidRPr="009659DA">
        <w:t>Lampei</w:t>
      </w:r>
      <w:proofErr w:type="spellEnd"/>
      <w:r w:rsidRPr="009659DA">
        <w:t xml:space="preserve">, C., </w:t>
      </w:r>
      <w:proofErr w:type="spellStart"/>
      <w:r w:rsidRPr="009659DA">
        <w:t>Ouborg</w:t>
      </w:r>
      <w:proofErr w:type="spellEnd"/>
      <w:r w:rsidRPr="009659DA">
        <w:t xml:space="preserve">, J., Parepa, M., Schmid, K., Vergeer, P., Zhang, Y., &amp; </w:t>
      </w:r>
      <w:proofErr w:type="spellStart"/>
      <w:r w:rsidRPr="009659DA">
        <w:t>Bossdorf</w:t>
      </w:r>
      <w:proofErr w:type="spellEnd"/>
      <w:r w:rsidRPr="009659DA">
        <w:t xml:space="preserve">, O. (2023). Parental environmental effects are common and strong, but unpredictable, in Arabidopsis thaliana. </w:t>
      </w:r>
      <w:r w:rsidRPr="009659DA">
        <w:rPr>
          <w:i/>
          <w:iCs/>
        </w:rPr>
        <w:t>New Phytologist</w:t>
      </w:r>
      <w:r w:rsidRPr="009659DA">
        <w:t xml:space="preserve">, </w:t>
      </w:r>
      <w:r w:rsidRPr="009659DA">
        <w:rPr>
          <w:i/>
          <w:iCs/>
        </w:rPr>
        <w:t>237</w:t>
      </w:r>
      <w:r w:rsidRPr="009659DA">
        <w:t>(3), 1014–1023. https://doi.org/10.1111/nph.18591</w:t>
      </w:r>
    </w:p>
    <w:p w14:paraId="61514794" w14:textId="77777777" w:rsidR="009659DA" w:rsidRPr="009659DA" w:rsidRDefault="009659DA" w:rsidP="009659DA">
      <w:pPr>
        <w:pStyle w:val="Bibliography"/>
      </w:pPr>
      <w:proofErr w:type="spellStart"/>
      <w:r w:rsidRPr="009659DA">
        <w:t>Latzel</w:t>
      </w:r>
      <w:proofErr w:type="spellEnd"/>
      <w:r w:rsidRPr="009659DA">
        <w:t xml:space="preserve">, V., Janeček, Š., Doležal, J., Klimešová, J., &amp; </w:t>
      </w:r>
      <w:proofErr w:type="spellStart"/>
      <w:r w:rsidRPr="009659DA">
        <w:t>Bossdorf</w:t>
      </w:r>
      <w:proofErr w:type="spellEnd"/>
      <w:r w:rsidRPr="009659DA">
        <w:t xml:space="preserve">, O. (2014). Adaptive transgenerational plasticity in the perennial </w:t>
      </w:r>
      <w:r w:rsidRPr="009659DA">
        <w:rPr>
          <w:i/>
          <w:iCs/>
        </w:rPr>
        <w:t>Plantago lanceolata</w:t>
      </w:r>
      <w:r w:rsidRPr="009659DA">
        <w:t xml:space="preserve">. </w:t>
      </w:r>
      <w:r w:rsidRPr="009659DA">
        <w:rPr>
          <w:i/>
          <w:iCs/>
        </w:rPr>
        <w:t>Oikos</w:t>
      </w:r>
      <w:r w:rsidRPr="009659DA">
        <w:t xml:space="preserve">, </w:t>
      </w:r>
      <w:r w:rsidRPr="009659DA">
        <w:rPr>
          <w:i/>
          <w:iCs/>
        </w:rPr>
        <w:t>123</w:t>
      </w:r>
      <w:r w:rsidRPr="009659DA">
        <w:t>(1), 41–46. https://doi.org/10.1111/j.1600-0706.2013.00537.x</w:t>
      </w:r>
    </w:p>
    <w:p w14:paraId="0633E0EB" w14:textId="77777777" w:rsidR="009659DA" w:rsidRPr="009659DA" w:rsidRDefault="009659DA" w:rsidP="009659DA">
      <w:pPr>
        <w:pStyle w:val="Bibliography"/>
      </w:pPr>
      <w:proofErr w:type="spellStart"/>
      <w:r w:rsidRPr="009659DA">
        <w:t>Leimar</w:t>
      </w:r>
      <w:proofErr w:type="spellEnd"/>
      <w:r w:rsidRPr="009659DA">
        <w:t xml:space="preserve">, O., &amp; McNamara, J. M. (2015). The Evolution of Transgenerational Integration of Information in Heterogeneous Environments. </w:t>
      </w:r>
      <w:r w:rsidRPr="009659DA">
        <w:rPr>
          <w:i/>
          <w:iCs/>
        </w:rPr>
        <w:t>The American Naturalist</w:t>
      </w:r>
      <w:r w:rsidRPr="009659DA">
        <w:t xml:space="preserve">, </w:t>
      </w:r>
      <w:r w:rsidRPr="009659DA">
        <w:rPr>
          <w:i/>
          <w:iCs/>
        </w:rPr>
        <w:t>185</w:t>
      </w:r>
      <w:r w:rsidRPr="009659DA">
        <w:t>(3), E55–E69. https://doi.org/10.1086/679575</w:t>
      </w:r>
    </w:p>
    <w:p w14:paraId="0F485D48" w14:textId="77777777" w:rsidR="009659DA" w:rsidRPr="009659DA" w:rsidRDefault="009659DA" w:rsidP="009659DA">
      <w:pPr>
        <w:pStyle w:val="Bibliography"/>
      </w:pPr>
      <w:r w:rsidRPr="009659DA">
        <w:t xml:space="preserve">Li, R., Chen, L., Wu, Y., Zhang, R., Baskin, C. C., Baskin, J. M., &amp; Hu, X. (2017). Effects of Cultivar and Maternal Environment on Seed Quality in Vicia sativa. </w:t>
      </w:r>
      <w:r w:rsidRPr="009659DA">
        <w:rPr>
          <w:i/>
          <w:iCs/>
        </w:rPr>
        <w:t>Frontiers in Plant Science</w:t>
      </w:r>
      <w:r w:rsidRPr="009659DA">
        <w:t xml:space="preserve">, </w:t>
      </w:r>
      <w:r w:rsidRPr="009659DA">
        <w:rPr>
          <w:i/>
          <w:iCs/>
        </w:rPr>
        <w:t>8</w:t>
      </w:r>
      <w:r w:rsidRPr="009659DA">
        <w:t>, 1411. https://doi.org/10.3389/fpls.2017.01411</w:t>
      </w:r>
    </w:p>
    <w:p w14:paraId="662F58B0" w14:textId="77777777" w:rsidR="009659DA" w:rsidRPr="009659DA" w:rsidRDefault="009659DA" w:rsidP="009659DA">
      <w:pPr>
        <w:pStyle w:val="Bibliography"/>
      </w:pPr>
      <w:r w:rsidRPr="009659DA">
        <w:t xml:space="preserve">Louthan, A. M., Doak, D. F., &amp; Angert, A. L. (2015). Where and When do Species Interactions Set Range Limits? </w:t>
      </w:r>
      <w:r w:rsidRPr="009659DA">
        <w:rPr>
          <w:i/>
          <w:iCs/>
        </w:rPr>
        <w:t>Trends in Ecology &amp; Evolution</w:t>
      </w:r>
      <w:r w:rsidRPr="009659DA">
        <w:t xml:space="preserve">, </w:t>
      </w:r>
      <w:r w:rsidRPr="009659DA">
        <w:rPr>
          <w:i/>
          <w:iCs/>
        </w:rPr>
        <w:t>30</w:t>
      </w:r>
      <w:r w:rsidRPr="009659DA">
        <w:t>(12), 780–792. https://doi.org/10.1016/j.tree.2015.09.011</w:t>
      </w:r>
    </w:p>
    <w:p w14:paraId="416A475B" w14:textId="77777777" w:rsidR="009659DA" w:rsidRPr="009659DA" w:rsidRDefault="009659DA" w:rsidP="009659DA">
      <w:pPr>
        <w:pStyle w:val="Bibliography"/>
      </w:pPr>
      <w:proofErr w:type="spellStart"/>
      <w:r w:rsidRPr="009659DA">
        <w:t>Matesanz</w:t>
      </w:r>
      <w:proofErr w:type="spellEnd"/>
      <w:r w:rsidRPr="009659DA">
        <w:t xml:space="preserve">, S., Ramos-Muñoz, M., Rubio Teso, M. L., &amp; </w:t>
      </w:r>
      <w:proofErr w:type="spellStart"/>
      <w:r w:rsidRPr="009659DA">
        <w:t>Iriondo</w:t>
      </w:r>
      <w:proofErr w:type="spellEnd"/>
      <w:r w:rsidRPr="009659DA">
        <w:t xml:space="preserve">, J. M. (2022). Effects of parental drought on offspring fitness vary among populations of a crop wild relative. </w:t>
      </w:r>
      <w:r w:rsidRPr="009659DA">
        <w:rPr>
          <w:i/>
          <w:iCs/>
        </w:rPr>
        <w:t>Proceedings of the Royal Society B: Biological Sciences</w:t>
      </w:r>
      <w:r w:rsidRPr="009659DA">
        <w:t xml:space="preserve">, </w:t>
      </w:r>
      <w:r w:rsidRPr="009659DA">
        <w:rPr>
          <w:i/>
          <w:iCs/>
        </w:rPr>
        <w:t>289</w:t>
      </w:r>
      <w:r w:rsidRPr="009659DA">
        <w:t>(1981), 20220065. https://doi.org/10.1098/rspb.2022.0065</w:t>
      </w:r>
    </w:p>
    <w:p w14:paraId="25404BB9" w14:textId="77777777" w:rsidR="009659DA" w:rsidRPr="009659DA" w:rsidRDefault="009659DA" w:rsidP="009659DA">
      <w:pPr>
        <w:pStyle w:val="Bibliography"/>
      </w:pPr>
      <w:r w:rsidRPr="009659DA">
        <w:t xml:space="preserve">Midolo, G., &amp; </w:t>
      </w:r>
      <w:proofErr w:type="spellStart"/>
      <w:r w:rsidRPr="009659DA">
        <w:t>Wellstein</w:t>
      </w:r>
      <w:proofErr w:type="spellEnd"/>
      <w:r w:rsidRPr="009659DA">
        <w:t xml:space="preserve">, C. (2020). Plant performance and survival across transplant experiments depend upon temperature and precipitation change along elevation. </w:t>
      </w:r>
      <w:r w:rsidRPr="009659DA">
        <w:rPr>
          <w:i/>
          <w:iCs/>
        </w:rPr>
        <w:t>Journal of Ecology</w:t>
      </w:r>
      <w:r w:rsidRPr="009659DA">
        <w:t xml:space="preserve">, </w:t>
      </w:r>
      <w:r w:rsidRPr="009659DA">
        <w:rPr>
          <w:i/>
          <w:iCs/>
        </w:rPr>
        <w:t>108</w:t>
      </w:r>
      <w:r w:rsidRPr="009659DA">
        <w:t>(5), 2107–2120. https://doi.org/10.1111/1365-2745.13387</w:t>
      </w:r>
    </w:p>
    <w:p w14:paraId="2EA5ADA2" w14:textId="77777777" w:rsidR="009659DA" w:rsidRPr="009659DA" w:rsidRDefault="009659DA" w:rsidP="009659DA">
      <w:pPr>
        <w:pStyle w:val="Bibliography"/>
      </w:pPr>
      <w:r w:rsidRPr="009659DA">
        <w:t xml:space="preserve">Mojzes, A., Kalapos, T., &amp; </w:t>
      </w:r>
      <w:proofErr w:type="spellStart"/>
      <w:r w:rsidRPr="009659DA">
        <w:t>Kröel</w:t>
      </w:r>
      <w:proofErr w:type="spellEnd"/>
      <w:r w:rsidRPr="009659DA">
        <w:rPr>
          <w:rFonts w:ascii="Cambria Math" w:hAnsi="Cambria Math" w:cs="Cambria Math"/>
        </w:rPr>
        <w:t>‑</w:t>
      </w:r>
      <w:r w:rsidRPr="009659DA">
        <w:t xml:space="preserve">Dulay, G. (2021). Drought in maternal environment boosts offspring performance in a subordinate annual grass. </w:t>
      </w:r>
      <w:r w:rsidRPr="009659DA">
        <w:rPr>
          <w:i/>
          <w:iCs/>
        </w:rPr>
        <w:t>Environmental and Experimental Botany</w:t>
      </w:r>
      <w:r w:rsidRPr="009659DA">
        <w:t xml:space="preserve">, </w:t>
      </w:r>
      <w:r w:rsidRPr="009659DA">
        <w:rPr>
          <w:i/>
          <w:iCs/>
        </w:rPr>
        <w:t>187</w:t>
      </w:r>
      <w:r w:rsidRPr="009659DA">
        <w:t>, 104472. https://doi.org/10.1016/j.envexpbot.2021.104472</w:t>
      </w:r>
    </w:p>
    <w:p w14:paraId="2502E6E3" w14:textId="77777777" w:rsidR="009659DA" w:rsidRPr="009659DA" w:rsidRDefault="009659DA" w:rsidP="009659DA">
      <w:pPr>
        <w:pStyle w:val="Bibliography"/>
      </w:pPr>
      <w:r w:rsidRPr="009659DA">
        <w:t xml:space="preserve">Mousseau, T. A., &amp; Fox, C. W. (1998). </w:t>
      </w:r>
      <w:r w:rsidRPr="009659DA">
        <w:rPr>
          <w:i/>
          <w:iCs/>
        </w:rPr>
        <w:t xml:space="preserve">Maternal Effects </w:t>
      </w:r>
      <w:proofErr w:type="gramStart"/>
      <w:r w:rsidRPr="009659DA">
        <w:rPr>
          <w:i/>
          <w:iCs/>
        </w:rPr>
        <w:t>As</w:t>
      </w:r>
      <w:proofErr w:type="gramEnd"/>
      <w:r w:rsidRPr="009659DA">
        <w:rPr>
          <w:i/>
          <w:iCs/>
        </w:rPr>
        <w:t xml:space="preserve"> Adaptations</w:t>
      </w:r>
      <w:r w:rsidRPr="009659DA">
        <w:t>. Oxford University Press.</w:t>
      </w:r>
    </w:p>
    <w:p w14:paraId="7B604D6E" w14:textId="77777777" w:rsidR="009659DA" w:rsidRPr="009659DA" w:rsidRDefault="009659DA" w:rsidP="009659DA">
      <w:pPr>
        <w:pStyle w:val="Bibliography"/>
      </w:pPr>
      <w:proofErr w:type="spellStart"/>
      <w:r w:rsidRPr="009659DA">
        <w:t>Münzbergová</w:t>
      </w:r>
      <w:proofErr w:type="spellEnd"/>
      <w:r w:rsidRPr="009659DA">
        <w:t xml:space="preserve">, Z., &amp; </w:t>
      </w:r>
      <w:proofErr w:type="spellStart"/>
      <w:r w:rsidRPr="009659DA">
        <w:t>Hadincová</w:t>
      </w:r>
      <w:proofErr w:type="spellEnd"/>
      <w:r w:rsidRPr="009659DA">
        <w:t xml:space="preserve">, V. (2017). Transgenerational plasticity as an important mechanism affecting response of clonal species to changing climate. </w:t>
      </w:r>
      <w:r w:rsidRPr="009659DA">
        <w:rPr>
          <w:i/>
          <w:iCs/>
        </w:rPr>
        <w:t>Ecology and Evolution</w:t>
      </w:r>
      <w:r w:rsidRPr="009659DA">
        <w:t xml:space="preserve">, </w:t>
      </w:r>
      <w:r w:rsidRPr="009659DA">
        <w:rPr>
          <w:i/>
          <w:iCs/>
        </w:rPr>
        <w:t>7</w:t>
      </w:r>
      <w:r w:rsidRPr="009659DA">
        <w:t>(14), 5236–5247. https://doi.org/10.1002/ece3.3105</w:t>
      </w:r>
    </w:p>
    <w:p w14:paraId="3887734A" w14:textId="77777777" w:rsidR="009659DA" w:rsidRPr="009659DA" w:rsidRDefault="009659DA" w:rsidP="009659DA">
      <w:pPr>
        <w:pStyle w:val="Bibliography"/>
      </w:pPr>
      <w:r w:rsidRPr="009659DA">
        <w:t xml:space="preserve">Nicotra, A. B., Atkin, O. K., Bonser, S. P., Davidson, A. M., Finnegan, E. J., Mathesius, U., Poot, P., Purugganan, M. D., Richards, C. L., Valladares, F., &amp; van </w:t>
      </w:r>
      <w:proofErr w:type="spellStart"/>
      <w:r w:rsidRPr="009659DA">
        <w:t>Kleunen</w:t>
      </w:r>
      <w:proofErr w:type="spellEnd"/>
      <w:r w:rsidRPr="009659DA">
        <w:t xml:space="preserve">, M. (2010). Plant phenotypic plasticity in a changing climate. </w:t>
      </w:r>
      <w:r w:rsidRPr="009659DA">
        <w:rPr>
          <w:i/>
          <w:iCs/>
        </w:rPr>
        <w:t>Trends in Plant Science</w:t>
      </w:r>
      <w:r w:rsidRPr="009659DA">
        <w:t xml:space="preserve">, </w:t>
      </w:r>
      <w:r w:rsidRPr="009659DA">
        <w:rPr>
          <w:i/>
          <w:iCs/>
        </w:rPr>
        <w:t>15</w:t>
      </w:r>
      <w:r w:rsidRPr="009659DA">
        <w:t>(12), 684–692. https://doi.org/10.1016/j.tplants.2010.09.008</w:t>
      </w:r>
    </w:p>
    <w:p w14:paraId="3F5EC150" w14:textId="77777777" w:rsidR="009659DA" w:rsidRPr="009659DA" w:rsidRDefault="009659DA" w:rsidP="009659DA">
      <w:pPr>
        <w:pStyle w:val="Bibliography"/>
      </w:pPr>
      <w:r w:rsidRPr="009659DA">
        <w:t xml:space="preserve">Philippi, T. (1993). Bet-Hedging Germination of Desert Annuals: Beyond the First Year. </w:t>
      </w:r>
      <w:r w:rsidRPr="009659DA">
        <w:rPr>
          <w:i/>
          <w:iCs/>
        </w:rPr>
        <w:t>The American Naturalist</w:t>
      </w:r>
      <w:r w:rsidRPr="009659DA">
        <w:t xml:space="preserve">, </w:t>
      </w:r>
      <w:r w:rsidRPr="009659DA">
        <w:rPr>
          <w:i/>
          <w:iCs/>
        </w:rPr>
        <w:t>142</w:t>
      </w:r>
      <w:r w:rsidRPr="009659DA">
        <w:t>(3), 474–487. https://doi.org/10.1086/285550</w:t>
      </w:r>
    </w:p>
    <w:p w14:paraId="312AF554" w14:textId="77777777" w:rsidR="009659DA" w:rsidRPr="009659DA" w:rsidRDefault="009659DA" w:rsidP="009659DA">
      <w:pPr>
        <w:pStyle w:val="Bibliography"/>
      </w:pPr>
      <w:r w:rsidRPr="009659DA">
        <w:t xml:space="preserve">Philippi, T., &amp; Seger, J. (1989). Hedging one’s evolutionary bets, revisited. </w:t>
      </w:r>
      <w:r w:rsidRPr="009659DA">
        <w:rPr>
          <w:i/>
          <w:iCs/>
        </w:rPr>
        <w:t>Trends in Ecology &amp; Evolution</w:t>
      </w:r>
      <w:r w:rsidRPr="009659DA">
        <w:t xml:space="preserve">, </w:t>
      </w:r>
      <w:r w:rsidRPr="009659DA">
        <w:rPr>
          <w:i/>
          <w:iCs/>
        </w:rPr>
        <w:t>4</w:t>
      </w:r>
      <w:r w:rsidRPr="009659DA">
        <w:t>(2), 41–44. https://doi.org/10.1016/0169-5347(89)90138-9</w:t>
      </w:r>
    </w:p>
    <w:p w14:paraId="58125422" w14:textId="77777777" w:rsidR="009659DA" w:rsidRPr="009659DA" w:rsidRDefault="009659DA" w:rsidP="009659DA">
      <w:pPr>
        <w:pStyle w:val="Bibliography"/>
      </w:pPr>
      <w:r w:rsidRPr="009659DA">
        <w:t xml:space="preserve">Ramos-Muñoz, M., Blanco-Sánchez, M., </w:t>
      </w:r>
      <w:proofErr w:type="spellStart"/>
      <w:r w:rsidRPr="009659DA">
        <w:t>Pías</w:t>
      </w:r>
      <w:proofErr w:type="spellEnd"/>
      <w:r w:rsidRPr="009659DA">
        <w:t xml:space="preserve">, B., Escudero, A., &amp; </w:t>
      </w:r>
      <w:proofErr w:type="spellStart"/>
      <w:r w:rsidRPr="009659DA">
        <w:t>Matesanz</w:t>
      </w:r>
      <w:proofErr w:type="spellEnd"/>
      <w:r w:rsidRPr="009659DA">
        <w:t xml:space="preserve">, S. (2024). Transgenerational plasticity to drought: Contrasting patterns of non-genetic inheritance in two semi-arid Mediterranean shrubs. </w:t>
      </w:r>
      <w:r w:rsidRPr="009659DA">
        <w:rPr>
          <w:i/>
          <w:iCs/>
        </w:rPr>
        <w:t>Annals of Botany</w:t>
      </w:r>
      <w:r w:rsidRPr="009659DA">
        <w:t xml:space="preserve">, </w:t>
      </w:r>
      <w:r w:rsidRPr="009659DA">
        <w:rPr>
          <w:i/>
          <w:iCs/>
        </w:rPr>
        <w:t>134</w:t>
      </w:r>
      <w:r w:rsidRPr="009659DA">
        <w:t>(1), 101–116. https://doi.org/10.1093/aob/mcae039</w:t>
      </w:r>
    </w:p>
    <w:p w14:paraId="5232742B" w14:textId="77777777" w:rsidR="009659DA" w:rsidRPr="009659DA" w:rsidRDefault="009659DA" w:rsidP="009659DA">
      <w:pPr>
        <w:pStyle w:val="Bibliography"/>
      </w:pPr>
      <w:r w:rsidRPr="009659DA">
        <w:t xml:space="preserve">Räsänen, K., &amp; </w:t>
      </w:r>
      <w:proofErr w:type="spellStart"/>
      <w:r w:rsidRPr="009659DA">
        <w:t>Kruuk</w:t>
      </w:r>
      <w:proofErr w:type="spellEnd"/>
      <w:r w:rsidRPr="009659DA">
        <w:t xml:space="preserve">, L. E. B. (2007). Maternal effects and evolution at ecological </w:t>
      </w:r>
      <w:proofErr w:type="gramStart"/>
      <w:r w:rsidRPr="009659DA">
        <w:t>time-scales</w:t>
      </w:r>
      <w:proofErr w:type="gramEnd"/>
      <w:r w:rsidRPr="009659DA">
        <w:t xml:space="preserve">. </w:t>
      </w:r>
      <w:r w:rsidRPr="009659DA">
        <w:rPr>
          <w:i/>
          <w:iCs/>
        </w:rPr>
        <w:t>Functional Ecology</w:t>
      </w:r>
      <w:r w:rsidRPr="009659DA">
        <w:t xml:space="preserve">, </w:t>
      </w:r>
      <w:r w:rsidRPr="009659DA">
        <w:rPr>
          <w:i/>
          <w:iCs/>
        </w:rPr>
        <w:t>21</w:t>
      </w:r>
      <w:r w:rsidRPr="009659DA">
        <w:t>(3), 408–421. https://doi.org/10.1111/j.1365-2435.2007.01246.x</w:t>
      </w:r>
    </w:p>
    <w:p w14:paraId="749F6AF6" w14:textId="77777777" w:rsidR="009659DA" w:rsidRPr="009659DA" w:rsidRDefault="009659DA" w:rsidP="009659DA">
      <w:pPr>
        <w:pStyle w:val="Bibliography"/>
      </w:pPr>
      <w:r w:rsidRPr="009659DA">
        <w:t xml:space="preserve">Read, Q. D., Moorhead, L. C., Swenson, N. G., Bailey, J. K., &amp; Sanders, N. J. (2014). Convergent effects of elevation on functional leaf traits within and among species. </w:t>
      </w:r>
      <w:r w:rsidRPr="009659DA">
        <w:rPr>
          <w:i/>
          <w:iCs/>
        </w:rPr>
        <w:t>Functional Ecology</w:t>
      </w:r>
      <w:r w:rsidRPr="009659DA">
        <w:t xml:space="preserve">, </w:t>
      </w:r>
      <w:r w:rsidRPr="009659DA">
        <w:rPr>
          <w:i/>
          <w:iCs/>
        </w:rPr>
        <w:t>28</w:t>
      </w:r>
      <w:r w:rsidRPr="009659DA">
        <w:t>(1), 37–45. https://doi.org/10.1111/1365-2435.12162</w:t>
      </w:r>
    </w:p>
    <w:p w14:paraId="22D75B4D" w14:textId="77777777" w:rsidR="009659DA" w:rsidRPr="009659DA" w:rsidRDefault="009659DA" w:rsidP="009659DA">
      <w:pPr>
        <w:pStyle w:val="Bibliography"/>
      </w:pPr>
      <w:r w:rsidRPr="009659DA">
        <w:t xml:space="preserve">Reed, T. E., Waples, R. S., Schindler, D. E., Hard, J. J., &amp; Kinnison, M. T. (2010). Phenotypic plasticity and population viability: The importance of environmental predictability. </w:t>
      </w:r>
      <w:r w:rsidRPr="009659DA">
        <w:rPr>
          <w:i/>
          <w:iCs/>
        </w:rPr>
        <w:t>Proceedings of the Royal Society B: Biological Sciences</w:t>
      </w:r>
      <w:r w:rsidRPr="009659DA">
        <w:t xml:space="preserve">, </w:t>
      </w:r>
      <w:r w:rsidRPr="009659DA">
        <w:rPr>
          <w:i/>
          <w:iCs/>
        </w:rPr>
        <w:t>277</w:t>
      </w:r>
      <w:r w:rsidRPr="009659DA">
        <w:t>(1699), 3391–3400. https://doi.org/10.1098/rspb.2010.0771</w:t>
      </w:r>
    </w:p>
    <w:p w14:paraId="3AD65D3C" w14:textId="77777777" w:rsidR="009659DA" w:rsidRPr="009659DA" w:rsidRDefault="009659DA" w:rsidP="009659DA">
      <w:pPr>
        <w:pStyle w:val="Bibliography"/>
      </w:pPr>
      <w:proofErr w:type="spellStart"/>
      <w:r w:rsidRPr="009659DA">
        <w:t>Riginos</w:t>
      </w:r>
      <w:proofErr w:type="spellEnd"/>
      <w:r w:rsidRPr="009659DA">
        <w:t xml:space="preserve">, C., Veblen, K. E., Thacker, E. T., Gunnell, K. L., &amp; Monaco, T. A. (2023). Resilience and Resistance Framework Predicts Regional Vegetation Responses to Shrub Reduction Treatments in the Sagebrush Ecosystem. </w:t>
      </w:r>
      <w:r w:rsidRPr="009659DA">
        <w:rPr>
          <w:i/>
          <w:iCs/>
        </w:rPr>
        <w:t>Rangeland Ecology &amp; Management</w:t>
      </w:r>
      <w:r w:rsidRPr="009659DA">
        <w:t xml:space="preserve">, </w:t>
      </w:r>
      <w:r w:rsidRPr="009659DA">
        <w:rPr>
          <w:i/>
          <w:iCs/>
        </w:rPr>
        <w:t>86</w:t>
      </w:r>
      <w:r w:rsidRPr="009659DA">
        <w:t>, 35–43. https://doi.org/10.1016/j.rama.2022.10.008</w:t>
      </w:r>
    </w:p>
    <w:p w14:paraId="4CC38C7B" w14:textId="77777777" w:rsidR="009659DA" w:rsidRPr="009659DA" w:rsidRDefault="009659DA" w:rsidP="009659DA">
      <w:pPr>
        <w:pStyle w:val="Bibliography"/>
      </w:pPr>
      <w:r w:rsidRPr="009659DA">
        <w:t>Sánchez-</w:t>
      </w:r>
      <w:proofErr w:type="spellStart"/>
      <w:r w:rsidRPr="009659DA">
        <w:t>Tójar</w:t>
      </w:r>
      <w:proofErr w:type="spellEnd"/>
      <w:r w:rsidRPr="009659DA">
        <w:t xml:space="preserve">, A., </w:t>
      </w:r>
      <w:proofErr w:type="spellStart"/>
      <w:r w:rsidRPr="009659DA">
        <w:t>Lagisz</w:t>
      </w:r>
      <w:proofErr w:type="spellEnd"/>
      <w:r w:rsidRPr="009659DA">
        <w:t xml:space="preserve">, M., Moran, N. P., Nakagawa, S., Noble, D. W. A., &amp; Reinhold, K. (2020). The jury is still out regarding the generality of adaptive ‘transgenerational’ effects. </w:t>
      </w:r>
      <w:r w:rsidRPr="009659DA">
        <w:rPr>
          <w:i/>
          <w:iCs/>
        </w:rPr>
        <w:t>Ecology Letters</w:t>
      </w:r>
      <w:r w:rsidRPr="009659DA">
        <w:t xml:space="preserve">, </w:t>
      </w:r>
      <w:r w:rsidRPr="009659DA">
        <w:rPr>
          <w:i/>
          <w:iCs/>
        </w:rPr>
        <w:t>23</w:t>
      </w:r>
      <w:r w:rsidRPr="009659DA">
        <w:t>(11), 1715–1718. https://doi.org/10.1111/ele.13479</w:t>
      </w:r>
    </w:p>
    <w:p w14:paraId="04F121AE" w14:textId="77777777" w:rsidR="009659DA" w:rsidRPr="009659DA" w:rsidRDefault="009659DA" w:rsidP="009659DA">
      <w:pPr>
        <w:pStyle w:val="Bibliography"/>
      </w:pPr>
      <w:r w:rsidRPr="009659DA">
        <w:t xml:space="preserve">Sandner, T. M., van Braak, J. L., &amp; Matthies, D. (2018). Transgenerational plasticity in Silene vulgaris in response to three types of stress. </w:t>
      </w:r>
      <w:r w:rsidRPr="009659DA">
        <w:rPr>
          <w:i/>
          <w:iCs/>
        </w:rPr>
        <w:t>Plant Biology</w:t>
      </w:r>
      <w:r w:rsidRPr="009659DA">
        <w:t xml:space="preserve">, </w:t>
      </w:r>
      <w:r w:rsidRPr="009659DA">
        <w:rPr>
          <w:i/>
          <w:iCs/>
        </w:rPr>
        <w:t>20</w:t>
      </w:r>
      <w:r w:rsidRPr="009659DA">
        <w:t>(4), 751–758. https://doi.org/10.1111/plb.12721</w:t>
      </w:r>
    </w:p>
    <w:p w14:paraId="31A5BF44" w14:textId="77777777" w:rsidR="009659DA" w:rsidRPr="009659DA" w:rsidRDefault="009659DA" w:rsidP="009659DA">
      <w:pPr>
        <w:pStyle w:val="Bibliography"/>
      </w:pPr>
      <w:r w:rsidRPr="009659DA">
        <w:t xml:space="preserve">Sharma, N., Koul, P., &amp; Koul, A. K. (1992). Reproductive Biology of Plantago: Shift from Cross- to Self-pollination. </w:t>
      </w:r>
      <w:r w:rsidRPr="009659DA">
        <w:rPr>
          <w:i/>
          <w:iCs/>
        </w:rPr>
        <w:t>Annals of Botany</w:t>
      </w:r>
      <w:r w:rsidRPr="009659DA">
        <w:t xml:space="preserve">, </w:t>
      </w:r>
      <w:r w:rsidRPr="009659DA">
        <w:rPr>
          <w:i/>
          <w:iCs/>
        </w:rPr>
        <w:t>69</w:t>
      </w:r>
      <w:r w:rsidRPr="009659DA">
        <w:t>(1), 7–11. https://doi.org/10.1093/oxfordjournals.aob.a088309</w:t>
      </w:r>
    </w:p>
    <w:p w14:paraId="3EA7703D" w14:textId="77777777" w:rsidR="009659DA" w:rsidRPr="009659DA" w:rsidRDefault="009659DA" w:rsidP="009659DA">
      <w:pPr>
        <w:pStyle w:val="Bibliography"/>
      </w:pPr>
      <w:r w:rsidRPr="009659DA">
        <w:t xml:space="preserve">Simons, A. M. (2011). Modes of response to environmental change and the elusive empirical evidence for bet hedging. </w:t>
      </w:r>
      <w:r w:rsidRPr="009659DA">
        <w:rPr>
          <w:i/>
          <w:iCs/>
        </w:rPr>
        <w:t>Proceedings of the Royal Society B: Biological Sciences</w:t>
      </w:r>
      <w:r w:rsidRPr="009659DA">
        <w:t xml:space="preserve">, </w:t>
      </w:r>
      <w:r w:rsidRPr="009659DA">
        <w:rPr>
          <w:i/>
          <w:iCs/>
        </w:rPr>
        <w:t>278</w:t>
      </w:r>
      <w:r w:rsidRPr="009659DA">
        <w:t>(1712), 1601–1609. https://doi.org/10.1098/rspb.2011.0176</w:t>
      </w:r>
    </w:p>
    <w:p w14:paraId="3889BA83" w14:textId="77777777" w:rsidR="009659DA" w:rsidRPr="009659DA" w:rsidRDefault="009659DA" w:rsidP="009659DA">
      <w:pPr>
        <w:pStyle w:val="Bibliography"/>
      </w:pPr>
      <w:r w:rsidRPr="009659DA">
        <w:t xml:space="preserve">Slatkin, M. (1974). Hedging one’s evolutionary bets. </w:t>
      </w:r>
      <w:r w:rsidRPr="009659DA">
        <w:rPr>
          <w:i/>
          <w:iCs/>
        </w:rPr>
        <w:t>Nature</w:t>
      </w:r>
      <w:r w:rsidRPr="009659DA">
        <w:t xml:space="preserve">, </w:t>
      </w:r>
      <w:r w:rsidRPr="009659DA">
        <w:rPr>
          <w:i/>
          <w:iCs/>
        </w:rPr>
        <w:t>250</w:t>
      </w:r>
      <w:r w:rsidRPr="009659DA">
        <w:t>(5469), 704–705. https://doi.org/10.1038/250704b0</w:t>
      </w:r>
    </w:p>
    <w:p w14:paraId="16C51214" w14:textId="77777777" w:rsidR="009659DA" w:rsidRPr="009659DA" w:rsidRDefault="009659DA" w:rsidP="009659DA">
      <w:pPr>
        <w:pStyle w:val="Bibliography"/>
      </w:pPr>
      <w:r w:rsidRPr="009659DA">
        <w:t>Song, Y., Zajic, C. J., Hwang, T., Hakkenberg, C. R., &amp; Zhu, K. (2021). Widespread Mismatch Between Phenology and Climate in Human</w:t>
      </w:r>
      <w:r w:rsidRPr="009659DA">
        <w:rPr>
          <w:rFonts w:ascii="Cambria Math" w:hAnsi="Cambria Math" w:cs="Cambria Math"/>
        </w:rPr>
        <w:t>‐</w:t>
      </w:r>
      <w:r w:rsidRPr="009659DA">
        <w:t xml:space="preserve">Dominated Landscapes. </w:t>
      </w:r>
      <w:r w:rsidRPr="009659DA">
        <w:rPr>
          <w:i/>
          <w:iCs/>
        </w:rPr>
        <w:t>AGU Advances</w:t>
      </w:r>
      <w:r w:rsidRPr="009659DA">
        <w:t xml:space="preserve">, </w:t>
      </w:r>
      <w:r w:rsidRPr="009659DA">
        <w:rPr>
          <w:i/>
          <w:iCs/>
        </w:rPr>
        <w:t>2</w:t>
      </w:r>
      <w:r w:rsidRPr="009659DA">
        <w:t>(4). https://doi.org/10.1029/2021AV000431</w:t>
      </w:r>
    </w:p>
    <w:p w14:paraId="21533E9E" w14:textId="77777777" w:rsidR="009659DA" w:rsidRPr="009659DA" w:rsidRDefault="009659DA" w:rsidP="009659DA">
      <w:pPr>
        <w:pStyle w:val="Bibliography"/>
      </w:pPr>
      <w:proofErr w:type="spellStart"/>
      <w:r w:rsidRPr="009659DA">
        <w:t>Spinoni</w:t>
      </w:r>
      <w:proofErr w:type="spellEnd"/>
      <w:r w:rsidRPr="009659DA">
        <w:t xml:space="preserve">, J., Barbosa, P., De Jager, A., McCormick, N., Naumann, G., Vogt, J. V., Magni, D., </w:t>
      </w:r>
      <w:proofErr w:type="spellStart"/>
      <w:r w:rsidRPr="009659DA">
        <w:t>Masante</w:t>
      </w:r>
      <w:proofErr w:type="spellEnd"/>
      <w:r w:rsidRPr="009659DA">
        <w:t xml:space="preserve">, D., &amp; </w:t>
      </w:r>
      <w:proofErr w:type="spellStart"/>
      <w:r w:rsidRPr="009659DA">
        <w:t>Mazzeschi</w:t>
      </w:r>
      <w:proofErr w:type="spellEnd"/>
      <w:r w:rsidRPr="009659DA">
        <w:t xml:space="preserve">, M. (2019). A new global database of meteorological drought events from 1951 to 2016. </w:t>
      </w:r>
      <w:r w:rsidRPr="009659DA">
        <w:rPr>
          <w:i/>
          <w:iCs/>
        </w:rPr>
        <w:t>Journal of Hydrology: Regional Studies</w:t>
      </w:r>
      <w:r w:rsidRPr="009659DA">
        <w:t xml:space="preserve">, </w:t>
      </w:r>
      <w:r w:rsidRPr="009659DA">
        <w:rPr>
          <w:i/>
          <w:iCs/>
        </w:rPr>
        <w:t>22</w:t>
      </w:r>
      <w:r w:rsidRPr="009659DA">
        <w:t>, 100593. https://doi.org/10.1016/j.ejrh.2019.100593</w:t>
      </w:r>
    </w:p>
    <w:p w14:paraId="1195F377" w14:textId="77777777" w:rsidR="009659DA" w:rsidRPr="009659DA" w:rsidRDefault="009659DA" w:rsidP="009659DA">
      <w:pPr>
        <w:pStyle w:val="Bibliography"/>
      </w:pPr>
      <w:r w:rsidRPr="009659DA">
        <w:t xml:space="preserve">Sultan, S. E. (1987). Evolutionary Implications of Phenotypic Plasticity in Plants. In M. K. Hecht, B. Wallace, &amp; G. T. Prance (Eds.), </w:t>
      </w:r>
      <w:r w:rsidRPr="009659DA">
        <w:rPr>
          <w:i/>
          <w:iCs/>
        </w:rPr>
        <w:t>Evolutionary Biology</w:t>
      </w:r>
      <w:r w:rsidRPr="009659DA">
        <w:t xml:space="preserve"> (pp. 127–178). Springer US. https://doi.org/10.1007/978-1-4615-6986-2_7</w:t>
      </w:r>
    </w:p>
    <w:p w14:paraId="40A9DB52" w14:textId="77777777" w:rsidR="009659DA" w:rsidRPr="009659DA" w:rsidRDefault="009659DA" w:rsidP="009659DA">
      <w:pPr>
        <w:pStyle w:val="Bibliography"/>
      </w:pPr>
      <w:r w:rsidRPr="009659DA">
        <w:t xml:space="preserve">Sultan, S. E., Barton, K., &amp; Wilczek, A. M. (2009). Contrasting patterns of transgenerational plasticity in ecologically distinct congeners. </w:t>
      </w:r>
      <w:r w:rsidRPr="009659DA">
        <w:rPr>
          <w:i/>
          <w:iCs/>
        </w:rPr>
        <w:t>Ecology</w:t>
      </w:r>
      <w:r w:rsidRPr="009659DA">
        <w:t xml:space="preserve">, </w:t>
      </w:r>
      <w:r w:rsidRPr="009659DA">
        <w:rPr>
          <w:i/>
          <w:iCs/>
        </w:rPr>
        <w:t>90</w:t>
      </w:r>
      <w:r w:rsidRPr="009659DA">
        <w:t>(7), 1831–1839. https://doi.org/10.1890/08-1064.1</w:t>
      </w:r>
    </w:p>
    <w:p w14:paraId="4F4FB061" w14:textId="77777777" w:rsidR="009659DA" w:rsidRPr="009659DA" w:rsidRDefault="009659DA" w:rsidP="009659DA">
      <w:pPr>
        <w:pStyle w:val="Bibliography"/>
      </w:pPr>
      <w:r w:rsidRPr="009659DA">
        <w:t xml:space="preserve">Uller, T. (2008). Developmental plasticity and the evolution of parental effects. </w:t>
      </w:r>
      <w:r w:rsidRPr="009659DA">
        <w:rPr>
          <w:i/>
          <w:iCs/>
        </w:rPr>
        <w:t>Trends in Ecology &amp; Evolution</w:t>
      </w:r>
      <w:r w:rsidRPr="009659DA">
        <w:t xml:space="preserve">, </w:t>
      </w:r>
      <w:r w:rsidRPr="009659DA">
        <w:rPr>
          <w:i/>
          <w:iCs/>
        </w:rPr>
        <w:t>23</w:t>
      </w:r>
      <w:r w:rsidRPr="009659DA">
        <w:t>(8), 432–438. https://doi.org/10.1016/j.tree.2008.04.005</w:t>
      </w:r>
    </w:p>
    <w:p w14:paraId="3F2E600A" w14:textId="77777777" w:rsidR="009659DA" w:rsidRPr="009659DA" w:rsidRDefault="009659DA" w:rsidP="009659DA">
      <w:pPr>
        <w:pStyle w:val="Bibliography"/>
      </w:pPr>
      <w:r w:rsidRPr="009659DA">
        <w:t xml:space="preserve">Uller, T., Nakagawa, S., &amp; English, S. (2013). Weak evidence for anticipatory parental effects in plants and animals. </w:t>
      </w:r>
      <w:r w:rsidRPr="009659DA">
        <w:rPr>
          <w:i/>
          <w:iCs/>
        </w:rPr>
        <w:t>Journal of Evolutionary Biology</w:t>
      </w:r>
      <w:r w:rsidRPr="009659DA">
        <w:t xml:space="preserve">, </w:t>
      </w:r>
      <w:r w:rsidRPr="009659DA">
        <w:rPr>
          <w:i/>
          <w:iCs/>
        </w:rPr>
        <w:t>26</w:t>
      </w:r>
      <w:r w:rsidRPr="009659DA">
        <w:t>(10), 2161–2170. https://doi.org/10.1111/jeb.12212</w:t>
      </w:r>
    </w:p>
    <w:p w14:paraId="71274190" w14:textId="77777777" w:rsidR="009659DA" w:rsidRPr="009659DA" w:rsidRDefault="009659DA" w:rsidP="009659DA">
      <w:pPr>
        <w:pStyle w:val="Bibliography"/>
      </w:pPr>
      <w:r w:rsidRPr="009659DA">
        <w:t xml:space="preserve">Valladares, F., Sanchez-Gomez, D., &amp; Zavala, M. A. (2006). Quantitative Estimation of Phenotypic Plasticity: Bridging the Gap between the Evolutionary Concept and Its Ecological Applications. </w:t>
      </w:r>
      <w:r w:rsidRPr="009659DA">
        <w:rPr>
          <w:i/>
          <w:iCs/>
        </w:rPr>
        <w:t>Journal of Ecology</w:t>
      </w:r>
      <w:r w:rsidRPr="009659DA">
        <w:t xml:space="preserve">, </w:t>
      </w:r>
      <w:r w:rsidRPr="009659DA">
        <w:rPr>
          <w:i/>
          <w:iCs/>
        </w:rPr>
        <w:t>94</w:t>
      </w:r>
      <w:r w:rsidRPr="009659DA">
        <w:t>(6), 1103–1116.</w:t>
      </w:r>
    </w:p>
    <w:p w14:paraId="0A0B1AAA" w14:textId="77777777" w:rsidR="009659DA" w:rsidRPr="009659DA" w:rsidRDefault="009659DA" w:rsidP="009659DA">
      <w:pPr>
        <w:pStyle w:val="Bibliography"/>
      </w:pPr>
      <w:r w:rsidRPr="009659DA">
        <w:t xml:space="preserve">Venable, D. L., &amp; Brown, J. S. (1988). The Selective Interactions of Dispersal, Dormancy, and Seed Size as Adaptations for Reducing Risk in Variable Environments. </w:t>
      </w:r>
      <w:r w:rsidRPr="009659DA">
        <w:rPr>
          <w:i/>
          <w:iCs/>
        </w:rPr>
        <w:t>The American Naturalist</w:t>
      </w:r>
      <w:r w:rsidRPr="009659DA">
        <w:t xml:space="preserve">, </w:t>
      </w:r>
      <w:r w:rsidRPr="009659DA">
        <w:rPr>
          <w:i/>
          <w:iCs/>
        </w:rPr>
        <w:t>131</w:t>
      </w:r>
      <w:r w:rsidRPr="009659DA">
        <w:t>(3), 360–384. https://doi.org/10.1086/284795</w:t>
      </w:r>
    </w:p>
    <w:p w14:paraId="670AAE38" w14:textId="77777777" w:rsidR="009659DA" w:rsidRPr="009659DA" w:rsidRDefault="009659DA" w:rsidP="009659DA">
      <w:pPr>
        <w:pStyle w:val="Bibliography"/>
      </w:pPr>
      <w:proofErr w:type="spellStart"/>
      <w:r w:rsidRPr="009659DA">
        <w:t>Wadgymar</w:t>
      </w:r>
      <w:proofErr w:type="spellEnd"/>
      <w:r w:rsidRPr="009659DA">
        <w:t xml:space="preserve">, S. M., </w:t>
      </w:r>
      <w:proofErr w:type="spellStart"/>
      <w:r w:rsidRPr="009659DA">
        <w:t>Mactavish</w:t>
      </w:r>
      <w:proofErr w:type="spellEnd"/>
      <w:r w:rsidRPr="009659DA">
        <w:t xml:space="preserve">, R. M., &amp; Anderson, J. T. (2018). Transgenerational and Within-Generation Plasticity in Response to Climate Change: Insights from a Manipulative Field Experiment across an Elevational Gradient. </w:t>
      </w:r>
      <w:r w:rsidRPr="009659DA">
        <w:rPr>
          <w:i/>
          <w:iCs/>
        </w:rPr>
        <w:t>The American Naturalist</w:t>
      </w:r>
      <w:r w:rsidRPr="009659DA">
        <w:t xml:space="preserve">, </w:t>
      </w:r>
      <w:r w:rsidRPr="009659DA">
        <w:rPr>
          <w:i/>
          <w:iCs/>
        </w:rPr>
        <w:t>192</w:t>
      </w:r>
      <w:r w:rsidRPr="009659DA">
        <w:t>(6), 698–714. https://doi.org/10.1086/700097</w:t>
      </w:r>
    </w:p>
    <w:p w14:paraId="1FCA789B" w14:textId="77777777" w:rsidR="009659DA" w:rsidRPr="009659DA" w:rsidRDefault="009659DA" w:rsidP="009659DA">
      <w:pPr>
        <w:pStyle w:val="Bibliography"/>
      </w:pPr>
      <w:r w:rsidRPr="009659DA">
        <w:t xml:space="preserve">Westoby, M. (1998). A leaf-height-seed (LHS) plant ecology strategy scheme. </w:t>
      </w:r>
      <w:r w:rsidRPr="009659DA">
        <w:rPr>
          <w:i/>
          <w:iCs/>
        </w:rPr>
        <w:t>Plant and Soil</w:t>
      </w:r>
      <w:r w:rsidRPr="009659DA">
        <w:t xml:space="preserve">, </w:t>
      </w:r>
      <w:r w:rsidRPr="009659DA">
        <w:rPr>
          <w:i/>
          <w:iCs/>
        </w:rPr>
        <w:t>199</w:t>
      </w:r>
      <w:r w:rsidRPr="009659DA">
        <w:t>(2), 213–227. https://doi.org/10.1023/A:1004327224729</w:t>
      </w:r>
    </w:p>
    <w:p w14:paraId="3581991E" w14:textId="77777777" w:rsidR="009659DA" w:rsidRPr="009659DA" w:rsidRDefault="009659DA" w:rsidP="009659DA">
      <w:pPr>
        <w:pStyle w:val="Bibliography"/>
      </w:pPr>
      <w:r w:rsidRPr="009659DA">
        <w:t xml:space="preserve">Wood, T. E., Doherty, K., &amp; Padgett, W. (2015). Development of Native Plant Materials for Restoration and Rehabilitation of Colorado Plateau Ecosystems. </w:t>
      </w:r>
      <w:r w:rsidRPr="009659DA">
        <w:rPr>
          <w:i/>
          <w:iCs/>
        </w:rPr>
        <w:t>Natural Areas Journal</w:t>
      </w:r>
      <w:r w:rsidRPr="009659DA">
        <w:t xml:space="preserve">, </w:t>
      </w:r>
      <w:r w:rsidRPr="009659DA">
        <w:rPr>
          <w:i/>
          <w:iCs/>
        </w:rPr>
        <w:t>35</w:t>
      </w:r>
      <w:r w:rsidRPr="009659DA">
        <w:t>(1), 134–150. https://doi.org/10.3375/043.035.0117</w:t>
      </w:r>
    </w:p>
    <w:p w14:paraId="47DBE053" w14:textId="77777777" w:rsidR="009659DA" w:rsidRPr="009659DA" w:rsidRDefault="009659DA" w:rsidP="009659DA">
      <w:pPr>
        <w:pStyle w:val="Bibliography"/>
      </w:pPr>
      <w:r w:rsidRPr="009659DA">
        <w:t xml:space="preserve">Wright, I. J., Reich, P. B., Westoby, M., Ackerly, D. D., Baruch, Z., Bongers, F., Cavender-Bares, J., Chapin, T., Cornelissen, J. H. C., Diemer, M., Flexas, J., Garnier, E., Groom, P. K., Gulias, J., </w:t>
      </w:r>
      <w:proofErr w:type="spellStart"/>
      <w:r w:rsidRPr="009659DA">
        <w:t>Hikosaka</w:t>
      </w:r>
      <w:proofErr w:type="spellEnd"/>
      <w:r w:rsidRPr="009659DA">
        <w:t xml:space="preserve">, K., Lamont, B. B., Lee, T., Lee, W., Lusk, C., … Villar, R. (2004). The worldwide leaf economics spectrum. </w:t>
      </w:r>
      <w:r w:rsidRPr="009659DA">
        <w:rPr>
          <w:i/>
          <w:iCs/>
        </w:rPr>
        <w:t>Nature</w:t>
      </w:r>
      <w:r w:rsidRPr="009659DA">
        <w:t xml:space="preserve">, </w:t>
      </w:r>
      <w:r w:rsidRPr="009659DA">
        <w:rPr>
          <w:i/>
          <w:iCs/>
        </w:rPr>
        <w:t>428</w:t>
      </w:r>
      <w:r w:rsidRPr="009659DA">
        <w:t>(6985), 821–827. https://doi.org/10.1038/nature02403</w:t>
      </w:r>
    </w:p>
    <w:p w14:paraId="5939B47B" w14:textId="77777777" w:rsidR="009659DA" w:rsidRPr="009659DA" w:rsidRDefault="009659DA" w:rsidP="009659DA">
      <w:pPr>
        <w:pStyle w:val="Bibliography"/>
      </w:pPr>
      <w:r w:rsidRPr="009659DA">
        <w:t xml:space="preserve">Yin, J., Zhou, M., Lin, Z., Li, Q. Q., &amp; Zhang, Y.-Y. (2019). Transgenerational effects benefit offspring across diverse environments: A meta-analysis in plants and animals. </w:t>
      </w:r>
      <w:r w:rsidRPr="009659DA">
        <w:rPr>
          <w:i/>
          <w:iCs/>
        </w:rPr>
        <w:t>Ecology Letters</w:t>
      </w:r>
      <w:r w:rsidRPr="009659DA">
        <w:t xml:space="preserve">, </w:t>
      </w:r>
      <w:r w:rsidRPr="009659DA">
        <w:rPr>
          <w:i/>
          <w:iCs/>
        </w:rPr>
        <w:t>22</w:t>
      </w:r>
      <w:r w:rsidRPr="009659DA">
        <w:t>(11), 1976–1986. https://doi.org/10.1111/ele.13373</w:t>
      </w:r>
    </w:p>
    <w:p w14:paraId="0DEBD9FE" w14:textId="7AC8CE56" w:rsidR="009B67B3" w:rsidRPr="006C4E6D" w:rsidRDefault="00947BF4" w:rsidP="00C94017">
      <w:pPr>
        <w:spacing w:line="480" w:lineRule="auto"/>
      </w:pPr>
      <w:r w:rsidRPr="006C4E6D">
        <w:fldChar w:fldCharType="end"/>
      </w:r>
    </w:p>
    <w:p w14:paraId="32014382" w14:textId="77777777" w:rsidR="009B67B3" w:rsidRPr="006C4E6D" w:rsidRDefault="009B67B3">
      <w:r w:rsidRPr="006C4E6D">
        <w:lastRenderedPageBreak/>
        <w:br w:type="page"/>
      </w:r>
    </w:p>
    <w:p w14:paraId="214EA868" w14:textId="05A67918" w:rsidR="009B67B3" w:rsidRPr="006C4E6D" w:rsidRDefault="00B5204A" w:rsidP="009B67B3">
      <w:pPr>
        <w:spacing w:line="480" w:lineRule="auto"/>
      </w:pPr>
      <w:r>
        <w:rPr>
          <w:b/>
          <w:bCs/>
        </w:rPr>
        <w:lastRenderedPageBreak/>
        <w:t>References</w:t>
      </w:r>
    </w:p>
    <w:p w14:paraId="7AF29534" w14:textId="0E488180" w:rsidR="009779DC" w:rsidRPr="009779DC" w:rsidRDefault="009B67B3" w:rsidP="009779DC">
      <w:pPr>
        <w:pStyle w:val="Bibliography"/>
        <w:rPr>
          <w:rFonts w:ascii="Times New Roman" w:hAnsi="Times New Roman" w:cs="Times New Roman"/>
          <w:color w:val="808080"/>
          <w:sz w:val="24"/>
        </w:rPr>
      </w:pPr>
      <w:r>
        <w:fldChar w:fldCharType="begin"/>
      </w:r>
      <w:r>
        <w:instrText>HYPERLINK "https://stuewe.com/" \t "_new"</w:instrText>
      </w:r>
      <w:r>
        <w:fldChar w:fldCharType="separate"/>
      </w:r>
      <w:r w:rsidR="009779DC" w:rsidRPr="009779DC">
        <w:rPr>
          <w:rFonts w:ascii="Times New Roman" w:hAnsi="Times New Roman" w:cs="Times New Roman"/>
          <w:color w:val="808080"/>
          <w:sz w:val="24"/>
        </w:rPr>
        <w:t xml:space="preserve">Badyaev, A. V., &amp; Uller, T. (2009). Parental effects in ecology and evolution: Mechanisms, processes and implications. </w:t>
      </w:r>
      <w:r w:rsidR="009779DC" w:rsidRPr="009779DC">
        <w:rPr>
          <w:rFonts w:ascii="Times New Roman" w:hAnsi="Times New Roman" w:cs="Times New Roman"/>
          <w:i/>
          <w:iCs/>
          <w:color w:val="808080"/>
          <w:sz w:val="24"/>
        </w:rPr>
        <w:t>Philosophical Transactions of the Royal Society B: Biological Sciences</w:t>
      </w:r>
      <w:r w:rsidR="009779DC" w:rsidRPr="009779DC">
        <w:rPr>
          <w:rFonts w:ascii="Times New Roman" w:hAnsi="Times New Roman" w:cs="Times New Roman"/>
          <w:color w:val="808080"/>
          <w:sz w:val="24"/>
        </w:rPr>
        <w:t xml:space="preserve">, </w:t>
      </w:r>
      <w:r w:rsidR="009779DC" w:rsidRPr="009779DC">
        <w:rPr>
          <w:rFonts w:ascii="Times New Roman" w:hAnsi="Times New Roman" w:cs="Times New Roman"/>
          <w:i/>
          <w:iCs/>
          <w:color w:val="808080"/>
          <w:sz w:val="24"/>
        </w:rPr>
        <w:t>364</w:t>
      </w:r>
      <w:r w:rsidR="009779DC" w:rsidRPr="009779DC">
        <w:rPr>
          <w:rFonts w:ascii="Times New Roman" w:hAnsi="Times New Roman" w:cs="Times New Roman"/>
          <w:color w:val="808080"/>
          <w:sz w:val="24"/>
        </w:rPr>
        <w:t>(1520), 1169–1177. https://doi.org/10.1098/rstb.2008.0302</w:t>
      </w:r>
    </w:p>
    <w:p w14:paraId="4752D384"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arak, R. S., Fant, J. B., Kramer, A. T., &amp; Skogen, K. A. (2015). Assessing the Value of Potential “Native Winners” for Restoration of Cheatgrass-Invaded Habitat. </w:t>
      </w:r>
      <w:r w:rsidRPr="009779DC">
        <w:rPr>
          <w:rFonts w:ascii="Times New Roman" w:hAnsi="Times New Roman" w:cs="Times New Roman"/>
          <w:i/>
          <w:iCs/>
          <w:color w:val="808080"/>
          <w:sz w:val="24"/>
        </w:rPr>
        <w:t>Western North American Natural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75</w:t>
      </w:r>
      <w:r w:rsidRPr="009779DC">
        <w:rPr>
          <w:rFonts w:ascii="Times New Roman" w:hAnsi="Times New Roman" w:cs="Times New Roman"/>
          <w:color w:val="808080"/>
          <w:sz w:val="24"/>
        </w:rPr>
        <w:t>(1), 58–69. https://doi.org/10.3398/064.075.0107</w:t>
      </w:r>
    </w:p>
    <w:p w14:paraId="4F8950E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artlett, M. K., Scoffoni, C., &amp; Sack, L. (2012). The determinants of leaf turgor loss point and prediction of drought tolerance of species and biomes: A global meta-analysis.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5</w:t>
      </w:r>
      <w:r w:rsidRPr="009779DC">
        <w:rPr>
          <w:rFonts w:ascii="Times New Roman" w:hAnsi="Times New Roman" w:cs="Times New Roman"/>
          <w:color w:val="808080"/>
          <w:sz w:val="24"/>
        </w:rPr>
        <w:t>(5), 393–405. https://doi.org/10.1111/j.1461-0248.2012.01751.x</w:t>
      </w:r>
    </w:p>
    <w:p w14:paraId="61F0D77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ell, A. M., &amp; Hellmann, J. K. (2019). An Integrative Framework for Understanding the Mechanisms and Multigenerational Consequences of Transgenerational Plasticity. </w:t>
      </w:r>
      <w:r w:rsidRPr="009779DC">
        <w:rPr>
          <w:rFonts w:ascii="Times New Roman" w:hAnsi="Times New Roman" w:cs="Times New Roman"/>
          <w:i/>
          <w:iCs/>
          <w:color w:val="808080"/>
          <w:sz w:val="24"/>
        </w:rPr>
        <w:t>Annual Review of Ecology, Evolution, and Systematic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50</w:t>
      </w:r>
      <w:r w:rsidRPr="009779DC">
        <w:rPr>
          <w:rFonts w:ascii="Times New Roman" w:hAnsi="Times New Roman" w:cs="Times New Roman"/>
          <w:color w:val="808080"/>
          <w:sz w:val="24"/>
        </w:rPr>
        <w:t>(Volume 50, 2019), 97–118. https://doi.org/10.1146/annurev-ecolsys-110218-024613</w:t>
      </w:r>
    </w:p>
    <w:p w14:paraId="6F863F7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onduriansky, R. (2021). Plasticity Across Generations. In </w:t>
      </w:r>
      <w:r w:rsidRPr="009779DC">
        <w:rPr>
          <w:rFonts w:ascii="Times New Roman" w:hAnsi="Times New Roman" w:cs="Times New Roman"/>
          <w:i/>
          <w:iCs/>
          <w:color w:val="808080"/>
          <w:sz w:val="24"/>
        </w:rPr>
        <w:t>Phenotypic Plasticity &amp; Evolution</w:t>
      </w:r>
      <w:r w:rsidRPr="009779DC">
        <w:rPr>
          <w:rFonts w:ascii="Times New Roman" w:hAnsi="Times New Roman" w:cs="Times New Roman"/>
          <w:color w:val="808080"/>
          <w:sz w:val="24"/>
        </w:rPr>
        <w:t>. CRC Press. https://doi.org/10.1201/9780429343001</w:t>
      </w:r>
    </w:p>
    <w:p w14:paraId="0C3D1578"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Burgess, S. C., &amp; Marshall, D. J. (2014). Adaptive parental effects: The importance of estimating environmental predictability and offspring fitness appropriately.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23</w:t>
      </w:r>
      <w:r w:rsidRPr="009779DC">
        <w:rPr>
          <w:rFonts w:ascii="Times New Roman" w:hAnsi="Times New Roman" w:cs="Times New Roman"/>
          <w:color w:val="808080"/>
          <w:sz w:val="24"/>
        </w:rPr>
        <w:t>(7), 769–776. https://doi.org/10.1111/oik.01235</w:t>
      </w:r>
    </w:p>
    <w:p w14:paraId="1E6D4548"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Colicchio, J. M., &amp; Herman, J. (2020). Empirical patterns of environmental variation favor adaptive transgenerational plasticity. </w:t>
      </w:r>
      <w:r w:rsidRPr="009779DC">
        <w:rPr>
          <w:rFonts w:ascii="Times New Roman" w:hAnsi="Times New Roman" w:cs="Times New Roman"/>
          <w:i/>
          <w:iCs/>
          <w:color w:val="808080"/>
          <w:sz w:val="24"/>
        </w:rPr>
        <w:t>Ecology and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0</w:t>
      </w:r>
      <w:r w:rsidRPr="009779DC">
        <w:rPr>
          <w:rFonts w:ascii="Times New Roman" w:hAnsi="Times New Roman" w:cs="Times New Roman"/>
          <w:color w:val="808080"/>
          <w:sz w:val="24"/>
        </w:rPr>
        <w:t>(3), 1648–1665. https://doi.org/10.1002/ece3.6022</w:t>
      </w:r>
    </w:p>
    <w:p w14:paraId="6107A6D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Cornwell, W. K., &amp; Ackerly, D. D. (2009). Community assembly and shifts in plant trait distributions across an environmental gradient in coastal California. </w:t>
      </w:r>
      <w:r w:rsidRPr="009779DC">
        <w:rPr>
          <w:rFonts w:ascii="Times New Roman" w:hAnsi="Times New Roman" w:cs="Times New Roman"/>
          <w:i/>
          <w:iCs/>
          <w:color w:val="808080"/>
          <w:sz w:val="24"/>
        </w:rPr>
        <w:t>Ecological Monograph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79</w:t>
      </w:r>
      <w:r w:rsidRPr="009779DC">
        <w:rPr>
          <w:rFonts w:ascii="Times New Roman" w:hAnsi="Times New Roman" w:cs="Times New Roman"/>
          <w:color w:val="808080"/>
          <w:sz w:val="24"/>
        </w:rPr>
        <w:t>(1), 109–126. https://doi.org/10.1890/07-1134.1</w:t>
      </w:r>
    </w:p>
    <w:p w14:paraId="7D9824B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Crawley, M. J. (2009). </w:t>
      </w:r>
      <w:r w:rsidRPr="009779DC">
        <w:rPr>
          <w:rFonts w:ascii="Times New Roman" w:hAnsi="Times New Roman" w:cs="Times New Roman"/>
          <w:i/>
          <w:iCs/>
          <w:color w:val="808080"/>
          <w:sz w:val="24"/>
        </w:rPr>
        <w:t>Plant Ecology</w:t>
      </w:r>
      <w:r w:rsidRPr="009779DC">
        <w:rPr>
          <w:rFonts w:ascii="Times New Roman" w:hAnsi="Times New Roman" w:cs="Times New Roman"/>
          <w:color w:val="808080"/>
          <w:sz w:val="24"/>
        </w:rPr>
        <w:t>. John Wiley &amp; Sons.</w:t>
      </w:r>
    </w:p>
    <w:p w14:paraId="50C6BEC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Dai, A. (2011). Drought under global warming: A review. </w:t>
      </w:r>
      <w:r w:rsidRPr="009779DC">
        <w:rPr>
          <w:rFonts w:ascii="Times New Roman" w:hAnsi="Times New Roman" w:cs="Times New Roman"/>
          <w:i/>
          <w:iCs/>
          <w:color w:val="808080"/>
          <w:sz w:val="24"/>
        </w:rPr>
        <w:t>WIREs Climate Chang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w:t>
      </w:r>
      <w:r w:rsidRPr="009779DC">
        <w:rPr>
          <w:rFonts w:ascii="Times New Roman" w:hAnsi="Times New Roman" w:cs="Times New Roman"/>
          <w:color w:val="808080"/>
          <w:sz w:val="24"/>
        </w:rPr>
        <w:t>(1), 45–65. https://doi.org/10.1002/wcc.81</w:t>
      </w:r>
    </w:p>
    <w:p w14:paraId="7390C64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Donelson, J. M., Salinas, S., Munday, P. L., &amp; Shama, L. N. S. (2018). Transgenerational plasticity and climate change experiments: Where do we go from here? </w:t>
      </w:r>
      <w:r w:rsidRPr="009779DC">
        <w:rPr>
          <w:rFonts w:ascii="Times New Roman" w:hAnsi="Times New Roman" w:cs="Times New Roman"/>
          <w:i/>
          <w:iCs/>
          <w:color w:val="808080"/>
          <w:sz w:val="24"/>
        </w:rPr>
        <w:t>Global Change Bi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4</w:t>
      </w:r>
      <w:r w:rsidRPr="009779DC">
        <w:rPr>
          <w:rFonts w:ascii="Times New Roman" w:hAnsi="Times New Roman" w:cs="Times New Roman"/>
          <w:color w:val="808080"/>
          <w:sz w:val="24"/>
        </w:rPr>
        <w:t>(1), 13–34. https://doi.org/10.1111/gcb.13903</w:t>
      </w:r>
    </w:p>
    <w:p w14:paraId="1412AB2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Engqvist, L., &amp; Reinhold, K. (2016). Adaptive trans-generational phenotypic plasticity and the lack of an experimental control in reciprocal match/mismatch experiments. </w:t>
      </w:r>
      <w:r w:rsidRPr="009779DC">
        <w:rPr>
          <w:rFonts w:ascii="Times New Roman" w:hAnsi="Times New Roman" w:cs="Times New Roman"/>
          <w:i/>
          <w:iCs/>
          <w:color w:val="808080"/>
          <w:sz w:val="24"/>
        </w:rPr>
        <w:t>Methods in Ecology and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7</w:t>
      </w:r>
      <w:r w:rsidRPr="009779DC">
        <w:rPr>
          <w:rFonts w:ascii="Times New Roman" w:hAnsi="Times New Roman" w:cs="Times New Roman"/>
          <w:color w:val="808080"/>
          <w:sz w:val="24"/>
        </w:rPr>
        <w:t>(12), 1482–1488. https://doi.org/10.1111/2041-210X.12618</w:t>
      </w:r>
    </w:p>
    <w:p w14:paraId="2B3C63E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Fenesi, A., Dyer, A. R., Geréd, J., Sándor, D., &amp; Ruprecht, E. (2014). Can transgenerational plasticity contribute to the invasion success of annual plant species? </w:t>
      </w:r>
      <w:r w:rsidRPr="009779DC">
        <w:rPr>
          <w:rFonts w:ascii="Times New Roman" w:hAnsi="Times New Roman" w:cs="Times New Roman"/>
          <w:i/>
          <w:iCs/>
          <w:color w:val="808080"/>
          <w:sz w:val="24"/>
        </w:rPr>
        <w:t>Oecologia</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76</w:t>
      </w:r>
      <w:r w:rsidRPr="009779DC">
        <w:rPr>
          <w:rFonts w:ascii="Times New Roman" w:hAnsi="Times New Roman" w:cs="Times New Roman"/>
          <w:color w:val="808080"/>
          <w:sz w:val="24"/>
        </w:rPr>
        <w:t>(1), 95–106. https://doi.org/10.1007/s00442-014-2994-7</w:t>
      </w:r>
    </w:p>
    <w:p w14:paraId="46D1C7B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Fischer, B., Taborsky, B., &amp; Kokko, H. (2011). How to balance the offspring quality–quantity tradeoff when environmental cues are unreliable.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20</w:t>
      </w:r>
      <w:r w:rsidRPr="009779DC">
        <w:rPr>
          <w:rFonts w:ascii="Times New Roman" w:hAnsi="Times New Roman" w:cs="Times New Roman"/>
          <w:color w:val="808080"/>
          <w:sz w:val="24"/>
        </w:rPr>
        <w:t>(2), 258–270. https://doi.org/10.1111/j.1600-0706.2010.18642.x</w:t>
      </w:r>
    </w:p>
    <w:p w14:paraId="78E6E0A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Galloway, L. F. (2001). Parental Environmental Effects on Life History in the Herbaceous Plant Campanula Americana. </w:t>
      </w:r>
      <w:r w:rsidRPr="009779DC">
        <w:rPr>
          <w:rFonts w:ascii="Times New Roman" w:hAnsi="Times New Roman" w:cs="Times New Roman"/>
          <w:i/>
          <w:iCs/>
          <w:color w:val="808080"/>
          <w:sz w:val="24"/>
        </w:rPr>
        <w:t>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82</w:t>
      </w:r>
      <w:r w:rsidRPr="009779DC">
        <w:rPr>
          <w:rFonts w:ascii="Times New Roman" w:hAnsi="Times New Roman" w:cs="Times New Roman"/>
          <w:color w:val="808080"/>
          <w:sz w:val="24"/>
        </w:rPr>
        <w:t>(10), 2781–2789. https://doi.org/10.1890/0012-9658(2001)082[2781:PEEOLH]2.0.CO;2</w:t>
      </w:r>
    </w:p>
    <w:p w14:paraId="4C44B96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Gremer, J. R., &amp; Venable, D. L. (2014). Bet hedging in desert winter annual plants: Optimal germination strategies in a variable environment.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7</w:t>
      </w:r>
      <w:r w:rsidRPr="009779DC">
        <w:rPr>
          <w:rFonts w:ascii="Times New Roman" w:hAnsi="Times New Roman" w:cs="Times New Roman"/>
          <w:color w:val="808080"/>
          <w:sz w:val="24"/>
        </w:rPr>
        <w:t>(3), 380–387. https://doi.org/10.1111/ele.12241</w:t>
      </w:r>
    </w:p>
    <w:p w14:paraId="0389D614"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Groot, M. P., Kubisch, A., Ouborg, N. J., Pagel, J., Schmid, K. J., Vergeer, P., &amp; Lampei, C. (2017). Transgenerational effects of mild heat in Arabidopsis thaliana show strong genotype specificity that is explained by climate at origin. </w:t>
      </w:r>
      <w:r w:rsidRPr="009779DC">
        <w:rPr>
          <w:rFonts w:ascii="Times New Roman" w:hAnsi="Times New Roman" w:cs="Times New Roman"/>
          <w:i/>
          <w:iCs/>
          <w:color w:val="808080"/>
          <w:sz w:val="24"/>
        </w:rPr>
        <w:t>New Phytolog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15</w:t>
      </w:r>
      <w:r w:rsidRPr="009779DC">
        <w:rPr>
          <w:rFonts w:ascii="Times New Roman" w:hAnsi="Times New Roman" w:cs="Times New Roman"/>
          <w:color w:val="808080"/>
          <w:sz w:val="24"/>
        </w:rPr>
        <w:t>(3), 1221–1234. https://doi.org/10.1111/nph.14642</w:t>
      </w:r>
    </w:p>
    <w:p w14:paraId="59E66414"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aight, J. D., Reed, S. C., &amp; Faist, A. M. (2019). Seed bank community and soil texture relationships in a cold desert. </w:t>
      </w:r>
      <w:r w:rsidRPr="009779DC">
        <w:rPr>
          <w:rFonts w:ascii="Times New Roman" w:hAnsi="Times New Roman" w:cs="Times New Roman"/>
          <w:i/>
          <w:iCs/>
          <w:color w:val="808080"/>
          <w:sz w:val="24"/>
        </w:rPr>
        <w:t>Journal of Arid Environment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64</w:t>
      </w:r>
      <w:r w:rsidRPr="009779DC">
        <w:rPr>
          <w:rFonts w:ascii="Times New Roman" w:hAnsi="Times New Roman" w:cs="Times New Roman"/>
          <w:color w:val="808080"/>
          <w:sz w:val="24"/>
        </w:rPr>
        <w:t>, 46–52. https://doi.org/10.1016/j.jaridenv.2019.01.008</w:t>
      </w:r>
    </w:p>
    <w:p w14:paraId="769A308C"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erman, J., &amp; Sultan, S. (2011). Adaptive Transgenerational Plasticity in Plants: Case Studies, Mechanisms, and Implications for Natural Populations. </w:t>
      </w:r>
      <w:r w:rsidRPr="009779DC">
        <w:rPr>
          <w:rFonts w:ascii="Times New Roman" w:hAnsi="Times New Roman" w:cs="Times New Roman"/>
          <w:i/>
          <w:iCs/>
          <w:color w:val="808080"/>
          <w:sz w:val="24"/>
        </w:rPr>
        <w:t>Frontiers in Plant Scienc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w:t>
      </w:r>
      <w:r w:rsidRPr="009779DC">
        <w:rPr>
          <w:rFonts w:ascii="Times New Roman" w:hAnsi="Times New Roman" w:cs="Times New Roman"/>
          <w:color w:val="808080"/>
          <w:sz w:val="24"/>
        </w:rPr>
        <w:t>(102). https://doi.org/10.3389/fpls.2011.00102</w:t>
      </w:r>
    </w:p>
    <w:p w14:paraId="1445708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ffmann, A. A., &amp; Sgrò, C. M. (2011). Climate change and evolutionary adaptation. </w:t>
      </w:r>
      <w:r w:rsidRPr="009779DC">
        <w:rPr>
          <w:rFonts w:ascii="Times New Roman" w:hAnsi="Times New Roman" w:cs="Times New Roman"/>
          <w:i/>
          <w:iCs/>
          <w:color w:val="808080"/>
          <w:sz w:val="24"/>
        </w:rPr>
        <w:t>Natur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470</w:t>
      </w:r>
      <w:r w:rsidRPr="009779DC">
        <w:rPr>
          <w:rFonts w:ascii="Times New Roman" w:hAnsi="Times New Roman" w:cs="Times New Roman"/>
          <w:color w:val="808080"/>
          <w:sz w:val="24"/>
        </w:rPr>
        <w:t>(7335), Article 7335. https://doi.org/10.1038/nature09670</w:t>
      </w:r>
    </w:p>
    <w:p w14:paraId="46FAED0B"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leski, L. M. (2007). Within and between generation phenotypic plasticity in trichome density of Mimulus guttatus. </w:t>
      </w:r>
      <w:r w:rsidRPr="009779DC">
        <w:rPr>
          <w:rFonts w:ascii="Times New Roman" w:hAnsi="Times New Roman" w:cs="Times New Roman"/>
          <w:i/>
          <w:iCs/>
          <w:color w:val="808080"/>
          <w:sz w:val="24"/>
        </w:rPr>
        <w:t>Journal of Evolutionary Bi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0</w:t>
      </w:r>
      <w:r w:rsidRPr="009779DC">
        <w:rPr>
          <w:rFonts w:ascii="Times New Roman" w:hAnsi="Times New Roman" w:cs="Times New Roman"/>
          <w:color w:val="808080"/>
          <w:sz w:val="24"/>
        </w:rPr>
        <w:t>(6), 2092–2100. https://doi.org/10.1111/j.1420-9101.2007.01434.x</w:t>
      </w:r>
    </w:p>
    <w:p w14:paraId="23649E7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leski, L. M., Jander, G., &amp; Agrawal, A. A. (2012). Transgenerational defense induction and epigenetic inheritance in plants. </w:t>
      </w:r>
      <w:r w:rsidRPr="009779DC">
        <w:rPr>
          <w:rFonts w:ascii="Times New Roman" w:hAnsi="Times New Roman" w:cs="Times New Roman"/>
          <w:i/>
          <w:iCs/>
          <w:color w:val="808080"/>
          <w:sz w:val="24"/>
        </w:rPr>
        <w:t>Trends in Ecology &amp;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7</w:t>
      </w:r>
      <w:r w:rsidRPr="009779DC">
        <w:rPr>
          <w:rFonts w:ascii="Times New Roman" w:hAnsi="Times New Roman" w:cs="Times New Roman"/>
          <w:color w:val="808080"/>
          <w:sz w:val="24"/>
        </w:rPr>
        <w:t>(11), 618–626. https://doi.org/10.1016/j.tree.2012.07.011</w:t>
      </w:r>
    </w:p>
    <w:p w14:paraId="661FB1B6"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Hoyle, R. B., &amp; Ezard, T. H. G. (2012). The benefits of maternal effects in novel and in stable environments. </w:t>
      </w:r>
      <w:r w:rsidRPr="009779DC">
        <w:rPr>
          <w:rFonts w:ascii="Times New Roman" w:hAnsi="Times New Roman" w:cs="Times New Roman"/>
          <w:i/>
          <w:iCs/>
          <w:color w:val="808080"/>
          <w:sz w:val="24"/>
        </w:rPr>
        <w:t>Journal of The Royal Society Interfac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9</w:t>
      </w:r>
      <w:r w:rsidRPr="009779DC">
        <w:rPr>
          <w:rFonts w:ascii="Times New Roman" w:hAnsi="Times New Roman" w:cs="Times New Roman"/>
          <w:color w:val="808080"/>
          <w:sz w:val="24"/>
        </w:rPr>
        <w:t>(75), 2403–2413. https://doi.org/10.1098/rsif.2012.0183</w:t>
      </w:r>
    </w:p>
    <w:p w14:paraId="68F190B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J. Marshall, D., &amp; Uller, T. (2007). When is a maternal effect adaptive?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16</w:t>
      </w:r>
      <w:r w:rsidRPr="009779DC">
        <w:rPr>
          <w:rFonts w:ascii="Times New Roman" w:hAnsi="Times New Roman" w:cs="Times New Roman"/>
          <w:color w:val="808080"/>
          <w:sz w:val="24"/>
        </w:rPr>
        <w:t>(12), 1957–1963. https://doi.org/10.1111/j.2007.0030-1299.16203.x</w:t>
      </w:r>
    </w:p>
    <w:p w14:paraId="1648E6FD"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Klein, Z., &amp; Mitchell, R. M. (2023). Seed source environment predicts response to water availability in </w:t>
      </w:r>
      <w:r w:rsidRPr="009779DC">
        <w:rPr>
          <w:rFonts w:ascii="Times New Roman" w:hAnsi="Times New Roman" w:cs="Times New Roman"/>
          <w:i/>
          <w:iCs/>
          <w:color w:val="808080"/>
          <w:sz w:val="24"/>
        </w:rPr>
        <w:t>Plantago patagonica</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Restoration Ecology</w:t>
      </w:r>
      <w:r w:rsidRPr="009779DC">
        <w:rPr>
          <w:rFonts w:ascii="Times New Roman" w:hAnsi="Times New Roman" w:cs="Times New Roman"/>
          <w:color w:val="808080"/>
          <w:sz w:val="24"/>
        </w:rPr>
        <w:t>, 1–11. https://doi.org/10.1111/rec.14002</w:t>
      </w:r>
    </w:p>
    <w:p w14:paraId="05D24816"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Kuijper, B., &amp; Hoyle, R. B. (2015). When to rely on maternal effects and when on phenotypic plasticity? </w:t>
      </w:r>
      <w:r w:rsidRPr="009779DC">
        <w:rPr>
          <w:rFonts w:ascii="Times New Roman" w:hAnsi="Times New Roman" w:cs="Times New Roman"/>
          <w:i/>
          <w:iCs/>
          <w:color w:val="808080"/>
          <w:sz w:val="24"/>
        </w:rPr>
        <w:t>Evolution; International Journal of Organic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69</w:t>
      </w:r>
      <w:r w:rsidRPr="009779DC">
        <w:rPr>
          <w:rFonts w:ascii="Times New Roman" w:hAnsi="Times New Roman" w:cs="Times New Roman"/>
          <w:color w:val="808080"/>
          <w:sz w:val="24"/>
        </w:rPr>
        <w:t>(4), 950–968. https://doi.org/10.1111/evo.12635</w:t>
      </w:r>
    </w:p>
    <w:p w14:paraId="6F24351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ampei, C., Metz, J., &amp; Tielbörger, K. (2017). Clinal population divergence in an adaptive parental environmental effect that adjusts seed banking. </w:t>
      </w:r>
      <w:r w:rsidRPr="009779DC">
        <w:rPr>
          <w:rFonts w:ascii="Times New Roman" w:hAnsi="Times New Roman" w:cs="Times New Roman"/>
          <w:i/>
          <w:iCs/>
          <w:color w:val="808080"/>
          <w:sz w:val="24"/>
        </w:rPr>
        <w:t>New Phytolog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14</w:t>
      </w:r>
      <w:r w:rsidRPr="009779DC">
        <w:rPr>
          <w:rFonts w:ascii="Times New Roman" w:hAnsi="Times New Roman" w:cs="Times New Roman"/>
          <w:color w:val="808080"/>
          <w:sz w:val="24"/>
        </w:rPr>
        <w:t>(3), 1230–1244. https://doi.org/10.1111/nph.14436</w:t>
      </w:r>
    </w:p>
    <w:p w14:paraId="5B1620B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atzel, V., Fischer, M., Groot, M., Gutzat, R., Lampei, C., Ouborg, J., Parepa, M., Schmid, K., Vergeer, P., Zhang, Y., &amp; Bossdorf, O. (2023). Parental environmental effects are common and strong, but unpredictable, in Arabidopsis thaliana. </w:t>
      </w:r>
      <w:r w:rsidRPr="009779DC">
        <w:rPr>
          <w:rFonts w:ascii="Times New Roman" w:hAnsi="Times New Roman" w:cs="Times New Roman"/>
          <w:i/>
          <w:iCs/>
          <w:color w:val="808080"/>
          <w:sz w:val="24"/>
        </w:rPr>
        <w:t>New Phytolog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37</w:t>
      </w:r>
      <w:r w:rsidRPr="009779DC">
        <w:rPr>
          <w:rFonts w:ascii="Times New Roman" w:hAnsi="Times New Roman" w:cs="Times New Roman"/>
          <w:color w:val="808080"/>
          <w:sz w:val="24"/>
        </w:rPr>
        <w:t>(3), 1014–1023. https://doi.org/10.1111/nph.18591</w:t>
      </w:r>
    </w:p>
    <w:p w14:paraId="7AF26A3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atzel, V., Janeček, Š., Doležal, J., Klimešová, J., &amp; Bossdorf, O. (2014). Adaptive transgenerational plasticity in the perennial </w:t>
      </w:r>
      <w:r w:rsidRPr="009779DC">
        <w:rPr>
          <w:rFonts w:ascii="Times New Roman" w:hAnsi="Times New Roman" w:cs="Times New Roman"/>
          <w:i/>
          <w:iCs/>
          <w:color w:val="808080"/>
          <w:sz w:val="24"/>
        </w:rPr>
        <w:t>Plantago lanceolata</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Oiko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23</w:t>
      </w:r>
      <w:r w:rsidRPr="009779DC">
        <w:rPr>
          <w:rFonts w:ascii="Times New Roman" w:hAnsi="Times New Roman" w:cs="Times New Roman"/>
          <w:color w:val="808080"/>
          <w:sz w:val="24"/>
        </w:rPr>
        <w:t>(1), 41–46. https://doi.org/10.1111/j.1600-0706.2013.00537.x</w:t>
      </w:r>
    </w:p>
    <w:p w14:paraId="40E0C5D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Louthan, A. M., Doak, D. F., &amp; Angert, A. L. (2015). Where and When do Species Interactions Set Range Limits? </w:t>
      </w:r>
      <w:r w:rsidRPr="009779DC">
        <w:rPr>
          <w:rFonts w:ascii="Times New Roman" w:hAnsi="Times New Roman" w:cs="Times New Roman"/>
          <w:i/>
          <w:iCs/>
          <w:color w:val="808080"/>
          <w:sz w:val="24"/>
        </w:rPr>
        <w:t>Trends in Ecology &amp;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30</w:t>
      </w:r>
      <w:r w:rsidRPr="009779DC">
        <w:rPr>
          <w:rFonts w:ascii="Times New Roman" w:hAnsi="Times New Roman" w:cs="Times New Roman"/>
          <w:color w:val="808080"/>
          <w:sz w:val="24"/>
        </w:rPr>
        <w:t>(12), 780–792. https://doi.org/10.1016/j.tree.2015.09.011</w:t>
      </w:r>
    </w:p>
    <w:p w14:paraId="0A12ECF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atesanz, S., Ramos-Muñoz, M., Rubio Teso, M. L., &amp; Iriondo, J. M. (2022). Effects of parental drought on offspring fitness vary among populations of a crop wild relative. </w:t>
      </w:r>
      <w:r w:rsidRPr="009779DC">
        <w:rPr>
          <w:rFonts w:ascii="Times New Roman" w:hAnsi="Times New Roman" w:cs="Times New Roman"/>
          <w:i/>
          <w:iCs/>
          <w:color w:val="808080"/>
          <w:sz w:val="24"/>
        </w:rPr>
        <w:t>Proceedings of the Royal Society B: Biological Scienc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89</w:t>
      </w:r>
      <w:r w:rsidRPr="009779DC">
        <w:rPr>
          <w:rFonts w:ascii="Times New Roman" w:hAnsi="Times New Roman" w:cs="Times New Roman"/>
          <w:color w:val="808080"/>
          <w:sz w:val="24"/>
        </w:rPr>
        <w:t>(1981), 20220065. https://doi.org/10.1098/rspb.2022.0065</w:t>
      </w:r>
    </w:p>
    <w:p w14:paraId="1319EFD1"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idolo, G., &amp; Wellstein, C. (2020). Plant performance and survival across transplant experiments depend upon temperature and precipitation change along elevation. </w:t>
      </w:r>
      <w:r w:rsidRPr="009779DC">
        <w:rPr>
          <w:rFonts w:ascii="Times New Roman" w:hAnsi="Times New Roman" w:cs="Times New Roman"/>
          <w:i/>
          <w:iCs/>
          <w:color w:val="808080"/>
          <w:sz w:val="24"/>
        </w:rPr>
        <w:t>Journal of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08</w:t>
      </w:r>
      <w:r w:rsidRPr="009779DC">
        <w:rPr>
          <w:rFonts w:ascii="Times New Roman" w:hAnsi="Times New Roman" w:cs="Times New Roman"/>
          <w:color w:val="808080"/>
          <w:sz w:val="24"/>
        </w:rPr>
        <w:t>(5), 2107–2120. https://doi.org/10.1111/1365-2745.13387</w:t>
      </w:r>
    </w:p>
    <w:p w14:paraId="6511D2DB"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ojzes, A., Kalapos, T., &amp; Kröel‑Dulay, G. (2021). Drought in maternal environment boosts offspring performance in a subordinate annual grass. </w:t>
      </w:r>
      <w:r w:rsidRPr="009779DC">
        <w:rPr>
          <w:rFonts w:ascii="Times New Roman" w:hAnsi="Times New Roman" w:cs="Times New Roman"/>
          <w:i/>
          <w:iCs/>
          <w:color w:val="808080"/>
          <w:sz w:val="24"/>
        </w:rPr>
        <w:t>Environmental and Experimental Botan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87</w:t>
      </w:r>
      <w:r w:rsidRPr="009779DC">
        <w:rPr>
          <w:rFonts w:ascii="Times New Roman" w:hAnsi="Times New Roman" w:cs="Times New Roman"/>
          <w:color w:val="808080"/>
          <w:sz w:val="24"/>
        </w:rPr>
        <w:t>, 104472. https://doi.org/10.1016/j.envexpbot.2021.104472</w:t>
      </w:r>
    </w:p>
    <w:p w14:paraId="77D302A8"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Mousseau, T. A., &amp; Fox, C. W. (1998). </w:t>
      </w:r>
      <w:r w:rsidRPr="009779DC">
        <w:rPr>
          <w:rFonts w:ascii="Times New Roman" w:hAnsi="Times New Roman" w:cs="Times New Roman"/>
          <w:i/>
          <w:iCs/>
          <w:color w:val="808080"/>
          <w:sz w:val="24"/>
        </w:rPr>
        <w:t>Maternal Effects As Adaptations</w:t>
      </w:r>
      <w:r w:rsidRPr="009779DC">
        <w:rPr>
          <w:rFonts w:ascii="Times New Roman" w:hAnsi="Times New Roman" w:cs="Times New Roman"/>
          <w:color w:val="808080"/>
          <w:sz w:val="24"/>
        </w:rPr>
        <w:t>. Oxford University Press.</w:t>
      </w:r>
    </w:p>
    <w:p w14:paraId="7519E4D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Nicotra, A. B., Atkin, O. K., Bonser, S. P., Davidson, A. M., Finnegan, E. J., Mathesius, U., Poot, P., Purugganan, M. D., Richards, C. L., Valladares, F., &amp; van Kleunen, M. (2010). Plant phenotypic plasticity in a changing climate. </w:t>
      </w:r>
      <w:r w:rsidRPr="009779DC">
        <w:rPr>
          <w:rFonts w:ascii="Times New Roman" w:hAnsi="Times New Roman" w:cs="Times New Roman"/>
          <w:i/>
          <w:iCs/>
          <w:color w:val="808080"/>
          <w:sz w:val="24"/>
        </w:rPr>
        <w:t>Trends in Plant Scienc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5</w:t>
      </w:r>
      <w:r w:rsidRPr="009779DC">
        <w:rPr>
          <w:rFonts w:ascii="Times New Roman" w:hAnsi="Times New Roman" w:cs="Times New Roman"/>
          <w:color w:val="808080"/>
          <w:sz w:val="24"/>
        </w:rPr>
        <w:t>(12), 684–692. https://doi.org/10.1016/j.tplants.2010.09.008</w:t>
      </w:r>
    </w:p>
    <w:p w14:paraId="7D6CBEAE"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amos-Muñoz, M., Blanco-Sánchez, M., Pías, B., Escudero, A., &amp; Matesanz, S. (2024). Transgenerational plasticity to drought: Contrasting patterns of non-genetic inheritance in two semi-arid Mediterranean shrubs. </w:t>
      </w:r>
      <w:r w:rsidRPr="009779DC">
        <w:rPr>
          <w:rFonts w:ascii="Times New Roman" w:hAnsi="Times New Roman" w:cs="Times New Roman"/>
          <w:i/>
          <w:iCs/>
          <w:color w:val="808080"/>
          <w:sz w:val="24"/>
        </w:rPr>
        <w:t>Annals of Botan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34</w:t>
      </w:r>
      <w:r w:rsidRPr="009779DC">
        <w:rPr>
          <w:rFonts w:ascii="Times New Roman" w:hAnsi="Times New Roman" w:cs="Times New Roman"/>
          <w:color w:val="808080"/>
          <w:sz w:val="24"/>
        </w:rPr>
        <w:t>(1), 101–116. https://doi.org/10.1093/aob/mcae039</w:t>
      </w:r>
    </w:p>
    <w:p w14:paraId="4FDC0A6D"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äsänen, K., &amp; Kruuk, L. E. B. (2007). Maternal effects and evolution at ecological time-scales. </w:t>
      </w:r>
      <w:r w:rsidRPr="009779DC">
        <w:rPr>
          <w:rFonts w:ascii="Times New Roman" w:hAnsi="Times New Roman" w:cs="Times New Roman"/>
          <w:i/>
          <w:iCs/>
          <w:color w:val="808080"/>
          <w:sz w:val="24"/>
        </w:rPr>
        <w:t>Functional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1</w:t>
      </w:r>
      <w:r w:rsidRPr="009779DC">
        <w:rPr>
          <w:rFonts w:ascii="Times New Roman" w:hAnsi="Times New Roman" w:cs="Times New Roman"/>
          <w:color w:val="808080"/>
          <w:sz w:val="24"/>
        </w:rPr>
        <w:t>(3), 408–421. https://doi.org/10.1111/j.1365-2435.2007.01246.x</w:t>
      </w:r>
    </w:p>
    <w:p w14:paraId="4788E31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ead, Q. D., Moorhead, L. C., Swenson, N. G., Bailey, J. K., &amp; Sanders, N. J. (2014). Convergent effects of elevation on functional leaf traits within and among species. </w:t>
      </w:r>
      <w:r w:rsidRPr="009779DC">
        <w:rPr>
          <w:rFonts w:ascii="Times New Roman" w:hAnsi="Times New Roman" w:cs="Times New Roman"/>
          <w:i/>
          <w:iCs/>
          <w:color w:val="808080"/>
          <w:sz w:val="24"/>
        </w:rPr>
        <w:t>Functional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8</w:t>
      </w:r>
      <w:r w:rsidRPr="009779DC">
        <w:rPr>
          <w:rFonts w:ascii="Times New Roman" w:hAnsi="Times New Roman" w:cs="Times New Roman"/>
          <w:color w:val="808080"/>
          <w:sz w:val="24"/>
        </w:rPr>
        <w:t>(1), 37–45. https://doi.org/10.1111/1365-2435.12162</w:t>
      </w:r>
    </w:p>
    <w:p w14:paraId="697DE8D6"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eed, T. E., Waples, R. S., Schindler, D. E., Hard, J. J., &amp; Kinnison, M. T. (2010). Phenotypic plasticity and population viability: The importance of environmental predictability. </w:t>
      </w:r>
      <w:r w:rsidRPr="009779DC">
        <w:rPr>
          <w:rFonts w:ascii="Times New Roman" w:hAnsi="Times New Roman" w:cs="Times New Roman"/>
          <w:i/>
          <w:iCs/>
          <w:color w:val="808080"/>
          <w:sz w:val="24"/>
        </w:rPr>
        <w:t>Proceedings of the Royal Society B: Biological Scienc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77</w:t>
      </w:r>
      <w:r w:rsidRPr="009779DC">
        <w:rPr>
          <w:rFonts w:ascii="Times New Roman" w:hAnsi="Times New Roman" w:cs="Times New Roman"/>
          <w:color w:val="808080"/>
          <w:sz w:val="24"/>
        </w:rPr>
        <w:t>(1699), 3391–3400. https://doi.org/10.1098/rspb.2010.0771</w:t>
      </w:r>
    </w:p>
    <w:p w14:paraId="1E5A4C0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Riginos, C., Veblen, K. E., Thacker, E. T., Gunnell, K. L., &amp; Monaco, T. A. (2023). Resilience and Resistance Framework Predicts Regional Vegetation Responses to Shrub Reduction Treatments in the Sagebrush Ecosystem. </w:t>
      </w:r>
      <w:r w:rsidRPr="009779DC">
        <w:rPr>
          <w:rFonts w:ascii="Times New Roman" w:hAnsi="Times New Roman" w:cs="Times New Roman"/>
          <w:i/>
          <w:iCs/>
          <w:color w:val="808080"/>
          <w:sz w:val="24"/>
        </w:rPr>
        <w:t>Rangeland Ecology &amp; Managemen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86</w:t>
      </w:r>
      <w:r w:rsidRPr="009779DC">
        <w:rPr>
          <w:rFonts w:ascii="Times New Roman" w:hAnsi="Times New Roman" w:cs="Times New Roman"/>
          <w:color w:val="808080"/>
          <w:sz w:val="24"/>
        </w:rPr>
        <w:t>, 35–43. https://doi.org/10.1016/j.rama.2022.10.008</w:t>
      </w:r>
    </w:p>
    <w:p w14:paraId="0922C2A5"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ánchez-Tójar, A., Lagisz, M., Moran, N. P., Nakagawa, S., Noble, D. W. A., &amp; Reinhold, K. (2020). The jury is still out regarding the generality of adaptive ‘transgenerational’ effects.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3</w:t>
      </w:r>
      <w:r w:rsidRPr="009779DC">
        <w:rPr>
          <w:rFonts w:ascii="Times New Roman" w:hAnsi="Times New Roman" w:cs="Times New Roman"/>
          <w:color w:val="808080"/>
          <w:sz w:val="24"/>
        </w:rPr>
        <w:t>(11), 1715–1718. https://doi.org/10.1111/ele.13479</w:t>
      </w:r>
    </w:p>
    <w:p w14:paraId="1591E639"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harma, N., Koul, P., &amp; Koul, A. K. (1992). Reproductive Biology of Plantago: Shift from Cross- to Self-pollination. </w:t>
      </w:r>
      <w:r w:rsidRPr="009779DC">
        <w:rPr>
          <w:rFonts w:ascii="Times New Roman" w:hAnsi="Times New Roman" w:cs="Times New Roman"/>
          <w:i/>
          <w:iCs/>
          <w:color w:val="808080"/>
          <w:sz w:val="24"/>
        </w:rPr>
        <w:t>Annals of Botan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69</w:t>
      </w:r>
      <w:r w:rsidRPr="009779DC">
        <w:rPr>
          <w:rFonts w:ascii="Times New Roman" w:hAnsi="Times New Roman" w:cs="Times New Roman"/>
          <w:color w:val="808080"/>
          <w:sz w:val="24"/>
        </w:rPr>
        <w:t>(1), 7–11. https://doi.org/10.1093/oxfordjournals.aob.a088309</w:t>
      </w:r>
    </w:p>
    <w:p w14:paraId="1939C79D"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ong, Y., Zajic, C. J., Hwang, T., Hakkenberg, C. R., &amp; Zhu, K. (2021). Widespread Mismatch Between Phenology and Climate in Human‐Dominated Landscapes. </w:t>
      </w:r>
      <w:r w:rsidRPr="009779DC">
        <w:rPr>
          <w:rFonts w:ascii="Times New Roman" w:hAnsi="Times New Roman" w:cs="Times New Roman"/>
          <w:i/>
          <w:iCs/>
          <w:color w:val="808080"/>
          <w:sz w:val="24"/>
        </w:rPr>
        <w:t>AGU Advanc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w:t>
      </w:r>
      <w:r w:rsidRPr="009779DC">
        <w:rPr>
          <w:rFonts w:ascii="Times New Roman" w:hAnsi="Times New Roman" w:cs="Times New Roman"/>
          <w:color w:val="808080"/>
          <w:sz w:val="24"/>
        </w:rPr>
        <w:t>(4). https://doi.org/10.1029/2021AV000431</w:t>
      </w:r>
    </w:p>
    <w:p w14:paraId="58ABA0A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pinoni, J., Barbosa, P., De Jager, A., McCormick, N., Naumann, G., Vogt, J. V., Magni, D., Masante, D., &amp; Mazzeschi, M. (2019). A new global database of meteorological drought events from 1951 to 2016. </w:t>
      </w:r>
      <w:r w:rsidRPr="009779DC">
        <w:rPr>
          <w:rFonts w:ascii="Times New Roman" w:hAnsi="Times New Roman" w:cs="Times New Roman"/>
          <w:i/>
          <w:iCs/>
          <w:color w:val="808080"/>
          <w:sz w:val="24"/>
        </w:rPr>
        <w:t>Journal of Hydrology: Regional Studie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2</w:t>
      </w:r>
      <w:r w:rsidRPr="009779DC">
        <w:rPr>
          <w:rFonts w:ascii="Times New Roman" w:hAnsi="Times New Roman" w:cs="Times New Roman"/>
          <w:color w:val="808080"/>
          <w:sz w:val="24"/>
        </w:rPr>
        <w:t>, 100593. https://doi.org/10.1016/j.ejrh.2019.100593</w:t>
      </w:r>
    </w:p>
    <w:p w14:paraId="4B3E5572"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Sultan, S. E. (1987). Evolutionary Implications of Phenotypic Plasticity in Plants. In M. K. Hecht, B. Wallace, &amp; G. T. Prance (Eds.), </w:t>
      </w:r>
      <w:r w:rsidRPr="009779DC">
        <w:rPr>
          <w:rFonts w:ascii="Times New Roman" w:hAnsi="Times New Roman" w:cs="Times New Roman"/>
          <w:i/>
          <w:iCs/>
          <w:color w:val="808080"/>
          <w:sz w:val="24"/>
        </w:rPr>
        <w:t>Evolutionary Biology</w:t>
      </w:r>
      <w:r w:rsidRPr="009779DC">
        <w:rPr>
          <w:rFonts w:ascii="Times New Roman" w:hAnsi="Times New Roman" w:cs="Times New Roman"/>
          <w:color w:val="808080"/>
          <w:sz w:val="24"/>
        </w:rPr>
        <w:t xml:space="preserve"> (pp. 127–178). Springer US. https://doi.org/10.1007/978-1-4615-6986-2_7</w:t>
      </w:r>
    </w:p>
    <w:p w14:paraId="3160D427"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Uller, T. (2008). Developmental plasticity and the evolution of parental effects. </w:t>
      </w:r>
      <w:r w:rsidRPr="009779DC">
        <w:rPr>
          <w:rFonts w:ascii="Times New Roman" w:hAnsi="Times New Roman" w:cs="Times New Roman"/>
          <w:i/>
          <w:iCs/>
          <w:color w:val="808080"/>
          <w:sz w:val="24"/>
        </w:rPr>
        <w:t>Trends in Ecology &amp; Evolution</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3</w:t>
      </w:r>
      <w:r w:rsidRPr="009779DC">
        <w:rPr>
          <w:rFonts w:ascii="Times New Roman" w:hAnsi="Times New Roman" w:cs="Times New Roman"/>
          <w:color w:val="808080"/>
          <w:sz w:val="24"/>
        </w:rPr>
        <w:t>(8), 432–438. https://doi.org/10.1016/j.tree.2008.04.005</w:t>
      </w:r>
    </w:p>
    <w:p w14:paraId="6AB7988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Uller, T., Nakagawa, S., &amp; English, S. (2013). Weak evidence for anticipatory parental effects in plants and animals. </w:t>
      </w:r>
      <w:r w:rsidRPr="009779DC">
        <w:rPr>
          <w:rFonts w:ascii="Times New Roman" w:hAnsi="Times New Roman" w:cs="Times New Roman"/>
          <w:i/>
          <w:iCs/>
          <w:color w:val="808080"/>
          <w:sz w:val="24"/>
        </w:rPr>
        <w:t>Journal of Evolutionary Bi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6</w:t>
      </w:r>
      <w:r w:rsidRPr="009779DC">
        <w:rPr>
          <w:rFonts w:ascii="Times New Roman" w:hAnsi="Times New Roman" w:cs="Times New Roman"/>
          <w:color w:val="808080"/>
          <w:sz w:val="24"/>
        </w:rPr>
        <w:t>(10), 2161–2170. https://doi.org/10.1111/jeb.12212</w:t>
      </w:r>
    </w:p>
    <w:p w14:paraId="20648F3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Valladares, F., Sanchez-Gomez, D., &amp; Zavala, M. A. (2006). Quantitative Estimation of Phenotypic Plasticity: Bridging the Gap between the Evolutionary Concept and Its Ecological Applications. </w:t>
      </w:r>
      <w:r w:rsidRPr="009779DC">
        <w:rPr>
          <w:rFonts w:ascii="Times New Roman" w:hAnsi="Times New Roman" w:cs="Times New Roman"/>
          <w:i/>
          <w:iCs/>
          <w:color w:val="808080"/>
          <w:sz w:val="24"/>
        </w:rPr>
        <w:t>Journal of Ecology</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94</w:t>
      </w:r>
      <w:r w:rsidRPr="009779DC">
        <w:rPr>
          <w:rFonts w:ascii="Times New Roman" w:hAnsi="Times New Roman" w:cs="Times New Roman"/>
          <w:color w:val="808080"/>
          <w:sz w:val="24"/>
        </w:rPr>
        <w:t>(6), 1103–1116.</w:t>
      </w:r>
    </w:p>
    <w:p w14:paraId="4CD75F6A"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adgymar, S. M., Mactavish, R. M., &amp; Anderson, J. T. (2018). Transgenerational and Within-Generation Plasticity in Response to Climate Change: Insights from a Manipulative Field Experiment across an Elevational Gradient. </w:t>
      </w:r>
      <w:r w:rsidRPr="009779DC">
        <w:rPr>
          <w:rFonts w:ascii="Times New Roman" w:hAnsi="Times New Roman" w:cs="Times New Roman"/>
          <w:i/>
          <w:iCs/>
          <w:color w:val="808080"/>
          <w:sz w:val="24"/>
        </w:rPr>
        <w:t>The American Naturalist</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92</w:t>
      </w:r>
      <w:r w:rsidRPr="009779DC">
        <w:rPr>
          <w:rFonts w:ascii="Times New Roman" w:hAnsi="Times New Roman" w:cs="Times New Roman"/>
          <w:color w:val="808080"/>
          <w:sz w:val="24"/>
        </w:rPr>
        <w:t>(6), 698–714. https://doi.org/10.1086/700097</w:t>
      </w:r>
    </w:p>
    <w:p w14:paraId="7D7439F3"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estoby, M. (1998). A leaf-height-seed (LHS) plant ecology strategy scheme. </w:t>
      </w:r>
      <w:r w:rsidRPr="009779DC">
        <w:rPr>
          <w:rFonts w:ascii="Times New Roman" w:hAnsi="Times New Roman" w:cs="Times New Roman"/>
          <w:i/>
          <w:iCs/>
          <w:color w:val="808080"/>
          <w:sz w:val="24"/>
        </w:rPr>
        <w:t>Plant and Soil</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199</w:t>
      </w:r>
      <w:r w:rsidRPr="009779DC">
        <w:rPr>
          <w:rFonts w:ascii="Times New Roman" w:hAnsi="Times New Roman" w:cs="Times New Roman"/>
          <w:color w:val="808080"/>
          <w:sz w:val="24"/>
        </w:rPr>
        <w:t>(2), 213–227. https://doi.org/10.1023/A:1004327224729</w:t>
      </w:r>
    </w:p>
    <w:p w14:paraId="6EE01450"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ood, T. E., Doherty, K., &amp; Padgett, W. (2015). Development of Native Plant Materials for Restoration and Rehabilitation of Colorado Plateau Ecosystems. </w:t>
      </w:r>
      <w:r w:rsidRPr="009779DC">
        <w:rPr>
          <w:rFonts w:ascii="Times New Roman" w:hAnsi="Times New Roman" w:cs="Times New Roman"/>
          <w:i/>
          <w:iCs/>
          <w:color w:val="808080"/>
          <w:sz w:val="24"/>
        </w:rPr>
        <w:t>Natural Areas Journal</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35</w:t>
      </w:r>
      <w:r w:rsidRPr="009779DC">
        <w:rPr>
          <w:rFonts w:ascii="Times New Roman" w:hAnsi="Times New Roman" w:cs="Times New Roman"/>
          <w:color w:val="808080"/>
          <w:sz w:val="24"/>
        </w:rPr>
        <w:t>(1), 134–150. https://doi.org/10.3375/043.035.0117</w:t>
      </w:r>
    </w:p>
    <w:p w14:paraId="257836C7"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Wright, I. J., Reich, P. B., Westoby, M., Ackerly, D. D., Baruch, Z., Bongers, F., Cavender-Bares, J., Chapin, T., Cornelissen, J. H. C., Diemer, M., Flexas, J., Garnier, E., Groom, P. K., Gulias, J., Hikosaka, K., Lamont, B. B., Lee, T., Lee, W., Lusk, C., … Villar, R. (2004). The worldwide leaf economics spectrum. </w:t>
      </w:r>
      <w:r w:rsidRPr="009779DC">
        <w:rPr>
          <w:rFonts w:ascii="Times New Roman" w:hAnsi="Times New Roman" w:cs="Times New Roman"/>
          <w:i/>
          <w:iCs/>
          <w:color w:val="808080"/>
          <w:sz w:val="24"/>
        </w:rPr>
        <w:t>Nature</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428</w:t>
      </w:r>
      <w:r w:rsidRPr="009779DC">
        <w:rPr>
          <w:rFonts w:ascii="Times New Roman" w:hAnsi="Times New Roman" w:cs="Times New Roman"/>
          <w:color w:val="808080"/>
          <w:sz w:val="24"/>
        </w:rPr>
        <w:t>(6985), 821–827. https://doi.org/10.1038/nature02403</w:t>
      </w:r>
    </w:p>
    <w:p w14:paraId="0FDA318F" w14:textId="77777777" w:rsidR="009779DC" w:rsidRPr="009779DC" w:rsidRDefault="009779DC" w:rsidP="009779DC">
      <w:pPr>
        <w:pStyle w:val="Bibliography"/>
        <w:rPr>
          <w:rFonts w:ascii="Times New Roman" w:hAnsi="Times New Roman" w:cs="Times New Roman"/>
          <w:color w:val="808080"/>
          <w:sz w:val="24"/>
        </w:rPr>
      </w:pPr>
      <w:r w:rsidRPr="009779DC">
        <w:rPr>
          <w:rFonts w:ascii="Times New Roman" w:hAnsi="Times New Roman" w:cs="Times New Roman"/>
          <w:color w:val="808080"/>
          <w:sz w:val="24"/>
        </w:rPr>
        <w:t xml:space="preserve">Yin, J., Zhou, M., Lin, Z., Li, Q. Q., &amp; Zhang, Y.-Y. (2019). Transgenerational effects benefit offspring across diverse environments: A meta-analysis in plants and animals. </w:t>
      </w:r>
      <w:r w:rsidRPr="009779DC">
        <w:rPr>
          <w:rFonts w:ascii="Times New Roman" w:hAnsi="Times New Roman" w:cs="Times New Roman"/>
          <w:i/>
          <w:iCs/>
          <w:color w:val="808080"/>
          <w:sz w:val="24"/>
        </w:rPr>
        <w:t>Ecology Letters</w:t>
      </w:r>
      <w:r w:rsidRPr="009779DC">
        <w:rPr>
          <w:rFonts w:ascii="Times New Roman" w:hAnsi="Times New Roman" w:cs="Times New Roman"/>
          <w:color w:val="808080"/>
          <w:sz w:val="24"/>
        </w:rPr>
        <w:t xml:space="preserve">, </w:t>
      </w:r>
      <w:r w:rsidRPr="009779DC">
        <w:rPr>
          <w:rFonts w:ascii="Times New Roman" w:hAnsi="Times New Roman" w:cs="Times New Roman"/>
          <w:i/>
          <w:iCs/>
          <w:color w:val="808080"/>
          <w:sz w:val="24"/>
        </w:rPr>
        <w:t>22</w:t>
      </w:r>
      <w:r w:rsidRPr="009779DC">
        <w:rPr>
          <w:rFonts w:ascii="Times New Roman" w:hAnsi="Times New Roman" w:cs="Times New Roman"/>
          <w:color w:val="808080"/>
          <w:sz w:val="24"/>
        </w:rPr>
        <w:t>(11), 1976–1986. https://doi.org/10.1111/ele.13373</w:t>
      </w:r>
    </w:p>
    <w:p w14:paraId="254B6FA6" w14:textId="5B2BD10E" w:rsidR="00E90BB4" w:rsidRDefault="009B67B3" w:rsidP="009B67B3">
      <w:pPr>
        <w:spacing w:line="480" w:lineRule="auto"/>
      </w:pPr>
      <w:r>
        <w:fldChar w:fldCharType="end"/>
      </w:r>
    </w:p>
    <w:p w14:paraId="775E372A" w14:textId="37AB83E8" w:rsidR="00B5204A" w:rsidRPr="006C4E6D" w:rsidRDefault="00B5204A" w:rsidP="00B5204A">
      <w:pPr>
        <w:spacing w:line="480" w:lineRule="auto"/>
        <w:rPr>
          <w:b/>
          <w:bCs/>
        </w:rPr>
      </w:pPr>
      <w:r w:rsidRPr="006C4E6D">
        <w:rPr>
          <w:b/>
          <w:bCs/>
        </w:rPr>
        <w:t>TO ADD IN AT END:</w:t>
      </w:r>
    </w:p>
    <w:p w14:paraId="76413FA0" w14:textId="5B253AEA" w:rsidR="00B5204A" w:rsidRDefault="00B5204A" w:rsidP="009B67B3">
      <w:pPr>
        <w:spacing w:line="480" w:lineRule="auto"/>
      </w:pPr>
      <w:proofErr w:type="spellStart"/>
      <w:r w:rsidRPr="006C4E6D">
        <w:t>SEINet</w:t>
      </w:r>
      <w:proofErr w:type="spellEnd"/>
      <w:r w:rsidRPr="006C4E6D">
        <w:t xml:space="preserve"> Portal Network. 2024. http/</w:t>
      </w:r>
      <w:proofErr w:type="gramStart"/>
      <w:r w:rsidRPr="006C4E6D">
        <w:t>/:swbiodiversity.org/</w:t>
      </w:r>
      <w:proofErr w:type="spellStart"/>
      <w:r w:rsidRPr="006C4E6D">
        <w:t>seinet</w:t>
      </w:r>
      <w:proofErr w:type="spellEnd"/>
      <w:r w:rsidRPr="006C4E6D">
        <w:t>/</w:t>
      </w:r>
      <w:proofErr w:type="spellStart"/>
      <w:r w:rsidRPr="006C4E6D">
        <w:t>index.php</w:t>
      </w:r>
      <w:proofErr w:type="spellEnd"/>
      <w:proofErr w:type="gramEnd"/>
      <w:r w:rsidRPr="006C4E6D">
        <w:t>. Accessed on August 22, 2024.</w:t>
      </w:r>
    </w:p>
    <w:p w14:paraId="77B59846" w14:textId="77777777" w:rsidR="000D4230" w:rsidRDefault="000D4230" w:rsidP="009B67B3">
      <w:pPr>
        <w:spacing w:line="480" w:lineRule="auto"/>
      </w:pPr>
    </w:p>
    <w:p w14:paraId="04661A73" w14:textId="4EF3E343" w:rsidR="009B67B3" w:rsidRPr="006C4E6D" w:rsidRDefault="00E90BB4" w:rsidP="009B67B3">
      <w:pPr>
        <w:spacing w:line="480" w:lineRule="auto"/>
      </w:pPr>
      <w:r w:rsidRPr="006C4E6D">
        <w:t>Stuewe &amp; Sons. 2024. </w:t>
      </w:r>
      <w:r w:rsidR="009B67B3" w:rsidRPr="006C4E6D">
        <w:t xml:space="preserve">Tangent, OR, USA. Accessed on August 22, 2024. </w:t>
      </w:r>
    </w:p>
    <w:p w14:paraId="16507DF4" w14:textId="6FB6E004" w:rsidR="009B67B3" w:rsidRDefault="009B67B3" w:rsidP="009B67B3">
      <w:pPr>
        <w:spacing w:line="480" w:lineRule="auto"/>
      </w:pPr>
      <w:r w:rsidRPr="006C4E6D">
        <w:t>PRISM Climate Group, Oregon State University, https://prism.oregonstate.edu, data created on Feb 4, 2022.</w:t>
      </w:r>
    </w:p>
    <w:p w14:paraId="6B859E79" w14:textId="77777777" w:rsidR="000D4230" w:rsidRPr="006C4E6D" w:rsidRDefault="000D4230" w:rsidP="009B67B3">
      <w:pPr>
        <w:spacing w:line="480" w:lineRule="auto"/>
      </w:pPr>
    </w:p>
    <w:p w14:paraId="1B92260B" w14:textId="77777777" w:rsidR="009B67B3" w:rsidRDefault="009B67B3" w:rsidP="009B67B3">
      <w:pPr>
        <w:spacing w:line="480" w:lineRule="auto"/>
      </w:pPr>
      <w:r w:rsidRPr="006C4E6D">
        <w:t xml:space="preserve">R Core Team (2023). </w:t>
      </w:r>
      <w:r w:rsidRPr="006C4E6D">
        <w:rPr>
          <w:i/>
          <w:iCs/>
        </w:rPr>
        <w:t>R: A Language and Environment for Statistical Computing</w:t>
      </w:r>
      <w:r w:rsidRPr="006C4E6D">
        <w:t xml:space="preserve">. R Foundation for Statistical Computing, Vienna, Austria. </w:t>
      </w:r>
      <w:hyperlink r:id="rId69" w:history="1">
        <w:r w:rsidRPr="006C4E6D">
          <w:rPr>
            <w:rStyle w:val="Hyperlink"/>
          </w:rPr>
          <w:t>https://www.R-project.org/</w:t>
        </w:r>
      </w:hyperlink>
      <w:r w:rsidRPr="006C4E6D">
        <w:t>. R version 4.3.1 (2023-06-16).</w:t>
      </w:r>
    </w:p>
    <w:p w14:paraId="5188490C" w14:textId="77777777" w:rsidR="000D4230" w:rsidRPr="006C4E6D" w:rsidRDefault="000D4230" w:rsidP="009B67B3">
      <w:pPr>
        <w:spacing w:line="480" w:lineRule="auto"/>
      </w:pPr>
    </w:p>
    <w:p w14:paraId="5F051432" w14:textId="77777777" w:rsidR="009B67B3" w:rsidRPr="006C4E6D" w:rsidRDefault="009B67B3" w:rsidP="009B67B3">
      <w:pPr>
        <w:spacing w:line="480" w:lineRule="auto"/>
      </w:pPr>
    </w:p>
    <w:p w14:paraId="3BB487F3" w14:textId="050A53CC" w:rsidR="009B67B3" w:rsidRDefault="009B67B3" w:rsidP="009B67B3">
      <w:pPr>
        <w:spacing w:line="480" w:lineRule="auto"/>
      </w:pPr>
      <w:r w:rsidRPr="006C4E6D">
        <w:t>Douglas Ba</w:t>
      </w:r>
      <w:r w:rsidR="00B5204A">
        <w:t>t</w:t>
      </w:r>
      <w:r w:rsidRPr="006C4E6D">
        <w:t xml:space="preserve">es, Martin </w:t>
      </w:r>
      <w:proofErr w:type="spellStart"/>
      <w:r w:rsidRPr="006C4E6D">
        <w:t>Maechler</w:t>
      </w:r>
      <w:proofErr w:type="spellEnd"/>
      <w:r w:rsidRPr="006C4E6D">
        <w:t>, Ben Bolker, Steve Walker (2015). Fitting Linear Mixed-Effects Models Using lme4. Journal of Statistical Software, 67(1), 1-48. doi:10.18637/</w:t>
      </w:r>
      <w:proofErr w:type="gramStart"/>
      <w:r w:rsidRPr="006C4E6D">
        <w:t>jss.v067.i</w:t>
      </w:r>
      <w:proofErr w:type="gramEnd"/>
      <w:r w:rsidRPr="006C4E6D">
        <w:t>01.</w:t>
      </w:r>
    </w:p>
    <w:p w14:paraId="7D69A96E" w14:textId="77777777" w:rsidR="000D4230" w:rsidRPr="006C4E6D" w:rsidRDefault="000D4230" w:rsidP="009B67B3">
      <w:pPr>
        <w:spacing w:line="480" w:lineRule="auto"/>
      </w:pPr>
    </w:p>
    <w:p w14:paraId="70633963" w14:textId="5BED58D0" w:rsidR="009B67B3" w:rsidRDefault="009B67B3" w:rsidP="009B67B3">
      <w:pPr>
        <w:spacing w:line="480" w:lineRule="auto"/>
      </w:pPr>
      <w:proofErr w:type="spellStart"/>
      <w:r w:rsidRPr="006C4E6D">
        <w:t>Bartoń</w:t>
      </w:r>
      <w:proofErr w:type="spellEnd"/>
      <w:r w:rsidRPr="006C4E6D">
        <w:t xml:space="preserve"> K (2023). </w:t>
      </w:r>
      <w:proofErr w:type="spellStart"/>
      <w:r w:rsidRPr="006C4E6D">
        <w:t>MuMIn</w:t>
      </w:r>
      <w:proofErr w:type="spellEnd"/>
      <w:r w:rsidRPr="006C4E6D">
        <w:t>: Multi-Model Inference. R package version 1.47.5, &lt;https://CRAN.R-project.org/package=MuMIn&gt;.</w:t>
      </w:r>
    </w:p>
    <w:p w14:paraId="44D3072B" w14:textId="77777777" w:rsidR="000D4230" w:rsidRPr="006C4E6D" w:rsidRDefault="000D4230" w:rsidP="009B67B3">
      <w:pPr>
        <w:spacing w:line="480" w:lineRule="auto"/>
      </w:pPr>
    </w:p>
    <w:p w14:paraId="0F9BEC27" w14:textId="6A52B8AD" w:rsidR="00BA7BB0" w:rsidRDefault="009B67B3" w:rsidP="009B67B3">
      <w:pPr>
        <w:spacing w:line="480" w:lineRule="auto"/>
      </w:pPr>
      <w:proofErr w:type="spellStart"/>
      <w:r w:rsidRPr="006C4E6D">
        <w:t>Ameztegui</w:t>
      </w:r>
      <w:proofErr w:type="spellEnd"/>
      <w:r w:rsidRPr="006C4E6D">
        <w:t>, A (2017) Plasticity: An R package to determine several plasticity indices. GitHub repository, </w:t>
      </w:r>
      <w:hyperlink r:id="rId70" w:history="1">
        <w:r w:rsidRPr="006C4E6D">
          <w:rPr>
            <w:rStyle w:val="Hyperlink"/>
          </w:rPr>
          <w:t>https://github.com/ameztegui/Plasticity</w:t>
        </w:r>
      </w:hyperlink>
    </w:p>
    <w:p w14:paraId="74F149F0" w14:textId="77777777" w:rsidR="000D4230" w:rsidRPr="006C4E6D" w:rsidRDefault="000D4230" w:rsidP="009B67B3">
      <w:pPr>
        <w:spacing w:line="480" w:lineRule="auto"/>
      </w:pPr>
    </w:p>
    <w:p w14:paraId="30B09A98" w14:textId="18471C94" w:rsidR="006C4E6D" w:rsidRDefault="00BA7BB0" w:rsidP="006C4E6D">
      <w:pPr>
        <w:spacing w:line="480" w:lineRule="auto"/>
      </w:pPr>
      <w:r w:rsidRPr="006C4E6D">
        <w:t xml:space="preserve">Mollie E. Brooks, Kasper Kristensen, Koen J. van Benthem, Arni Magnusson, Casper W. Berg, Anders Nielsen, Hans J. Skaug, Martin </w:t>
      </w:r>
      <w:proofErr w:type="spellStart"/>
      <w:r w:rsidRPr="006C4E6D">
        <w:t>Maechler</w:t>
      </w:r>
      <w:proofErr w:type="spellEnd"/>
      <w:r w:rsidRPr="006C4E6D">
        <w:t xml:space="preserve"> and Benjamin M. Bolker (2017). </w:t>
      </w:r>
      <w:proofErr w:type="spellStart"/>
      <w:r w:rsidRPr="006C4E6D">
        <w:t>glmmTMB</w:t>
      </w:r>
      <w:proofErr w:type="spellEnd"/>
      <w:r w:rsidRPr="006C4E6D">
        <w:t xml:space="preserve"> Balances Speed and Flexibility Among Packages for Zero-inflated Generalized Linear Mixed Modeling. The R </w:t>
      </w:r>
      <w:r w:rsidR="00B5204A">
        <w:t>J</w:t>
      </w:r>
      <w:r w:rsidRPr="006C4E6D">
        <w:t xml:space="preserve">ournal, 9(2), 378-400. </w:t>
      </w:r>
      <w:proofErr w:type="spellStart"/>
      <w:r w:rsidRPr="006C4E6D">
        <w:t>doi</w:t>
      </w:r>
      <w:proofErr w:type="spellEnd"/>
      <w:r w:rsidRPr="006C4E6D">
        <w:t>: 10.32614/RJ-2017-066.</w:t>
      </w:r>
    </w:p>
    <w:p w14:paraId="5133D5AA" w14:textId="77777777" w:rsidR="000D4230" w:rsidRPr="006C4E6D" w:rsidRDefault="000D4230" w:rsidP="006C4E6D">
      <w:pPr>
        <w:spacing w:line="480" w:lineRule="auto"/>
      </w:pPr>
    </w:p>
    <w:p w14:paraId="3B7DB7D6" w14:textId="4F4BF987" w:rsidR="009A7460" w:rsidRPr="006C4E6D" w:rsidRDefault="006C4E6D" w:rsidP="006C4E6D">
      <w:pPr>
        <w:spacing w:line="480" w:lineRule="auto"/>
      </w:pPr>
      <w:r w:rsidRPr="006C4E6D">
        <w:t>Lenth R (2024). _</w:t>
      </w:r>
      <w:proofErr w:type="spellStart"/>
      <w:r w:rsidRPr="006C4E6D">
        <w:t>emmeans</w:t>
      </w:r>
      <w:proofErr w:type="spellEnd"/>
      <w:r w:rsidRPr="006C4E6D">
        <w:t>: Estimated Marginal Means, aka Least-Squares Means_. R package version 1.10.5, &lt;https://CRAN.R-project.org/package=emmeans&gt;.</w:t>
      </w:r>
    </w:p>
    <w:sectPr w:rsidR="009A7460" w:rsidRPr="006C4E6D" w:rsidSect="002F55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itchell, Rachel M - (rachelmm)" w:date="2024-11-22T15:49:00Z" w:initials="RMM">
    <w:p w14:paraId="126CAFE9" w14:textId="77777777" w:rsidR="00AC5122" w:rsidRDefault="00AC5122" w:rsidP="00AC5122">
      <w:r>
        <w:rPr>
          <w:rStyle w:val="CommentReference"/>
        </w:rPr>
        <w:annotationRef/>
      </w:r>
      <w:r>
        <w:rPr>
          <w:rFonts w:asciiTheme="majorHAnsi" w:eastAsiaTheme="majorEastAsia" w:hAnsiTheme="majorHAnsi" w:cstheme="majorBidi"/>
          <w:sz w:val="20"/>
          <w:szCs w:val="20"/>
        </w:rPr>
        <w:t>Did you count the number of germinates on those days?  Make sure you add what you actually measured.</w:t>
      </w:r>
    </w:p>
  </w:comment>
  <w:comment w:id="1" w:author="Wallace, Madeleine - (maddiewallace)" w:date="2025-02-09T08:46:00Z" w:initials="MW">
    <w:p w14:paraId="5E626890" w14:textId="77777777" w:rsidR="00AA36C8" w:rsidRDefault="00BC58AA" w:rsidP="00AA36C8">
      <w:r>
        <w:rPr>
          <w:rStyle w:val="CommentReference"/>
        </w:rPr>
        <w:annotationRef/>
      </w:r>
      <w:r w:rsidR="00AA36C8">
        <w:rPr>
          <w:rFonts w:asciiTheme="majorHAnsi" w:eastAsiaTheme="majorEastAsia" w:hAnsiTheme="majorHAnsi" w:cstheme="majorBidi"/>
          <w:sz w:val="20"/>
          <w:szCs w:val="20"/>
        </w:rPr>
        <w:t>I keep these throughout the results because it’s easier for my brain to keep track of things this way, but I’m not sure if I should keep them in for the final manuscript— reader could figure it out from the sentence and it might be redundant info, or it might be helpful, I’m not too sure</w:t>
      </w:r>
    </w:p>
  </w:comment>
  <w:comment w:id="2" w:author="Wallace, Madeleine - (maddiewallace)" w:date="2025-02-09T10:52:00Z" w:initials="MW">
    <w:p w14:paraId="0446C758" w14:textId="77777777" w:rsidR="00782407" w:rsidRDefault="00782407" w:rsidP="00782407">
      <w:r>
        <w:rPr>
          <w:rStyle w:val="CommentReference"/>
        </w:rPr>
        <w:annotationRef/>
      </w:r>
      <w:r>
        <w:rPr>
          <w:rFonts w:asciiTheme="majorHAnsi" w:eastAsiaTheme="majorEastAsia" w:hAnsiTheme="majorHAnsi" w:cstheme="majorBidi"/>
          <w:color w:val="000000"/>
          <w:sz w:val="20"/>
          <w:szCs w:val="20"/>
        </w:rPr>
        <w:t>Maybe add in P values from emmeans ~ ot?</w:t>
      </w:r>
    </w:p>
  </w:comment>
  <w:comment w:id="3" w:author="Wallace, Madeleine - (maddiewallace)" w:date="2025-02-09T11:07:00Z" w:initials="MW">
    <w:p w14:paraId="2C68E12D" w14:textId="77777777" w:rsidR="007E40BC" w:rsidRDefault="00C9047F" w:rsidP="007E40BC">
      <w:r>
        <w:rPr>
          <w:rStyle w:val="CommentReference"/>
        </w:rPr>
        <w:annotationRef/>
      </w:r>
      <w:r w:rsidR="007E40BC">
        <w:rPr>
          <w:rFonts w:asciiTheme="majorHAnsi" w:eastAsiaTheme="majorEastAsia" w:hAnsiTheme="majorHAnsi" w:cstheme="majorBidi"/>
          <w:sz w:val="20"/>
          <w:szCs w:val="20"/>
        </w:rPr>
        <w:t>Check with Rachel to see if there’s anything I need to add to this results section r/e ZIF model?</w:t>
      </w:r>
    </w:p>
  </w:comment>
  <w:comment w:id="4" w:author="Wallace, Madeleine - (maddiewallace)" w:date="2025-02-10T15:22:00Z" w:initials="MW">
    <w:p w14:paraId="7D962603" w14:textId="77777777" w:rsidR="00C44730" w:rsidRDefault="00C44730" w:rsidP="00C44730">
      <w:r>
        <w:rPr>
          <w:rStyle w:val="CommentReference"/>
        </w:rPr>
        <w:annotationRef/>
      </w:r>
      <w:r>
        <w:rPr>
          <w:rFonts w:asciiTheme="majorHAnsi" w:eastAsiaTheme="majorEastAsia" w:hAnsiTheme="majorHAnsi" w:cstheme="majorBidi"/>
          <w:color w:val="000000"/>
          <w:sz w:val="20"/>
          <w:szCs w:val="20"/>
        </w:rPr>
        <w:t>Not sure which statistical numbers I should include for this paragraph, if any? Maybe β=slope +/- SE?</w:t>
      </w:r>
    </w:p>
  </w:comment>
  <w:comment w:id="6" w:author="Wallace, Madeleine - (maddiewallace)" w:date="2025-04-09T16:50:00Z" w:initials="MW">
    <w:p w14:paraId="2D270AB9" w14:textId="77777777" w:rsidR="009F23D5" w:rsidRDefault="001A144E" w:rsidP="009F23D5">
      <w:r>
        <w:rPr>
          <w:rStyle w:val="CommentReference"/>
        </w:rPr>
        <w:annotationRef/>
      </w:r>
      <w:r w:rsidR="009F23D5">
        <w:rPr>
          <w:rFonts w:asciiTheme="majorHAnsi" w:eastAsiaTheme="majorEastAsia" w:hAnsiTheme="majorHAnsi" w:cstheme="majorBidi"/>
          <w:sz w:val="20"/>
          <w:szCs w:val="20"/>
        </w:rPr>
        <w:t>This section and the next one are Not That Great! And painful!</w:t>
      </w:r>
    </w:p>
  </w:comment>
  <w:comment w:id="7" w:author="Wallace, Madeleine - (maddiewallace)" w:date="2025-04-09T17:20:00Z" w:initials="MW">
    <w:p w14:paraId="23FB0C56" w14:textId="77777777" w:rsidR="003934AB" w:rsidRDefault="003934AB" w:rsidP="003934AB">
      <w:r>
        <w:rPr>
          <w:rStyle w:val="CommentReference"/>
        </w:rPr>
        <w:annotationRef/>
      </w:r>
      <w:r>
        <w:rPr>
          <w:rFonts w:asciiTheme="majorHAnsi" w:eastAsiaTheme="majorEastAsia" w:hAnsiTheme="majorHAnsi" w:cstheme="majorBidi"/>
          <w:sz w:val="20"/>
          <w:szCs w:val="20"/>
        </w:rPr>
        <w:t>Struggling to connect Zoe’s work to mine here and perhaps struggling with this whol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6CAFE9" w15:done="1"/>
  <w15:commentEx w15:paraId="5E626890" w15:done="0"/>
  <w15:commentEx w15:paraId="0446C758" w15:done="0"/>
  <w15:commentEx w15:paraId="2C68E12D" w15:done="0"/>
  <w15:commentEx w15:paraId="7D962603" w15:done="0"/>
  <w15:commentEx w15:paraId="2D270AB9" w15:done="0"/>
  <w15:commentEx w15:paraId="23FB0C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A7EDB7" w16cex:dateUtc="2024-11-22T22:49:00Z"/>
  <w16cex:commentExtensible w16cex:durableId="6816476A" w16cex:dateUtc="2025-02-09T15:46:00Z"/>
  <w16cex:commentExtensible w16cex:durableId="7AB170C4" w16cex:dateUtc="2025-02-09T17:52:00Z"/>
  <w16cex:commentExtensible w16cex:durableId="2D3CE792" w16cex:dateUtc="2025-02-09T18:07:00Z"/>
  <w16cex:commentExtensible w16cex:durableId="677AE649" w16cex:dateUtc="2025-02-10T22:22:00Z"/>
  <w16cex:commentExtensible w16cex:durableId="4AD62239" w16cex:dateUtc="2025-04-09T23:50:00Z"/>
  <w16cex:commentExtensible w16cex:durableId="6E6708CA" w16cex:dateUtc="2025-04-10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6CAFE9" w16cid:durableId="35A7EDB7"/>
  <w16cid:commentId w16cid:paraId="5E626890" w16cid:durableId="6816476A"/>
  <w16cid:commentId w16cid:paraId="0446C758" w16cid:durableId="7AB170C4"/>
  <w16cid:commentId w16cid:paraId="2C68E12D" w16cid:durableId="2D3CE792"/>
  <w16cid:commentId w16cid:paraId="7D962603" w16cid:durableId="677AE649"/>
  <w16cid:commentId w16cid:paraId="2D270AB9" w16cid:durableId="4AD62239"/>
  <w16cid:commentId w16cid:paraId="23FB0C56" w16cid:durableId="6E6708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097CD9" w14:textId="77777777" w:rsidR="000B3A7D" w:rsidRDefault="000B3A7D" w:rsidP="00B85D86">
      <w:r>
        <w:separator/>
      </w:r>
    </w:p>
  </w:endnote>
  <w:endnote w:type="continuationSeparator" w:id="0">
    <w:p w14:paraId="6B123D85" w14:textId="77777777" w:rsidR="000B3A7D" w:rsidRDefault="000B3A7D"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0472802"/>
      <w:docPartObj>
        <w:docPartGallery w:val="Page Numbers (Bottom of Page)"/>
        <w:docPartUnique/>
      </w:docPartObj>
    </w:sdtPr>
    <w:sdtEndPr>
      <w:rPr>
        <w:rStyle w:val="PageNumber"/>
      </w:rPr>
    </w:sdtEnd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2106876471"/>
      <w:docPartObj>
        <w:docPartGallery w:val="Page Numbers (Bottom of Page)"/>
        <w:docPartUnique/>
      </w:docPartObj>
    </w:sdtPr>
    <w:sdtEndPr>
      <w:rPr>
        <w:rStyle w:val="PageNumber"/>
      </w:rPr>
    </w:sdtEndPr>
    <w:sdtContent>
      <w:p w14:paraId="6D3A19E6" w14:textId="12380F28" w:rsidR="00B85D86" w:rsidRPr="000124FA" w:rsidRDefault="00B85D86" w:rsidP="00724E50">
        <w:pPr>
          <w:pStyle w:val="Footer"/>
          <w:framePr w:wrap="none" w:vAnchor="text" w:hAnchor="margin" w:xAlign="right" w:y="1"/>
          <w:rPr>
            <w:rStyle w:val="PageNumber"/>
            <w:rFonts w:ascii="Times New Roman" w:hAnsi="Times New Roman" w:cs="Times New Roman"/>
          </w:rPr>
        </w:pPr>
        <w:r w:rsidRPr="000124FA">
          <w:rPr>
            <w:rStyle w:val="PageNumber"/>
            <w:rFonts w:ascii="Times New Roman" w:hAnsi="Times New Roman" w:cs="Times New Roman"/>
          </w:rPr>
          <w:fldChar w:fldCharType="begin"/>
        </w:r>
        <w:r w:rsidRPr="000124FA">
          <w:rPr>
            <w:rStyle w:val="PageNumber"/>
            <w:rFonts w:ascii="Times New Roman" w:hAnsi="Times New Roman" w:cs="Times New Roman"/>
          </w:rPr>
          <w:instrText xml:space="preserve"> PAGE </w:instrText>
        </w:r>
        <w:r w:rsidRPr="000124FA">
          <w:rPr>
            <w:rStyle w:val="PageNumber"/>
            <w:rFonts w:ascii="Times New Roman" w:hAnsi="Times New Roman" w:cs="Times New Roman"/>
          </w:rPr>
          <w:fldChar w:fldCharType="separate"/>
        </w:r>
        <w:r w:rsidRPr="000124FA">
          <w:rPr>
            <w:rStyle w:val="PageNumber"/>
            <w:rFonts w:ascii="Times New Roman" w:hAnsi="Times New Roman" w:cs="Times New Roman"/>
            <w:noProof/>
          </w:rPr>
          <w:t>1</w:t>
        </w:r>
        <w:r w:rsidRPr="000124FA">
          <w:rPr>
            <w:rStyle w:val="PageNumber"/>
            <w:rFonts w:ascii="Times New Roman" w:hAnsi="Times New Roman" w:cs="Times New Roman"/>
          </w:rPr>
          <w:fldChar w:fldCharType="end"/>
        </w:r>
      </w:p>
    </w:sdtContent>
  </w:sdt>
  <w:p w14:paraId="013BC67B" w14:textId="3FDFA727" w:rsidR="00B85D86" w:rsidRPr="000124FA" w:rsidRDefault="00B85D86" w:rsidP="00B85D86">
    <w:pPr>
      <w:pStyle w:val="Footer"/>
      <w:ind w:right="360"/>
      <w:rPr>
        <w:rFonts w:ascii="Times New Roman" w:hAnsi="Times New Roman" w:cs="Times New Roman"/>
      </w:rPr>
    </w:pPr>
    <w:r w:rsidRPr="000124FA">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877CA7" w14:textId="77777777" w:rsidR="000B3A7D" w:rsidRDefault="000B3A7D" w:rsidP="00B85D86">
      <w:r>
        <w:separator/>
      </w:r>
    </w:p>
  </w:footnote>
  <w:footnote w:type="continuationSeparator" w:id="0">
    <w:p w14:paraId="46C0BE5A" w14:textId="77777777" w:rsidR="000B3A7D" w:rsidRDefault="000B3A7D"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9"/>
  </w:num>
  <w:num w:numId="2" w16cid:durableId="162672225">
    <w:abstractNumId w:val="5"/>
  </w:num>
  <w:num w:numId="3" w16cid:durableId="1452551136">
    <w:abstractNumId w:val="3"/>
  </w:num>
  <w:num w:numId="4" w16cid:durableId="1172842247">
    <w:abstractNumId w:val="6"/>
  </w:num>
  <w:num w:numId="5" w16cid:durableId="1524630855">
    <w:abstractNumId w:val="0"/>
  </w:num>
  <w:num w:numId="6" w16cid:durableId="1461071832">
    <w:abstractNumId w:val="1"/>
  </w:num>
  <w:num w:numId="7" w16cid:durableId="884874397">
    <w:abstractNumId w:val="2"/>
  </w:num>
  <w:num w:numId="8" w16cid:durableId="404304188">
    <w:abstractNumId w:val="4"/>
  </w:num>
  <w:num w:numId="9" w16cid:durableId="837621677">
    <w:abstractNumId w:val="7"/>
  </w:num>
  <w:num w:numId="10" w16cid:durableId="207777596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tchell, Rachel M - (rachelmm)">
    <w15:presenceInfo w15:providerId="AD" w15:userId="S::rachelmm@arizona.edu::02b796e5-71f1-46c7-ab88-307aac576173"/>
  </w15:person>
  <w15:person w15:author="Wallace, Madeleine - (maddiewallace)">
    <w15:presenceInfo w15:providerId="AD" w15:userId="S::maddiewallace@arizona.edu::b5292899-9658-457b-aace-1c5192f6b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EDE"/>
    <w:rsid w:val="00001F8D"/>
    <w:rsid w:val="000021EB"/>
    <w:rsid w:val="00003B44"/>
    <w:rsid w:val="000041FB"/>
    <w:rsid w:val="00007880"/>
    <w:rsid w:val="00010DD1"/>
    <w:rsid w:val="000117F0"/>
    <w:rsid w:val="000124FA"/>
    <w:rsid w:val="000126F1"/>
    <w:rsid w:val="0001291A"/>
    <w:rsid w:val="00013ECE"/>
    <w:rsid w:val="00014753"/>
    <w:rsid w:val="000157B3"/>
    <w:rsid w:val="00015D0F"/>
    <w:rsid w:val="000160FB"/>
    <w:rsid w:val="0001634D"/>
    <w:rsid w:val="00016733"/>
    <w:rsid w:val="00017DE2"/>
    <w:rsid w:val="000208BE"/>
    <w:rsid w:val="000210DF"/>
    <w:rsid w:val="00021DF2"/>
    <w:rsid w:val="00022AF2"/>
    <w:rsid w:val="00023D9B"/>
    <w:rsid w:val="000243A4"/>
    <w:rsid w:val="00025AF3"/>
    <w:rsid w:val="000260B8"/>
    <w:rsid w:val="000267E5"/>
    <w:rsid w:val="00026FC0"/>
    <w:rsid w:val="00027F7D"/>
    <w:rsid w:val="00030992"/>
    <w:rsid w:val="00031753"/>
    <w:rsid w:val="00032007"/>
    <w:rsid w:val="00032015"/>
    <w:rsid w:val="000321F8"/>
    <w:rsid w:val="00032734"/>
    <w:rsid w:val="00032FE6"/>
    <w:rsid w:val="00034C48"/>
    <w:rsid w:val="00035073"/>
    <w:rsid w:val="000356D6"/>
    <w:rsid w:val="0003576B"/>
    <w:rsid w:val="0003593C"/>
    <w:rsid w:val="000368F0"/>
    <w:rsid w:val="000377DB"/>
    <w:rsid w:val="00040B49"/>
    <w:rsid w:val="000412DA"/>
    <w:rsid w:val="0004159E"/>
    <w:rsid w:val="00041A0C"/>
    <w:rsid w:val="00041D6D"/>
    <w:rsid w:val="000442E7"/>
    <w:rsid w:val="00044317"/>
    <w:rsid w:val="000450C9"/>
    <w:rsid w:val="0004519F"/>
    <w:rsid w:val="00046A51"/>
    <w:rsid w:val="00050610"/>
    <w:rsid w:val="000506C9"/>
    <w:rsid w:val="00051E39"/>
    <w:rsid w:val="00057BC5"/>
    <w:rsid w:val="000601C3"/>
    <w:rsid w:val="0006069F"/>
    <w:rsid w:val="00060CA0"/>
    <w:rsid w:val="00061254"/>
    <w:rsid w:val="0006134D"/>
    <w:rsid w:val="00061C33"/>
    <w:rsid w:val="00062B47"/>
    <w:rsid w:val="00062F8E"/>
    <w:rsid w:val="00063050"/>
    <w:rsid w:val="00063EE6"/>
    <w:rsid w:val="00064622"/>
    <w:rsid w:val="00064AF7"/>
    <w:rsid w:val="0006592A"/>
    <w:rsid w:val="00065E25"/>
    <w:rsid w:val="00065F9D"/>
    <w:rsid w:val="0006607C"/>
    <w:rsid w:val="00066429"/>
    <w:rsid w:val="000666D0"/>
    <w:rsid w:val="00066D44"/>
    <w:rsid w:val="000679C9"/>
    <w:rsid w:val="000729E3"/>
    <w:rsid w:val="000751BB"/>
    <w:rsid w:val="00075B2D"/>
    <w:rsid w:val="00077CDD"/>
    <w:rsid w:val="0008184C"/>
    <w:rsid w:val="00082037"/>
    <w:rsid w:val="000829EA"/>
    <w:rsid w:val="00082ED5"/>
    <w:rsid w:val="0008375D"/>
    <w:rsid w:val="000839C3"/>
    <w:rsid w:val="00083B97"/>
    <w:rsid w:val="00084212"/>
    <w:rsid w:val="00086138"/>
    <w:rsid w:val="000869EC"/>
    <w:rsid w:val="0009148B"/>
    <w:rsid w:val="00092C95"/>
    <w:rsid w:val="0009442F"/>
    <w:rsid w:val="000944DF"/>
    <w:rsid w:val="00094607"/>
    <w:rsid w:val="00094C1B"/>
    <w:rsid w:val="00095124"/>
    <w:rsid w:val="000951D4"/>
    <w:rsid w:val="00095D03"/>
    <w:rsid w:val="00095E4E"/>
    <w:rsid w:val="000969F0"/>
    <w:rsid w:val="00096C90"/>
    <w:rsid w:val="00096E53"/>
    <w:rsid w:val="000A1254"/>
    <w:rsid w:val="000A323D"/>
    <w:rsid w:val="000A38FB"/>
    <w:rsid w:val="000A4152"/>
    <w:rsid w:val="000A6286"/>
    <w:rsid w:val="000A6869"/>
    <w:rsid w:val="000A7FD0"/>
    <w:rsid w:val="000B0A42"/>
    <w:rsid w:val="000B1F03"/>
    <w:rsid w:val="000B2BEF"/>
    <w:rsid w:val="000B30CB"/>
    <w:rsid w:val="000B3A7D"/>
    <w:rsid w:val="000B4980"/>
    <w:rsid w:val="000B500C"/>
    <w:rsid w:val="000B5F62"/>
    <w:rsid w:val="000B6151"/>
    <w:rsid w:val="000B61EE"/>
    <w:rsid w:val="000B7369"/>
    <w:rsid w:val="000B767F"/>
    <w:rsid w:val="000B789C"/>
    <w:rsid w:val="000C014F"/>
    <w:rsid w:val="000C102A"/>
    <w:rsid w:val="000C42E3"/>
    <w:rsid w:val="000C5373"/>
    <w:rsid w:val="000C553D"/>
    <w:rsid w:val="000C564E"/>
    <w:rsid w:val="000C5971"/>
    <w:rsid w:val="000D00F6"/>
    <w:rsid w:val="000D0703"/>
    <w:rsid w:val="000D07EC"/>
    <w:rsid w:val="000D0E8D"/>
    <w:rsid w:val="000D22A3"/>
    <w:rsid w:val="000D2918"/>
    <w:rsid w:val="000D3989"/>
    <w:rsid w:val="000D4230"/>
    <w:rsid w:val="000D4DD5"/>
    <w:rsid w:val="000D67E3"/>
    <w:rsid w:val="000D697B"/>
    <w:rsid w:val="000D6A82"/>
    <w:rsid w:val="000D6AD9"/>
    <w:rsid w:val="000E00CA"/>
    <w:rsid w:val="000E1FBC"/>
    <w:rsid w:val="000E28A1"/>
    <w:rsid w:val="000E3B02"/>
    <w:rsid w:val="000E4124"/>
    <w:rsid w:val="000E4199"/>
    <w:rsid w:val="000F095D"/>
    <w:rsid w:val="000F1834"/>
    <w:rsid w:val="000F1E65"/>
    <w:rsid w:val="000F1EDA"/>
    <w:rsid w:val="000F20B6"/>
    <w:rsid w:val="000F2277"/>
    <w:rsid w:val="000F25F5"/>
    <w:rsid w:val="000F27AE"/>
    <w:rsid w:val="000F6F41"/>
    <w:rsid w:val="000F7449"/>
    <w:rsid w:val="000F7E8C"/>
    <w:rsid w:val="0010050F"/>
    <w:rsid w:val="001007FD"/>
    <w:rsid w:val="00102482"/>
    <w:rsid w:val="00102A2C"/>
    <w:rsid w:val="001036AE"/>
    <w:rsid w:val="00104BEA"/>
    <w:rsid w:val="00105A35"/>
    <w:rsid w:val="00106866"/>
    <w:rsid w:val="0010688E"/>
    <w:rsid w:val="001106B9"/>
    <w:rsid w:val="00111DFB"/>
    <w:rsid w:val="001132E9"/>
    <w:rsid w:val="001139A4"/>
    <w:rsid w:val="00113CDC"/>
    <w:rsid w:val="00115181"/>
    <w:rsid w:val="00116BE8"/>
    <w:rsid w:val="00117951"/>
    <w:rsid w:val="0012006D"/>
    <w:rsid w:val="00120077"/>
    <w:rsid w:val="00121766"/>
    <w:rsid w:val="001217EE"/>
    <w:rsid w:val="00122405"/>
    <w:rsid w:val="00123231"/>
    <w:rsid w:val="00125525"/>
    <w:rsid w:val="00126703"/>
    <w:rsid w:val="0013050A"/>
    <w:rsid w:val="00131C74"/>
    <w:rsid w:val="00133B30"/>
    <w:rsid w:val="00133B3A"/>
    <w:rsid w:val="00136285"/>
    <w:rsid w:val="00137196"/>
    <w:rsid w:val="001374FD"/>
    <w:rsid w:val="00137898"/>
    <w:rsid w:val="00140DC5"/>
    <w:rsid w:val="001410E8"/>
    <w:rsid w:val="0014695B"/>
    <w:rsid w:val="00146DEC"/>
    <w:rsid w:val="00147266"/>
    <w:rsid w:val="00152618"/>
    <w:rsid w:val="00153B5B"/>
    <w:rsid w:val="001540BF"/>
    <w:rsid w:val="00154346"/>
    <w:rsid w:val="00155413"/>
    <w:rsid w:val="00155884"/>
    <w:rsid w:val="00155AE8"/>
    <w:rsid w:val="00155E8A"/>
    <w:rsid w:val="00157864"/>
    <w:rsid w:val="00160776"/>
    <w:rsid w:val="00160AA8"/>
    <w:rsid w:val="00160CF3"/>
    <w:rsid w:val="00161385"/>
    <w:rsid w:val="00161B6C"/>
    <w:rsid w:val="00161F8D"/>
    <w:rsid w:val="0016324E"/>
    <w:rsid w:val="0016457B"/>
    <w:rsid w:val="00164C6A"/>
    <w:rsid w:val="00165351"/>
    <w:rsid w:val="00165914"/>
    <w:rsid w:val="00166570"/>
    <w:rsid w:val="001667DB"/>
    <w:rsid w:val="00166B51"/>
    <w:rsid w:val="0017048C"/>
    <w:rsid w:val="001712F2"/>
    <w:rsid w:val="001718BE"/>
    <w:rsid w:val="001729E9"/>
    <w:rsid w:val="00175349"/>
    <w:rsid w:val="00175B54"/>
    <w:rsid w:val="001772EB"/>
    <w:rsid w:val="001807F1"/>
    <w:rsid w:val="00181ABB"/>
    <w:rsid w:val="00183A7A"/>
    <w:rsid w:val="0018401F"/>
    <w:rsid w:val="001841B4"/>
    <w:rsid w:val="00185114"/>
    <w:rsid w:val="0018525D"/>
    <w:rsid w:val="00185DF3"/>
    <w:rsid w:val="0018605A"/>
    <w:rsid w:val="00186625"/>
    <w:rsid w:val="0018721A"/>
    <w:rsid w:val="001876B3"/>
    <w:rsid w:val="00190420"/>
    <w:rsid w:val="001908A0"/>
    <w:rsid w:val="00191F21"/>
    <w:rsid w:val="00192259"/>
    <w:rsid w:val="001923EB"/>
    <w:rsid w:val="00193214"/>
    <w:rsid w:val="00193C13"/>
    <w:rsid w:val="001952AB"/>
    <w:rsid w:val="00196B14"/>
    <w:rsid w:val="001A069F"/>
    <w:rsid w:val="001A0BFB"/>
    <w:rsid w:val="001A0D24"/>
    <w:rsid w:val="001A144E"/>
    <w:rsid w:val="001A17B5"/>
    <w:rsid w:val="001A363D"/>
    <w:rsid w:val="001A37FC"/>
    <w:rsid w:val="001A48E7"/>
    <w:rsid w:val="001A5099"/>
    <w:rsid w:val="001A53DB"/>
    <w:rsid w:val="001A54A1"/>
    <w:rsid w:val="001A569A"/>
    <w:rsid w:val="001A7B20"/>
    <w:rsid w:val="001A7C21"/>
    <w:rsid w:val="001A7DF1"/>
    <w:rsid w:val="001B09B1"/>
    <w:rsid w:val="001B107C"/>
    <w:rsid w:val="001B15AC"/>
    <w:rsid w:val="001B28E0"/>
    <w:rsid w:val="001B3ADE"/>
    <w:rsid w:val="001B3AE8"/>
    <w:rsid w:val="001B4563"/>
    <w:rsid w:val="001B55CA"/>
    <w:rsid w:val="001B64F1"/>
    <w:rsid w:val="001B664B"/>
    <w:rsid w:val="001C12B2"/>
    <w:rsid w:val="001C147B"/>
    <w:rsid w:val="001C17BA"/>
    <w:rsid w:val="001C5302"/>
    <w:rsid w:val="001C6B96"/>
    <w:rsid w:val="001D091C"/>
    <w:rsid w:val="001D0D62"/>
    <w:rsid w:val="001D0DEF"/>
    <w:rsid w:val="001D205D"/>
    <w:rsid w:val="001D3949"/>
    <w:rsid w:val="001D396F"/>
    <w:rsid w:val="001D4F5B"/>
    <w:rsid w:val="001D5462"/>
    <w:rsid w:val="001D6015"/>
    <w:rsid w:val="001D72E7"/>
    <w:rsid w:val="001E04FC"/>
    <w:rsid w:val="001E07D8"/>
    <w:rsid w:val="001E1EF7"/>
    <w:rsid w:val="001E2A64"/>
    <w:rsid w:val="001E2B82"/>
    <w:rsid w:val="001E35D6"/>
    <w:rsid w:val="001E4220"/>
    <w:rsid w:val="001E4514"/>
    <w:rsid w:val="001E5104"/>
    <w:rsid w:val="001E5A3D"/>
    <w:rsid w:val="001E5E54"/>
    <w:rsid w:val="001E7D75"/>
    <w:rsid w:val="001F0170"/>
    <w:rsid w:val="001F06C9"/>
    <w:rsid w:val="001F3336"/>
    <w:rsid w:val="001F343C"/>
    <w:rsid w:val="001F34EC"/>
    <w:rsid w:val="001F3F96"/>
    <w:rsid w:val="001F48BE"/>
    <w:rsid w:val="001F562E"/>
    <w:rsid w:val="001F5CC0"/>
    <w:rsid w:val="001F64C1"/>
    <w:rsid w:val="001F6501"/>
    <w:rsid w:val="001F6AD9"/>
    <w:rsid w:val="001F6C29"/>
    <w:rsid w:val="001F7031"/>
    <w:rsid w:val="001F7A03"/>
    <w:rsid w:val="00200680"/>
    <w:rsid w:val="00200AA9"/>
    <w:rsid w:val="0020139B"/>
    <w:rsid w:val="00201E94"/>
    <w:rsid w:val="0020219A"/>
    <w:rsid w:val="0020238B"/>
    <w:rsid w:val="002032FA"/>
    <w:rsid w:val="00203449"/>
    <w:rsid w:val="002044DF"/>
    <w:rsid w:val="002051BF"/>
    <w:rsid w:val="0020529E"/>
    <w:rsid w:val="002059D9"/>
    <w:rsid w:val="00206BAB"/>
    <w:rsid w:val="0020723D"/>
    <w:rsid w:val="00207507"/>
    <w:rsid w:val="00207E17"/>
    <w:rsid w:val="002103D3"/>
    <w:rsid w:val="00210EF1"/>
    <w:rsid w:val="0021120E"/>
    <w:rsid w:val="00212221"/>
    <w:rsid w:val="002135E4"/>
    <w:rsid w:val="002136EA"/>
    <w:rsid w:val="00213EEE"/>
    <w:rsid w:val="00214635"/>
    <w:rsid w:val="0021466F"/>
    <w:rsid w:val="00214A26"/>
    <w:rsid w:val="002168D3"/>
    <w:rsid w:val="00221406"/>
    <w:rsid w:val="00221413"/>
    <w:rsid w:val="00221696"/>
    <w:rsid w:val="00222872"/>
    <w:rsid w:val="0022311B"/>
    <w:rsid w:val="00224026"/>
    <w:rsid w:val="00225AFC"/>
    <w:rsid w:val="00226146"/>
    <w:rsid w:val="002300C8"/>
    <w:rsid w:val="00230240"/>
    <w:rsid w:val="0023148C"/>
    <w:rsid w:val="002322E6"/>
    <w:rsid w:val="00232BC9"/>
    <w:rsid w:val="00232C9F"/>
    <w:rsid w:val="00232CCF"/>
    <w:rsid w:val="00232CE3"/>
    <w:rsid w:val="0023322B"/>
    <w:rsid w:val="0023616C"/>
    <w:rsid w:val="002365F7"/>
    <w:rsid w:val="002369E3"/>
    <w:rsid w:val="00236B13"/>
    <w:rsid w:val="0023766D"/>
    <w:rsid w:val="00237893"/>
    <w:rsid w:val="00237CCD"/>
    <w:rsid w:val="0024052D"/>
    <w:rsid w:val="002413B7"/>
    <w:rsid w:val="002417B1"/>
    <w:rsid w:val="00241A9A"/>
    <w:rsid w:val="00242455"/>
    <w:rsid w:val="00242491"/>
    <w:rsid w:val="00242C95"/>
    <w:rsid w:val="00242FC8"/>
    <w:rsid w:val="002442EB"/>
    <w:rsid w:val="00244E3F"/>
    <w:rsid w:val="00245182"/>
    <w:rsid w:val="00245367"/>
    <w:rsid w:val="00245601"/>
    <w:rsid w:val="0025083F"/>
    <w:rsid w:val="00250AC0"/>
    <w:rsid w:val="00251B48"/>
    <w:rsid w:val="00252531"/>
    <w:rsid w:val="0025267C"/>
    <w:rsid w:val="00252AA5"/>
    <w:rsid w:val="00252B90"/>
    <w:rsid w:val="002533CA"/>
    <w:rsid w:val="002538B4"/>
    <w:rsid w:val="00254397"/>
    <w:rsid w:val="0025631E"/>
    <w:rsid w:val="002565FC"/>
    <w:rsid w:val="0025705C"/>
    <w:rsid w:val="002612BB"/>
    <w:rsid w:val="00262F22"/>
    <w:rsid w:val="002636E5"/>
    <w:rsid w:val="002636F8"/>
    <w:rsid w:val="002644D9"/>
    <w:rsid w:val="002646F4"/>
    <w:rsid w:val="00264A5C"/>
    <w:rsid w:val="00265D0E"/>
    <w:rsid w:val="002662A4"/>
    <w:rsid w:val="00266A3F"/>
    <w:rsid w:val="00270422"/>
    <w:rsid w:val="002717E1"/>
    <w:rsid w:val="00272144"/>
    <w:rsid w:val="002739CF"/>
    <w:rsid w:val="002740EF"/>
    <w:rsid w:val="00274683"/>
    <w:rsid w:val="00274FF3"/>
    <w:rsid w:val="002763A9"/>
    <w:rsid w:val="00276614"/>
    <w:rsid w:val="00276B89"/>
    <w:rsid w:val="00276DAB"/>
    <w:rsid w:val="00277358"/>
    <w:rsid w:val="0027752B"/>
    <w:rsid w:val="0028443E"/>
    <w:rsid w:val="00284935"/>
    <w:rsid w:val="00284AB3"/>
    <w:rsid w:val="002859B1"/>
    <w:rsid w:val="00285C71"/>
    <w:rsid w:val="002870F3"/>
    <w:rsid w:val="002877B2"/>
    <w:rsid w:val="0029010F"/>
    <w:rsid w:val="00290C62"/>
    <w:rsid w:val="0029144C"/>
    <w:rsid w:val="002929C3"/>
    <w:rsid w:val="00292CD9"/>
    <w:rsid w:val="00294835"/>
    <w:rsid w:val="00295704"/>
    <w:rsid w:val="002973AF"/>
    <w:rsid w:val="002A0F45"/>
    <w:rsid w:val="002A0F65"/>
    <w:rsid w:val="002A130C"/>
    <w:rsid w:val="002A137D"/>
    <w:rsid w:val="002A14AD"/>
    <w:rsid w:val="002A19A7"/>
    <w:rsid w:val="002A1A17"/>
    <w:rsid w:val="002A44F1"/>
    <w:rsid w:val="002A6B67"/>
    <w:rsid w:val="002A78C7"/>
    <w:rsid w:val="002A7BB3"/>
    <w:rsid w:val="002B131E"/>
    <w:rsid w:val="002B2262"/>
    <w:rsid w:val="002B2403"/>
    <w:rsid w:val="002B2AF4"/>
    <w:rsid w:val="002B2E87"/>
    <w:rsid w:val="002B33BD"/>
    <w:rsid w:val="002B3CA2"/>
    <w:rsid w:val="002B4C07"/>
    <w:rsid w:val="002B4D73"/>
    <w:rsid w:val="002B5642"/>
    <w:rsid w:val="002B5EFE"/>
    <w:rsid w:val="002B6A60"/>
    <w:rsid w:val="002C0D77"/>
    <w:rsid w:val="002C1F3B"/>
    <w:rsid w:val="002C3303"/>
    <w:rsid w:val="002C432C"/>
    <w:rsid w:val="002C6D06"/>
    <w:rsid w:val="002C70A5"/>
    <w:rsid w:val="002C72BA"/>
    <w:rsid w:val="002C78F3"/>
    <w:rsid w:val="002C7ED8"/>
    <w:rsid w:val="002D14DD"/>
    <w:rsid w:val="002D39D6"/>
    <w:rsid w:val="002D3AAD"/>
    <w:rsid w:val="002E1737"/>
    <w:rsid w:val="002E3105"/>
    <w:rsid w:val="002E3803"/>
    <w:rsid w:val="002E3E1C"/>
    <w:rsid w:val="002E406D"/>
    <w:rsid w:val="002E4F3C"/>
    <w:rsid w:val="002E68AE"/>
    <w:rsid w:val="002E7285"/>
    <w:rsid w:val="002E7CA8"/>
    <w:rsid w:val="002F0610"/>
    <w:rsid w:val="002F08F1"/>
    <w:rsid w:val="002F0BC3"/>
    <w:rsid w:val="002F1C3F"/>
    <w:rsid w:val="002F2343"/>
    <w:rsid w:val="002F24AD"/>
    <w:rsid w:val="002F28D9"/>
    <w:rsid w:val="002F2F0F"/>
    <w:rsid w:val="002F37FC"/>
    <w:rsid w:val="002F426D"/>
    <w:rsid w:val="002F450C"/>
    <w:rsid w:val="002F5518"/>
    <w:rsid w:val="002F56B0"/>
    <w:rsid w:val="0030238C"/>
    <w:rsid w:val="00302C9C"/>
    <w:rsid w:val="00303390"/>
    <w:rsid w:val="00303FBB"/>
    <w:rsid w:val="0030416F"/>
    <w:rsid w:val="00305DA5"/>
    <w:rsid w:val="00305F84"/>
    <w:rsid w:val="003072FC"/>
    <w:rsid w:val="00310051"/>
    <w:rsid w:val="00310E42"/>
    <w:rsid w:val="00310E45"/>
    <w:rsid w:val="00313107"/>
    <w:rsid w:val="00314C5D"/>
    <w:rsid w:val="003174D9"/>
    <w:rsid w:val="00320508"/>
    <w:rsid w:val="00320B19"/>
    <w:rsid w:val="003223A7"/>
    <w:rsid w:val="00324358"/>
    <w:rsid w:val="00324384"/>
    <w:rsid w:val="00324AA9"/>
    <w:rsid w:val="00325CE6"/>
    <w:rsid w:val="0032619B"/>
    <w:rsid w:val="00326C11"/>
    <w:rsid w:val="0032756D"/>
    <w:rsid w:val="003300CD"/>
    <w:rsid w:val="00330960"/>
    <w:rsid w:val="0033182A"/>
    <w:rsid w:val="0033182D"/>
    <w:rsid w:val="0033227D"/>
    <w:rsid w:val="00332A39"/>
    <w:rsid w:val="003336C2"/>
    <w:rsid w:val="0033787F"/>
    <w:rsid w:val="003405C7"/>
    <w:rsid w:val="003407D0"/>
    <w:rsid w:val="00341C77"/>
    <w:rsid w:val="00344C0D"/>
    <w:rsid w:val="00345A22"/>
    <w:rsid w:val="00345F34"/>
    <w:rsid w:val="003463E9"/>
    <w:rsid w:val="00346B76"/>
    <w:rsid w:val="00350737"/>
    <w:rsid w:val="003517EF"/>
    <w:rsid w:val="00351D01"/>
    <w:rsid w:val="0035231A"/>
    <w:rsid w:val="00353D2E"/>
    <w:rsid w:val="0035486D"/>
    <w:rsid w:val="00354E47"/>
    <w:rsid w:val="00356E5F"/>
    <w:rsid w:val="003570CC"/>
    <w:rsid w:val="003579A7"/>
    <w:rsid w:val="00360118"/>
    <w:rsid w:val="00361FC1"/>
    <w:rsid w:val="00362C4C"/>
    <w:rsid w:val="00363E07"/>
    <w:rsid w:val="00364E3B"/>
    <w:rsid w:val="0036576A"/>
    <w:rsid w:val="00366BEA"/>
    <w:rsid w:val="003672C8"/>
    <w:rsid w:val="00367321"/>
    <w:rsid w:val="00370557"/>
    <w:rsid w:val="003709F0"/>
    <w:rsid w:val="00370C3D"/>
    <w:rsid w:val="003714EA"/>
    <w:rsid w:val="0037450D"/>
    <w:rsid w:val="00375981"/>
    <w:rsid w:val="00376440"/>
    <w:rsid w:val="00377F63"/>
    <w:rsid w:val="00377F7F"/>
    <w:rsid w:val="00381945"/>
    <w:rsid w:val="00381C45"/>
    <w:rsid w:val="00382DF8"/>
    <w:rsid w:val="003832A4"/>
    <w:rsid w:val="003839AC"/>
    <w:rsid w:val="00384FF3"/>
    <w:rsid w:val="0038535D"/>
    <w:rsid w:val="00385789"/>
    <w:rsid w:val="00386534"/>
    <w:rsid w:val="00387BCC"/>
    <w:rsid w:val="00391E59"/>
    <w:rsid w:val="0039255E"/>
    <w:rsid w:val="0039256B"/>
    <w:rsid w:val="003934AB"/>
    <w:rsid w:val="003938F3"/>
    <w:rsid w:val="0039551A"/>
    <w:rsid w:val="003958CC"/>
    <w:rsid w:val="0039691E"/>
    <w:rsid w:val="00397813"/>
    <w:rsid w:val="003A007F"/>
    <w:rsid w:val="003A15FB"/>
    <w:rsid w:val="003A4438"/>
    <w:rsid w:val="003A4449"/>
    <w:rsid w:val="003A464E"/>
    <w:rsid w:val="003A50FA"/>
    <w:rsid w:val="003A5322"/>
    <w:rsid w:val="003A5359"/>
    <w:rsid w:val="003A60D3"/>
    <w:rsid w:val="003A638A"/>
    <w:rsid w:val="003A6BCE"/>
    <w:rsid w:val="003A788C"/>
    <w:rsid w:val="003A79BB"/>
    <w:rsid w:val="003B08EE"/>
    <w:rsid w:val="003B090F"/>
    <w:rsid w:val="003B13FB"/>
    <w:rsid w:val="003B1A23"/>
    <w:rsid w:val="003B269C"/>
    <w:rsid w:val="003B2716"/>
    <w:rsid w:val="003B28EB"/>
    <w:rsid w:val="003B291D"/>
    <w:rsid w:val="003B40AF"/>
    <w:rsid w:val="003B4192"/>
    <w:rsid w:val="003B6ED9"/>
    <w:rsid w:val="003C05ED"/>
    <w:rsid w:val="003C1664"/>
    <w:rsid w:val="003C3184"/>
    <w:rsid w:val="003C39CE"/>
    <w:rsid w:val="003C47E2"/>
    <w:rsid w:val="003C620B"/>
    <w:rsid w:val="003C76A6"/>
    <w:rsid w:val="003D0D9A"/>
    <w:rsid w:val="003D1340"/>
    <w:rsid w:val="003D13FF"/>
    <w:rsid w:val="003D1C0D"/>
    <w:rsid w:val="003D3CFF"/>
    <w:rsid w:val="003D4925"/>
    <w:rsid w:val="003D5610"/>
    <w:rsid w:val="003D678E"/>
    <w:rsid w:val="003D6950"/>
    <w:rsid w:val="003D74A5"/>
    <w:rsid w:val="003D75C7"/>
    <w:rsid w:val="003D7A40"/>
    <w:rsid w:val="003D7A98"/>
    <w:rsid w:val="003E00E6"/>
    <w:rsid w:val="003E0FD4"/>
    <w:rsid w:val="003E1833"/>
    <w:rsid w:val="003E1949"/>
    <w:rsid w:val="003E2F64"/>
    <w:rsid w:val="003E583F"/>
    <w:rsid w:val="003E5A2F"/>
    <w:rsid w:val="003E7504"/>
    <w:rsid w:val="003E7A51"/>
    <w:rsid w:val="003F0F86"/>
    <w:rsid w:val="003F2D43"/>
    <w:rsid w:val="003F3418"/>
    <w:rsid w:val="003F35FE"/>
    <w:rsid w:val="003F66B9"/>
    <w:rsid w:val="003F7481"/>
    <w:rsid w:val="003F79E6"/>
    <w:rsid w:val="00400405"/>
    <w:rsid w:val="004005E6"/>
    <w:rsid w:val="00400B30"/>
    <w:rsid w:val="00402324"/>
    <w:rsid w:val="00403051"/>
    <w:rsid w:val="0040375F"/>
    <w:rsid w:val="00404707"/>
    <w:rsid w:val="00405010"/>
    <w:rsid w:val="0040608C"/>
    <w:rsid w:val="0040765E"/>
    <w:rsid w:val="0041234D"/>
    <w:rsid w:val="00412C76"/>
    <w:rsid w:val="00412E05"/>
    <w:rsid w:val="00414073"/>
    <w:rsid w:val="004143C8"/>
    <w:rsid w:val="00414F38"/>
    <w:rsid w:val="0041636E"/>
    <w:rsid w:val="004166A8"/>
    <w:rsid w:val="00416793"/>
    <w:rsid w:val="00416B63"/>
    <w:rsid w:val="0042087D"/>
    <w:rsid w:val="0042156D"/>
    <w:rsid w:val="004217D4"/>
    <w:rsid w:val="00424F78"/>
    <w:rsid w:val="004263FF"/>
    <w:rsid w:val="00427098"/>
    <w:rsid w:val="004272BB"/>
    <w:rsid w:val="00427311"/>
    <w:rsid w:val="004278FC"/>
    <w:rsid w:val="004304C0"/>
    <w:rsid w:val="00430B0F"/>
    <w:rsid w:val="00430FE5"/>
    <w:rsid w:val="00431011"/>
    <w:rsid w:val="0043213F"/>
    <w:rsid w:val="00432427"/>
    <w:rsid w:val="00432CC1"/>
    <w:rsid w:val="00432DED"/>
    <w:rsid w:val="0043321E"/>
    <w:rsid w:val="00433D78"/>
    <w:rsid w:val="00433F4C"/>
    <w:rsid w:val="00434134"/>
    <w:rsid w:val="00434CA5"/>
    <w:rsid w:val="00436E98"/>
    <w:rsid w:val="00437561"/>
    <w:rsid w:val="0044010F"/>
    <w:rsid w:val="004401E1"/>
    <w:rsid w:val="0044052A"/>
    <w:rsid w:val="00440696"/>
    <w:rsid w:val="004409E9"/>
    <w:rsid w:val="00440FF6"/>
    <w:rsid w:val="00443BAF"/>
    <w:rsid w:val="00444221"/>
    <w:rsid w:val="004443C9"/>
    <w:rsid w:val="004447CE"/>
    <w:rsid w:val="004455BC"/>
    <w:rsid w:val="00445641"/>
    <w:rsid w:val="00445CB5"/>
    <w:rsid w:val="0044665E"/>
    <w:rsid w:val="00446F4B"/>
    <w:rsid w:val="00447628"/>
    <w:rsid w:val="00447AE0"/>
    <w:rsid w:val="00450EE9"/>
    <w:rsid w:val="00454D13"/>
    <w:rsid w:val="00455E33"/>
    <w:rsid w:val="00456A2F"/>
    <w:rsid w:val="00456D59"/>
    <w:rsid w:val="00461338"/>
    <w:rsid w:val="0046195E"/>
    <w:rsid w:val="00463A13"/>
    <w:rsid w:val="00463A2A"/>
    <w:rsid w:val="00463E98"/>
    <w:rsid w:val="00464294"/>
    <w:rsid w:val="004677BD"/>
    <w:rsid w:val="00467A3F"/>
    <w:rsid w:val="00467D3F"/>
    <w:rsid w:val="00467F26"/>
    <w:rsid w:val="0047460D"/>
    <w:rsid w:val="00474E8D"/>
    <w:rsid w:val="00474F55"/>
    <w:rsid w:val="00475673"/>
    <w:rsid w:val="00476EC4"/>
    <w:rsid w:val="00477944"/>
    <w:rsid w:val="004814CF"/>
    <w:rsid w:val="00481C45"/>
    <w:rsid w:val="004832F6"/>
    <w:rsid w:val="00484DB6"/>
    <w:rsid w:val="004855E2"/>
    <w:rsid w:val="00485E46"/>
    <w:rsid w:val="0048732A"/>
    <w:rsid w:val="0048740A"/>
    <w:rsid w:val="0049029D"/>
    <w:rsid w:val="0049062A"/>
    <w:rsid w:val="00490910"/>
    <w:rsid w:val="00491401"/>
    <w:rsid w:val="004934BD"/>
    <w:rsid w:val="00493535"/>
    <w:rsid w:val="00494344"/>
    <w:rsid w:val="004955E5"/>
    <w:rsid w:val="00496276"/>
    <w:rsid w:val="00496BB2"/>
    <w:rsid w:val="00496C9A"/>
    <w:rsid w:val="00496DF1"/>
    <w:rsid w:val="00497BFB"/>
    <w:rsid w:val="00497D93"/>
    <w:rsid w:val="004A01C4"/>
    <w:rsid w:val="004A1426"/>
    <w:rsid w:val="004A150A"/>
    <w:rsid w:val="004A178F"/>
    <w:rsid w:val="004A647A"/>
    <w:rsid w:val="004A660F"/>
    <w:rsid w:val="004A7246"/>
    <w:rsid w:val="004A7372"/>
    <w:rsid w:val="004B0F1D"/>
    <w:rsid w:val="004B1037"/>
    <w:rsid w:val="004B283F"/>
    <w:rsid w:val="004B2EAA"/>
    <w:rsid w:val="004B3672"/>
    <w:rsid w:val="004B39CC"/>
    <w:rsid w:val="004B56F2"/>
    <w:rsid w:val="004B67C2"/>
    <w:rsid w:val="004B71BD"/>
    <w:rsid w:val="004C1BBF"/>
    <w:rsid w:val="004C3E44"/>
    <w:rsid w:val="004C4473"/>
    <w:rsid w:val="004C6744"/>
    <w:rsid w:val="004C7009"/>
    <w:rsid w:val="004C7346"/>
    <w:rsid w:val="004C76BD"/>
    <w:rsid w:val="004D046E"/>
    <w:rsid w:val="004D04EC"/>
    <w:rsid w:val="004D076E"/>
    <w:rsid w:val="004D1261"/>
    <w:rsid w:val="004D3A2B"/>
    <w:rsid w:val="004D4F7D"/>
    <w:rsid w:val="004D5E37"/>
    <w:rsid w:val="004D6EAC"/>
    <w:rsid w:val="004D764A"/>
    <w:rsid w:val="004E05B9"/>
    <w:rsid w:val="004E0DDE"/>
    <w:rsid w:val="004E1E53"/>
    <w:rsid w:val="004E24B8"/>
    <w:rsid w:val="004E26AC"/>
    <w:rsid w:val="004E30CC"/>
    <w:rsid w:val="004E326F"/>
    <w:rsid w:val="004E346D"/>
    <w:rsid w:val="004E3774"/>
    <w:rsid w:val="004E4027"/>
    <w:rsid w:val="004E53D9"/>
    <w:rsid w:val="004E5A1C"/>
    <w:rsid w:val="004E6A89"/>
    <w:rsid w:val="004E6E10"/>
    <w:rsid w:val="004E6E19"/>
    <w:rsid w:val="004E7976"/>
    <w:rsid w:val="004F003B"/>
    <w:rsid w:val="004F065D"/>
    <w:rsid w:val="004F2238"/>
    <w:rsid w:val="004F4001"/>
    <w:rsid w:val="004F41E5"/>
    <w:rsid w:val="004F75E0"/>
    <w:rsid w:val="004F75FF"/>
    <w:rsid w:val="0050045B"/>
    <w:rsid w:val="00503551"/>
    <w:rsid w:val="00505D7F"/>
    <w:rsid w:val="00510A06"/>
    <w:rsid w:val="005119A2"/>
    <w:rsid w:val="00513948"/>
    <w:rsid w:val="00514083"/>
    <w:rsid w:val="00514E8E"/>
    <w:rsid w:val="00515218"/>
    <w:rsid w:val="00515B78"/>
    <w:rsid w:val="00516C7A"/>
    <w:rsid w:val="00516EDB"/>
    <w:rsid w:val="0051750C"/>
    <w:rsid w:val="00517727"/>
    <w:rsid w:val="00517DC5"/>
    <w:rsid w:val="00523160"/>
    <w:rsid w:val="00523850"/>
    <w:rsid w:val="00523919"/>
    <w:rsid w:val="00523B60"/>
    <w:rsid w:val="0052404F"/>
    <w:rsid w:val="00524B0A"/>
    <w:rsid w:val="00526301"/>
    <w:rsid w:val="00526679"/>
    <w:rsid w:val="00526A8C"/>
    <w:rsid w:val="00526B52"/>
    <w:rsid w:val="00526C15"/>
    <w:rsid w:val="005272EB"/>
    <w:rsid w:val="00530D40"/>
    <w:rsid w:val="0053221D"/>
    <w:rsid w:val="005328E5"/>
    <w:rsid w:val="00533C4D"/>
    <w:rsid w:val="0053459D"/>
    <w:rsid w:val="00536C4D"/>
    <w:rsid w:val="00540724"/>
    <w:rsid w:val="00540FFC"/>
    <w:rsid w:val="00541AB7"/>
    <w:rsid w:val="00542BFB"/>
    <w:rsid w:val="00543470"/>
    <w:rsid w:val="00543FC2"/>
    <w:rsid w:val="00544886"/>
    <w:rsid w:val="00546B07"/>
    <w:rsid w:val="00546E29"/>
    <w:rsid w:val="00550232"/>
    <w:rsid w:val="005505E3"/>
    <w:rsid w:val="005532B6"/>
    <w:rsid w:val="00554188"/>
    <w:rsid w:val="005549DB"/>
    <w:rsid w:val="00554BC0"/>
    <w:rsid w:val="00560CCA"/>
    <w:rsid w:val="005621CD"/>
    <w:rsid w:val="00562641"/>
    <w:rsid w:val="005630F2"/>
    <w:rsid w:val="005645C4"/>
    <w:rsid w:val="00564BE6"/>
    <w:rsid w:val="005659C6"/>
    <w:rsid w:val="00566095"/>
    <w:rsid w:val="00566B6F"/>
    <w:rsid w:val="00567561"/>
    <w:rsid w:val="005679DA"/>
    <w:rsid w:val="00567BE4"/>
    <w:rsid w:val="00567F60"/>
    <w:rsid w:val="00570558"/>
    <w:rsid w:val="00570D0B"/>
    <w:rsid w:val="0057188E"/>
    <w:rsid w:val="005727EA"/>
    <w:rsid w:val="00572D37"/>
    <w:rsid w:val="00573DC3"/>
    <w:rsid w:val="00575493"/>
    <w:rsid w:val="00575880"/>
    <w:rsid w:val="005762AC"/>
    <w:rsid w:val="00576494"/>
    <w:rsid w:val="00576903"/>
    <w:rsid w:val="00576D5A"/>
    <w:rsid w:val="00577C4E"/>
    <w:rsid w:val="00580E6D"/>
    <w:rsid w:val="005829FA"/>
    <w:rsid w:val="00584168"/>
    <w:rsid w:val="0058630A"/>
    <w:rsid w:val="005871BD"/>
    <w:rsid w:val="00587B3C"/>
    <w:rsid w:val="00587BAE"/>
    <w:rsid w:val="00590153"/>
    <w:rsid w:val="0059049E"/>
    <w:rsid w:val="00590898"/>
    <w:rsid w:val="00590D98"/>
    <w:rsid w:val="00590FE8"/>
    <w:rsid w:val="0059133D"/>
    <w:rsid w:val="0059248E"/>
    <w:rsid w:val="005932A9"/>
    <w:rsid w:val="0059341E"/>
    <w:rsid w:val="00593FBE"/>
    <w:rsid w:val="0059452A"/>
    <w:rsid w:val="00595AC9"/>
    <w:rsid w:val="00595FB1"/>
    <w:rsid w:val="00596BF0"/>
    <w:rsid w:val="00596C94"/>
    <w:rsid w:val="00596D89"/>
    <w:rsid w:val="005A062C"/>
    <w:rsid w:val="005A17B0"/>
    <w:rsid w:val="005A23B5"/>
    <w:rsid w:val="005A4DBB"/>
    <w:rsid w:val="005A5265"/>
    <w:rsid w:val="005A5A00"/>
    <w:rsid w:val="005A78E2"/>
    <w:rsid w:val="005A7C0B"/>
    <w:rsid w:val="005B0004"/>
    <w:rsid w:val="005B0323"/>
    <w:rsid w:val="005B063B"/>
    <w:rsid w:val="005B1302"/>
    <w:rsid w:val="005B1B08"/>
    <w:rsid w:val="005B2717"/>
    <w:rsid w:val="005B30DD"/>
    <w:rsid w:val="005B33EA"/>
    <w:rsid w:val="005B392C"/>
    <w:rsid w:val="005B3B31"/>
    <w:rsid w:val="005B462E"/>
    <w:rsid w:val="005B55C4"/>
    <w:rsid w:val="005B5DB8"/>
    <w:rsid w:val="005B626D"/>
    <w:rsid w:val="005B6F15"/>
    <w:rsid w:val="005B7400"/>
    <w:rsid w:val="005B7619"/>
    <w:rsid w:val="005B7FC8"/>
    <w:rsid w:val="005C0358"/>
    <w:rsid w:val="005C0BDA"/>
    <w:rsid w:val="005C0D0E"/>
    <w:rsid w:val="005C12FA"/>
    <w:rsid w:val="005C1DA5"/>
    <w:rsid w:val="005C336D"/>
    <w:rsid w:val="005C3F86"/>
    <w:rsid w:val="005C3FFD"/>
    <w:rsid w:val="005C463E"/>
    <w:rsid w:val="005C545F"/>
    <w:rsid w:val="005C5F0A"/>
    <w:rsid w:val="005C722B"/>
    <w:rsid w:val="005D0769"/>
    <w:rsid w:val="005D1EDF"/>
    <w:rsid w:val="005D24F0"/>
    <w:rsid w:val="005D2F97"/>
    <w:rsid w:val="005D43DF"/>
    <w:rsid w:val="005D461E"/>
    <w:rsid w:val="005D5352"/>
    <w:rsid w:val="005D5458"/>
    <w:rsid w:val="005D5C2D"/>
    <w:rsid w:val="005D70A5"/>
    <w:rsid w:val="005E0078"/>
    <w:rsid w:val="005E0423"/>
    <w:rsid w:val="005E09F7"/>
    <w:rsid w:val="005E28A2"/>
    <w:rsid w:val="005E3155"/>
    <w:rsid w:val="005E3A0B"/>
    <w:rsid w:val="005E3CB9"/>
    <w:rsid w:val="005E4351"/>
    <w:rsid w:val="005E4D78"/>
    <w:rsid w:val="005E548C"/>
    <w:rsid w:val="005E55A0"/>
    <w:rsid w:val="005E5A51"/>
    <w:rsid w:val="005E5D3B"/>
    <w:rsid w:val="005E7ADD"/>
    <w:rsid w:val="005E7FD6"/>
    <w:rsid w:val="005F2D13"/>
    <w:rsid w:val="005F2FF4"/>
    <w:rsid w:val="005F4497"/>
    <w:rsid w:val="005F51C2"/>
    <w:rsid w:val="005F5242"/>
    <w:rsid w:val="005F5BDF"/>
    <w:rsid w:val="005F5F8B"/>
    <w:rsid w:val="005F632E"/>
    <w:rsid w:val="005F7D85"/>
    <w:rsid w:val="005F7FC9"/>
    <w:rsid w:val="00600404"/>
    <w:rsid w:val="00602E66"/>
    <w:rsid w:val="00603478"/>
    <w:rsid w:val="00604E7D"/>
    <w:rsid w:val="0060610D"/>
    <w:rsid w:val="00606517"/>
    <w:rsid w:val="00606A0C"/>
    <w:rsid w:val="006110E1"/>
    <w:rsid w:val="006111E0"/>
    <w:rsid w:val="0061335C"/>
    <w:rsid w:val="006133CD"/>
    <w:rsid w:val="00613682"/>
    <w:rsid w:val="00614447"/>
    <w:rsid w:val="00614695"/>
    <w:rsid w:val="00615792"/>
    <w:rsid w:val="00615C0A"/>
    <w:rsid w:val="00616E0F"/>
    <w:rsid w:val="00617996"/>
    <w:rsid w:val="00620C92"/>
    <w:rsid w:val="0062300E"/>
    <w:rsid w:val="006244C9"/>
    <w:rsid w:val="0062451E"/>
    <w:rsid w:val="006249C9"/>
    <w:rsid w:val="00625332"/>
    <w:rsid w:val="00626293"/>
    <w:rsid w:val="0062658C"/>
    <w:rsid w:val="00626B53"/>
    <w:rsid w:val="006278CD"/>
    <w:rsid w:val="006302C1"/>
    <w:rsid w:val="00631241"/>
    <w:rsid w:val="0063195A"/>
    <w:rsid w:val="00631D96"/>
    <w:rsid w:val="0063353D"/>
    <w:rsid w:val="00634FDF"/>
    <w:rsid w:val="006403B9"/>
    <w:rsid w:val="0064065A"/>
    <w:rsid w:val="00641839"/>
    <w:rsid w:val="0064426A"/>
    <w:rsid w:val="00644635"/>
    <w:rsid w:val="00645BEB"/>
    <w:rsid w:val="00647B7A"/>
    <w:rsid w:val="006511A3"/>
    <w:rsid w:val="0065220E"/>
    <w:rsid w:val="0065251E"/>
    <w:rsid w:val="006532DE"/>
    <w:rsid w:val="0065387C"/>
    <w:rsid w:val="00653D84"/>
    <w:rsid w:val="00653E4D"/>
    <w:rsid w:val="0065489B"/>
    <w:rsid w:val="00654BC1"/>
    <w:rsid w:val="00655635"/>
    <w:rsid w:val="00656CC5"/>
    <w:rsid w:val="0065746E"/>
    <w:rsid w:val="00657533"/>
    <w:rsid w:val="00657C63"/>
    <w:rsid w:val="00660329"/>
    <w:rsid w:val="00661254"/>
    <w:rsid w:val="00662853"/>
    <w:rsid w:val="0066292F"/>
    <w:rsid w:val="00663FF3"/>
    <w:rsid w:val="00666C40"/>
    <w:rsid w:val="00667192"/>
    <w:rsid w:val="0066774A"/>
    <w:rsid w:val="00675648"/>
    <w:rsid w:val="006756F7"/>
    <w:rsid w:val="00675897"/>
    <w:rsid w:val="006803A5"/>
    <w:rsid w:val="00681738"/>
    <w:rsid w:val="00682C5C"/>
    <w:rsid w:val="006852F1"/>
    <w:rsid w:val="00685BA8"/>
    <w:rsid w:val="00685E9A"/>
    <w:rsid w:val="0068657C"/>
    <w:rsid w:val="00686D4C"/>
    <w:rsid w:val="00686E26"/>
    <w:rsid w:val="00690397"/>
    <w:rsid w:val="006916F5"/>
    <w:rsid w:val="00691823"/>
    <w:rsid w:val="00691F5C"/>
    <w:rsid w:val="006922A3"/>
    <w:rsid w:val="006928BE"/>
    <w:rsid w:val="00693BA1"/>
    <w:rsid w:val="006945BF"/>
    <w:rsid w:val="0069482A"/>
    <w:rsid w:val="0069516C"/>
    <w:rsid w:val="00696846"/>
    <w:rsid w:val="006A03AD"/>
    <w:rsid w:val="006A0533"/>
    <w:rsid w:val="006A1675"/>
    <w:rsid w:val="006A34BD"/>
    <w:rsid w:val="006A5597"/>
    <w:rsid w:val="006A6462"/>
    <w:rsid w:val="006A6EEF"/>
    <w:rsid w:val="006A6FDB"/>
    <w:rsid w:val="006B073E"/>
    <w:rsid w:val="006B0A6A"/>
    <w:rsid w:val="006B0E1A"/>
    <w:rsid w:val="006B1B9A"/>
    <w:rsid w:val="006B2B3A"/>
    <w:rsid w:val="006B311D"/>
    <w:rsid w:val="006B4F11"/>
    <w:rsid w:val="006B5F48"/>
    <w:rsid w:val="006B5F94"/>
    <w:rsid w:val="006B75D7"/>
    <w:rsid w:val="006C0E24"/>
    <w:rsid w:val="006C1BAF"/>
    <w:rsid w:val="006C4E6D"/>
    <w:rsid w:val="006C5614"/>
    <w:rsid w:val="006C5F2A"/>
    <w:rsid w:val="006C5FCC"/>
    <w:rsid w:val="006C6631"/>
    <w:rsid w:val="006D1775"/>
    <w:rsid w:val="006D1801"/>
    <w:rsid w:val="006D1E6A"/>
    <w:rsid w:val="006D20A2"/>
    <w:rsid w:val="006D3D6A"/>
    <w:rsid w:val="006D4973"/>
    <w:rsid w:val="006D540F"/>
    <w:rsid w:val="006D5CF9"/>
    <w:rsid w:val="006D78E8"/>
    <w:rsid w:val="006D79EF"/>
    <w:rsid w:val="006D7DBF"/>
    <w:rsid w:val="006E0722"/>
    <w:rsid w:val="006E0A01"/>
    <w:rsid w:val="006E2C9E"/>
    <w:rsid w:val="006E2E9F"/>
    <w:rsid w:val="006E3248"/>
    <w:rsid w:val="006E3C4B"/>
    <w:rsid w:val="006E3E24"/>
    <w:rsid w:val="006E5A76"/>
    <w:rsid w:val="006F0B63"/>
    <w:rsid w:val="006F1374"/>
    <w:rsid w:val="006F1BE3"/>
    <w:rsid w:val="006F28DE"/>
    <w:rsid w:val="006F29D9"/>
    <w:rsid w:val="006F4066"/>
    <w:rsid w:val="006F43C7"/>
    <w:rsid w:val="006F465C"/>
    <w:rsid w:val="006F4861"/>
    <w:rsid w:val="006F4A2A"/>
    <w:rsid w:val="006F4F93"/>
    <w:rsid w:val="006F5A53"/>
    <w:rsid w:val="006F684E"/>
    <w:rsid w:val="00700E7F"/>
    <w:rsid w:val="00701786"/>
    <w:rsid w:val="007024DB"/>
    <w:rsid w:val="00702AED"/>
    <w:rsid w:val="00702D05"/>
    <w:rsid w:val="00703E18"/>
    <w:rsid w:val="007046DD"/>
    <w:rsid w:val="00705047"/>
    <w:rsid w:val="00705512"/>
    <w:rsid w:val="00705BC4"/>
    <w:rsid w:val="00707CF2"/>
    <w:rsid w:val="007103FA"/>
    <w:rsid w:val="0071122C"/>
    <w:rsid w:val="007116E7"/>
    <w:rsid w:val="0071180B"/>
    <w:rsid w:val="00711C35"/>
    <w:rsid w:val="00712059"/>
    <w:rsid w:val="00712366"/>
    <w:rsid w:val="007131DB"/>
    <w:rsid w:val="00713296"/>
    <w:rsid w:val="00714361"/>
    <w:rsid w:val="00714687"/>
    <w:rsid w:val="007151EC"/>
    <w:rsid w:val="00715B72"/>
    <w:rsid w:val="00716A7D"/>
    <w:rsid w:val="00717409"/>
    <w:rsid w:val="00720457"/>
    <w:rsid w:val="00720555"/>
    <w:rsid w:val="0072191E"/>
    <w:rsid w:val="00721B2F"/>
    <w:rsid w:val="007229AD"/>
    <w:rsid w:val="00722AA4"/>
    <w:rsid w:val="00723600"/>
    <w:rsid w:val="00724EAA"/>
    <w:rsid w:val="00724EFB"/>
    <w:rsid w:val="007259CF"/>
    <w:rsid w:val="00726A3E"/>
    <w:rsid w:val="00726D6A"/>
    <w:rsid w:val="00730B9C"/>
    <w:rsid w:val="0073115D"/>
    <w:rsid w:val="007316D3"/>
    <w:rsid w:val="007320F2"/>
    <w:rsid w:val="00732958"/>
    <w:rsid w:val="00732A04"/>
    <w:rsid w:val="007338BA"/>
    <w:rsid w:val="0073668B"/>
    <w:rsid w:val="007369C3"/>
    <w:rsid w:val="00737D62"/>
    <w:rsid w:val="00740265"/>
    <w:rsid w:val="00740EFF"/>
    <w:rsid w:val="00741255"/>
    <w:rsid w:val="00743D69"/>
    <w:rsid w:val="00743F78"/>
    <w:rsid w:val="00744B42"/>
    <w:rsid w:val="00744DAD"/>
    <w:rsid w:val="007465F8"/>
    <w:rsid w:val="00746667"/>
    <w:rsid w:val="00747362"/>
    <w:rsid w:val="0075037C"/>
    <w:rsid w:val="007514D2"/>
    <w:rsid w:val="00753A2C"/>
    <w:rsid w:val="007559B2"/>
    <w:rsid w:val="0075691A"/>
    <w:rsid w:val="00756F77"/>
    <w:rsid w:val="00757EBF"/>
    <w:rsid w:val="00757F91"/>
    <w:rsid w:val="007607B0"/>
    <w:rsid w:val="007613F4"/>
    <w:rsid w:val="00763195"/>
    <w:rsid w:val="00765237"/>
    <w:rsid w:val="0076574F"/>
    <w:rsid w:val="00767453"/>
    <w:rsid w:val="00770994"/>
    <w:rsid w:val="0077301C"/>
    <w:rsid w:val="007730F2"/>
    <w:rsid w:val="00773B53"/>
    <w:rsid w:val="00774C59"/>
    <w:rsid w:val="00774E31"/>
    <w:rsid w:val="00774F61"/>
    <w:rsid w:val="00775347"/>
    <w:rsid w:val="00775696"/>
    <w:rsid w:val="0077758A"/>
    <w:rsid w:val="00777B9E"/>
    <w:rsid w:val="0078021E"/>
    <w:rsid w:val="00780C2B"/>
    <w:rsid w:val="00781A29"/>
    <w:rsid w:val="00781D8D"/>
    <w:rsid w:val="00782407"/>
    <w:rsid w:val="00782513"/>
    <w:rsid w:val="00783264"/>
    <w:rsid w:val="00784356"/>
    <w:rsid w:val="007855C9"/>
    <w:rsid w:val="00785CB9"/>
    <w:rsid w:val="007905CE"/>
    <w:rsid w:val="00790858"/>
    <w:rsid w:val="00796E4B"/>
    <w:rsid w:val="007971B3"/>
    <w:rsid w:val="007A0C4F"/>
    <w:rsid w:val="007A2F9E"/>
    <w:rsid w:val="007A3781"/>
    <w:rsid w:val="007A386D"/>
    <w:rsid w:val="007A408E"/>
    <w:rsid w:val="007A479D"/>
    <w:rsid w:val="007A4F94"/>
    <w:rsid w:val="007A6133"/>
    <w:rsid w:val="007A6A28"/>
    <w:rsid w:val="007B17F6"/>
    <w:rsid w:val="007B1B8C"/>
    <w:rsid w:val="007B1D54"/>
    <w:rsid w:val="007B251E"/>
    <w:rsid w:val="007B29AC"/>
    <w:rsid w:val="007B35DD"/>
    <w:rsid w:val="007B5150"/>
    <w:rsid w:val="007B5373"/>
    <w:rsid w:val="007B5F11"/>
    <w:rsid w:val="007B7B59"/>
    <w:rsid w:val="007B7D8D"/>
    <w:rsid w:val="007C0967"/>
    <w:rsid w:val="007C11EE"/>
    <w:rsid w:val="007C1D10"/>
    <w:rsid w:val="007C2D49"/>
    <w:rsid w:val="007C476C"/>
    <w:rsid w:val="007C47A3"/>
    <w:rsid w:val="007C47C4"/>
    <w:rsid w:val="007C4BD4"/>
    <w:rsid w:val="007C4C35"/>
    <w:rsid w:val="007C4EB1"/>
    <w:rsid w:val="007C5490"/>
    <w:rsid w:val="007C5631"/>
    <w:rsid w:val="007C5ED3"/>
    <w:rsid w:val="007C6CB6"/>
    <w:rsid w:val="007C6D86"/>
    <w:rsid w:val="007C6E3C"/>
    <w:rsid w:val="007C7162"/>
    <w:rsid w:val="007D041A"/>
    <w:rsid w:val="007D11BD"/>
    <w:rsid w:val="007D1C63"/>
    <w:rsid w:val="007D2F95"/>
    <w:rsid w:val="007D65E1"/>
    <w:rsid w:val="007D7EE9"/>
    <w:rsid w:val="007E02BC"/>
    <w:rsid w:val="007E0861"/>
    <w:rsid w:val="007E0F5A"/>
    <w:rsid w:val="007E1245"/>
    <w:rsid w:val="007E32C4"/>
    <w:rsid w:val="007E3FAD"/>
    <w:rsid w:val="007E40BC"/>
    <w:rsid w:val="007E445C"/>
    <w:rsid w:val="007E4636"/>
    <w:rsid w:val="007E4AF7"/>
    <w:rsid w:val="007E5301"/>
    <w:rsid w:val="007E7274"/>
    <w:rsid w:val="007E73BA"/>
    <w:rsid w:val="007E7C1F"/>
    <w:rsid w:val="007F03A6"/>
    <w:rsid w:val="007F0537"/>
    <w:rsid w:val="007F13EA"/>
    <w:rsid w:val="007F1AB1"/>
    <w:rsid w:val="007F1D15"/>
    <w:rsid w:val="007F20D8"/>
    <w:rsid w:val="007F20DA"/>
    <w:rsid w:val="007F3315"/>
    <w:rsid w:val="007F3783"/>
    <w:rsid w:val="007F39B8"/>
    <w:rsid w:val="007F4DCD"/>
    <w:rsid w:val="007F732D"/>
    <w:rsid w:val="007F797F"/>
    <w:rsid w:val="00800586"/>
    <w:rsid w:val="00801515"/>
    <w:rsid w:val="00801A4F"/>
    <w:rsid w:val="00801A69"/>
    <w:rsid w:val="00801E5C"/>
    <w:rsid w:val="008029B9"/>
    <w:rsid w:val="00803E0E"/>
    <w:rsid w:val="00805D5D"/>
    <w:rsid w:val="00807C44"/>
    <w:rsid w:val="008108CC"/>
    <w:rsid w:val="00811A55"/>
    <w:rsid w:val="0081214F"/>
    <w:rsid w:val="008132DA"/>
    <w:rsid w:val="00813349"/>
    <w:rsid w:val="00813642"/>
    <w:rsid w:val="00813B03"/>
    <w:rsid w:val="00813DED"/>
    <w:rsid w:val="00814652"/>
    <w:rsid w:val="00814761"/>
    <w:rsid w:val="0081522D"/>
    <w:rsid w:val="00817E97"/>
    <w:rsid w:val="008215C7"/>
    <w:rsid w:val="0082181C"/>
    <w:rsid w:val="00822285"/>
    <w:rsid w:val="00822990"/>
    <w:rsid w:val="00823E39"/>
    <w:rsid w:val="008241A8"/>
    <w:rsid w:val="00824A8E"/>
    <w:rsid w:val="00824C6E"/>
    <w:rsid w:val="00824C94"/>
    <w:rsid w:val="008254FF"/>
    <w:rsid w:val="008257E1"/>
    <w:rsid w:val="00825B99"/>
    <w:rsid w:val="008269A7"/>
    <w:rsid w:val="00826DD5"/>
    <w:rsid w:val="00827B8C"/>
    <w:rsid w:val="00827D35"/>
    <w:rsid w:val="0083102A"/>
    <w:rsid w:val="00831EFE"/>
    <w:rsid w:val="00832671"/>
    <w:rsid w:val="00833A4D"/>
    <w:rsid w:val="00833FAB"/>
    <w:rsid w:val="00834400"/>
    <w:rsid w:val="008346DA"/>
    <w:rsid w:val="00835737"/>
    <w:rsid w:val="00835C56"/>
    <w:rsid w:val="00836755"/>
    <w:rsid w:val="00837CDA"/>
    <w:rsid w:val="008405B1"/>
    <w:rsid w:val="00840B0A"/>
    <w:rsid w:val="00840EEB"/>
    <w:rsid w:val="00841D56"/>
    <w:rsid w:val="00843B14"/>
    <w:rsid w:val="00843D86"/>
    <w:rsid w:val="0084529E"/>
    <w:rsid w:val="008456DC"/>
    <w:rsid w:val="00846516"/>
    <w:rsid w:val="00846585"/>
    <w:rsid w:val="0084684A"/>
    <w:rsid w:val="00847800"/>
    <w:rsid w:val="008508CB"/>
    <w:rsid w:val="00851101"/>
    <w:rsid w:val="0085167F"/>
    <w:rsid w:val="00853231"/>
    <w:rsid w:val="00854221"/>
    <w:rsid w:val="00855BBC"/>
    <w:rsid w:val="00856CE5"/>
    <w:rsid w:val="00857271"/>
    <w:rsid w:val="00857C9B"/>
    <w:rsid w:val="00857EE2"/>
    <w:rsid w:val="00861FE3"/>
    <w:rsid w:val="0086219C"/>
    <w:rsid w:val="00862C03"/>
    <w:rsid w:val="00862D07"/>
    <w:rsid w:val="0086312E"/>
    <w:rsid w:val="0086389E"/>
    <w:rsid w:val="008663A3"/>
    <w:rsid w:val="008679F3"/>
    <w:rsid w:val="00871ADD"/>
    <w:rsid w:val="00873C08"/>
    <w:rsid w:val="00874107"/>
    <w:rsid w:val="008751BE"/>
    <w:rsid w:val="00875C0A"/>
    <w:rsid w:val="008765E2"/>
    <w:rsid w:val="00876853"/>
    <w:rsid w:val="00876FCA"/>
    <w:rsid w:val="00877189"/>
    <w:rsid w:val="008804AA"/>
    <w:rsid w:val="008808B3"/>
    <w:rsid w:val="00880B71"/>
    <w:rsid w:val="00880E11"/>
    <w:rsid w:val="008845FC"/>
    <w:rsid w:val="008854D7"/>
    <w:rsid w:val="008868E0"/>
    <w:rsid w:val="00886DB4"/>
    <w:rsid w:val="008873FC"/>
    <w:rsid w:val="00887465"/>
    <w:rsid w:val="00887560"/>
    <w:rsid w:val="00887C9E"/>
    <w:rsid w:val="008906EA"/>
    <w:rsid w:val="00891F43"/>
    <w:rsid w:val="00892376"/>
    <w:rsid w:val="00892816"/>
    <w:rsid w:val="008933C4"/>
    <w:rsid w:val="00893A84"/>
    <w:rsid w:val="00893E2E"/>
    <w:rsid w:val="00893E78"/>
    <w:rsid w:val="0089431C"/>
    <w:rsid w:val="00894A30"/>
    <w:rsid w:val="008955A8"/>
    <w:rsid w:val="008958DA"/>
    <w:rsid w:val="00895BB2"/>
    <w:rsid w:val="00895BBA"/>
    <w:rsid w:val="00896234"/>
    <w:rsid w:val="008962F1"/>
    <w:rsid w:val="00897F78"/>
    <w:rsid w:val="008A1135"/>
    <w:rsid w:val="008A2EA3"/>
    <w:rsid w:val="008A3D5A"/>
    <w:rsid w:val="008A4368"/>
    <w:rsid w:val="008A6450"/>
    <w:rsid w:val="008A6CA8"/>
    <w:rsid w:val="008A77F0"/>
    <w:rsid w:val="008B0520"/>
    <w:rsid w:val="008B0667"/>
    <w:rsid w:val="008B19FB"/>
    <w:rsid w:val="008B22F5"/>
    <w:rsid w:val="008B2BCA"/>
    <w:rsid w:val="008B3240"/>
    <w:rsid w:val="008B3922"/>
    <w:rsid w:val="008B416E"/>
    <w:rsid w:val="008B4886"/>
    <w:rsid w:val="008B5673"/>
    <w:rsid w:val="008B5A28"/>
    <w:rsid w:val="008B7046"/>
    <w:rsid w:val="008B7596"/>
    <w:rsid w:val="008C2F19"/>
    <w:rsid w:val="008C3038"/>
    <w:rsid w:val="008C3792"/>
    <w:rsid w:val="008C3994"/>
    <w:rsid w:val="008C4058"/>
    <w:rsid w:val="008C63FB"/>
    <w:rsid w:val="008C799D"/>
    <w:rsid w:val="008C7B73"/>
    <w:rsid w:val="008C7FA4"/>
    <w:rsid w:val="008D3876"/>
    <w:rsid w:val="008D3C6A"/>
    <w:rsid w:val="008D46F4"/>
    <w:rsid w:val="008D5A47"/>
    <w:rsid w:val="008D5B5A"/>
    <w:rsid w:val="008D61A5"/>
    <w:rsid w:val="008D7E7C"/>
    <w:rsid w:val="008E0520"/>
    <w:rsid w:val="008E0C2D"/>
    <w:rsid w:val="008E2080"/>
    <w:rsid w:val="008E4200"/>
    <w:rsid w:val="008E4C46"/>
    <w:rsid w:val="008E6A50"/>
    <w:rsid w:val="008F0906"/>
    <w:rsid w:val="008F2578"/>
    <w:rsid w:val="008F3CB2"/>
    <w:rsid w:val="008F3CE0"/>
    <w:rsid w:val="008F4BDC"/>
    <w:rsid w:val="008F4D65"/>
    <w:rsid w:val="008F54C5"/>
    <w:rsid w:val="008F69F0"/>
    <w:rsid w:val="008F6EAC"/>
    <w:rsid w:val="008F706C"/>
    <w:rsid w:val="008F73D7"/>
    <w:rsid w:val="00900DCF"/>
    <w:rsid w:val="009020DC"/>
    <w:rsid w:val="0090434B"/>
    <w:rsid w:val="00904CE3"/>
    <w:rsid w:val="00904E0B"/>
    <w:rsid w:val="009052E3"/>
    <w:rsid w:val="00906341"/>
    <w:rsid w:val="0090687A"/>
    <w:rsid w:val="00906952"/>
    <w:rsid w:val="00907F78"/>
    <w:rsid w:val="00913A07"/>
    <w:rsid w:val="00914987"/>
    <w:rsid w:val="00914E13"/>
    <w:rsid w:val="00915748"/>
    <w:rsid w:val="00916553"/>
    <w:rsid w:val="009165DF"/>
    <w:rsid w:val="009166BB"/>
    <w:rsid w:val="00917F00"/>
    <w:rsid w:val="00920018"/>
    <w:rsid w:val="009217F7"/>
    <w:rsid w:val="009219AD"/>
    <w:rsid w:val="00921DD1"/>
    <w:rsid w:val="00922859"/>
    <w:rsid w:val="00923A67"/>
    <w:rsid w:val="00923EBF"/>
    <w:rsid w:val="00924CDE"/>
    <w:rsid w:val="009251D1"/>
    <w:rsid w:val="009253BB"/>
    <w:rsid w:val="00925B9F"/>
    <w:rsid w:val="00925BBE"/>
    <w:rsid w:val="00925D1D"/>
    <w:rsid w:val="00926F5F"/>
    <w:rsid w:val="00927775"/>
    <w:rsid w:val="00927E74"/>
    <w:rsid w:val="0093053F"/>
    <w:rsid w:val="009305F2"/>
    <w:rsid w:val="00931D48"/>
    <w:rsid w:val="00932B34"/>
    <w:rsid w:val="00932FF8"/>
    <w:rsid w:val="00933520"/>
    <w:rsid w:val="009350B0"/>
    <w:rsid w:val="00935BA9"/>
    <w:rsid w:val="0093655E"/>
    <w:rsid w:val="009365EF"/>
    <w:rsid w:val="00936698"/>
    <w:rsid w:val="00936C30"/>
    <w:rsid w:val="00936D36"/>
    <w:rsid w:val="0094138F"/>
    <w:rsid w:val="00942DFC"/>
    <w:rsid w:val="009430D7"/>
    <w:rsid w:val="009439D5"/>
    <w:rsid w:val="00945692"/>
    <w:rsid w:val="00946766"/>
    <w:rsid w:val="00946A7A"/>
    <w:rsid w:val="00947ADF"/>
    <w:rsid w:val="00947BF4"/>
    <w:rsid w:val="00950432"/>
    <w:rsid w:val="009514B4"/>
    <w:rsid w:val="009516CD"/>
    <w:rsid w:val="009528A9"/>
    <w:rsid w:val="00952A0D"/>
    <w:rsid w:val="00953ADF"/>
    <w:rsid w:val="00953BCA"/>
    <w:rsid w:val="00954218"/>
    <w:rsid w:val="00955B41"/>
    <w:rsid w:val="0095634A"/>
    <w:rsid w:val="00957069"/>
    <w:rsid w:val="009573A1"/>
    <w:rsid w:val="00960344"/>
    <w:rsid w:val="00960498"/>
    <w:rsid w:val="009604D8"/>
    <w:rsid w:val="009610D9"/>
    <w:rsid w:val="00961533"/>
    <w:rsid w:val="00962A68"/>
    <w:rsid w:val="00963B3B"/>
    <w:rsid w:val="009644D2"/>
    <w:rsid w:val="0096481F"/>
    <w:rsid w:val="009659DA"/>
    <w:rsid w:val="00966000"/>
    <w:rsid w:val="009719AF"/>
    <w:rsid w:val="00971DBE"/>
    <w:rsid w:val="00972121"/>
    <w:rsid w:val="00973E52"/>
    <w:rsid w:val="00974B87"/>
    <w:rsid w:val="00975F15"/>
    <w:rsid w:val="009762D3"/>
    <w:rsid w:val="0097647E"/>
    <w:rsid w:val="009779DC"/>
    <w:rsid w:val="009816B2"/>
    <w:rsid w:val="00982BB7"/>
    <w:rsid w:val="00983097"/>
    <w:rsid w:val="00983177"/>
    <w:rsid w:val="0098361A"/>
    <w:rsid w:val="00984270"/>
    <w:rsid w:val="0098481F"/>
    <w:rsid w:val="009849AF"/>
    <w:rsid w:val="0098595E"/>
    <w:rsid w:val="009864F6"/>
    <w:rsid w:val="0098695A"/>
    <w:rsid w:val="00986DF2"/>
    <w:rsid w:val="00990942"/>
    <w:rsid w:val="00990A3D"/>
    <w:rsid w:val="00990ECE"/>
    <w:rsid w:val="00991B37"/>
    <w:rsid w:val="00991F29"/>
    <w:rsid w:val="00992A21"/>
    <w:rsid w:val="009940D3"/>
    <w:rsid w:val="00995692"/>
    <w:rsid w:val="0099598E"/>
    <w:rsid w:val="00995F2A"/>
    <w:rsid w:val="00996AB4"/>
    <w:rsid w:val="00996BDA"/>
    <w:rsid w:val="00996EC5"/>
    <w:rsid w:val="00997570"/>
    <w:rsid w:val="009A0E1C"/>
    <w:rsid w:val="009A1108"/>
    <w:rsid w:val="009A146F"/>
    <w:rsid w:val="009A196F"/>
    <w:rsid w:val="009A1EAC"/>
    <w:rsid w:val="009A2406"/>
    <w:rsid w:val="009A3F4C"/>
    <w:rsid w:val="009A47B4"/>
    <w:rsid w:val="009A4DCD"/>
    <w:rsid w:val="009A6458"/>
    <w:rsid w:val="009A6E68"/>
    <w:rsid w:val="009A7460"/>
    <w:rsid w:val="009A7858"/>
    <w:rsid w:val="009A7F91"/>
    <w:rsid w:val="009B061B"/>
    <w:rsid w:val="009B0626"/>
    <w:rsid w:val="009B0699"/>
    <w:rsid w:val="009B0CB2"/>
    <w:rsid w:val="009B104A"/>
    <w:rsid w:val="009B1AA6"/>
    <w:rsid w:val="009B265F"/>
    <w:rsid w:val="009B2780"/>
    <w:rsid w:val="009B2789"/>
    <w:rsid w:val="009B3489"/>
    <w:rsid w:val="009B403D"/>
    <w:rsid w:val="009B446F"/>
    <w:rsid w:val="009B67B3"/>
    <w:rsid w:val="009B7840"/>
    <w:rsid w:val="009B784D"/>
    <w:rsid w:val="009B7F6D"/>
    <w:rsid w:val="009C0199"/>
    <w:rsid w:val="009C1128"/>
    <w:rsid w:val="009C1632"/>
    <w:rsid w:val="009C259F"/>
    <w:rsid w:val="009C3605"/>
    <w:rsid w:val="009C46E6"/>
    <w:rsid w:val="009D0617"/>
    <w:rsid w:val="009D14D0"/>
    <w:rsid w:val="009D190C"/>
    <w:rsid w:val="009D1DD3"/>
    <w:rsid w:val="009D1FA5"/>
    <w:rsid w:val="009D2042"/>
    <w:rsid w:val="009D2BD1"/>
    <w:rsid w:val="009D386A"/>
    <w:rsid w:val="009D394D"/>
    <w:rsid w:val="009D40A2"/>
    <w:rsid w:val="009D44C8"/>
    <w:rsid w:val="009D4E0D"/>
    <w:rsid w:val="009D5379"/>
    <w:rsid w:val="009D5874"/>
    <w:rsid w:val="009D6E6F"/>
    <w:rsid w:val="009D796C"/>
    <w:rsid w:val="009E0C09"/>
    <w:rsid w:val="009E165B"/>
    <w:rsid w:val="009E2575"/>
    <w:rsid w:val="009E2E94"/>
    <w:rsid w:val="009E3220"/>
    <w:rsid w:val="009E3342"/>
    <w:rsid w:val="009E53F4"/>
    <w:rsid w:val="009E5A7B"/>
    <w:rsid w:val="009E6A3E"/>
    <w:rsid w:val="009E70CB"/>
    <w:rsid w:val="009E78BA"/>
    <w:rsid w:val="009F0532"/>
    <w:rsid w:val="009F0DF9"/>
    <w:rsid w:val="009F23D5"/>
    <w:rsid w:val="009F27D6"/>
    <w:rsid w:val="009F3669"/>
    <w:rsid w:val="009F411C"/>
    <w:rsid w:val="009F7D42"/>
    <w:rsid w:val="00A01868"/>
    <w:rsid w:val="00A02836"/>
    <w:rsid w:val="00A03BFA"/>
    <w:rsid w:val="00A0454A"/>
    <w:rsid w:val="00A05027"/>
    <w:rsid w:val="00A052F4"/>
    <w:rsid w:val="00A07F84"/>
    <w:rsid w:val="00A10466"/>
    <w:rsid w:val="00A10D9E"/>
    <w:rsid w:val="00A10F09"/>
    <w:rsid w:val="00A1233D"/>
    <w:rsid w:val="00A128F5"/>
    <w:rsid w:val="00A12BFD"/>
    <w:rsid w:val="00A12DD2"/>
    <w:rsid w:val="00A13890"/>
    <w:rsid w:val="00A13DE8"/>
    <w:rsid w:val="00A14021"/>
    <w:rsid w:val="00A158DD"/>
    <w:rsid w:val="00A16601"/>
    <w:rsid w:val="00A16C19"/>
    <w:rsid w:val="00A17196"/>
    <w:rsid w:val="00A17C42"/>
    <w:rsid w:val="00A20077"/>
    <w:rsid w:val="00A200A6"/>
    <w:rsid w:val="00A20A49"/>
    <w:rsid w:val="00A20F71"/>
    <w:rsid w:val="00A21F88"/>
    <w:rsid w:val="00A22885"/>
    <w:rsid w:val="00A230E1"/>
    <w:rsid w:val="00A23A86"/>
    <w:rsid w:val="00A24FC3"/>
    <w:rsid w:val="00A2533A"/>
    <w:rsid w:val="00A25D5A"/>
    <w:rsid w:val="00A260E4"/>
    <w:rsid w:val="00A2624F"/>
    <w:rsid w:val="00A263D1"/>
    <w:rsid w:val="00A26450"/>
    <w:rsid w:val="00A26B75"/>
    <w:rsid w:val="00A26E4C"/>
    <w:rsid w:val="00A26EAB"/>
    <w:rsid w:val="00A27D8D"/>
    <w:rsid w:val="00A30210"/>
    <w:rsid w:val="00A3052F"/>
    <w:rsid w:val="00A30702"/>
    <w:rsid w:val="00A30756"/>
    <w:rsid w:val="00A316A8"/>
    <w:rsid w:val="00A31D0B"/>
    <w:rsid w:val="00A32912"/>
    <w:rsid w:val="00A32D92"/>
    <w:rsid w:val="00A32E0A"/>
    <w:rsid w:val="00A33EB1"/>
    <w:rsid w:val="00A3400F"/>
    <w:rsid w:val="00A35F83"/>
    <w:rsid w:val="00A36323"/>
    <w:rsid w:val="00A36D4E"/>
    <w:rsid w:val="00A37DE0"/>
    <w:rsid w:val="00A401F1"/>
    <w:rsid w:val="00A4057B"/>
    <w:rsid w:val="00A43317"/>
    <w:rsid w:val="00A43720"/>
    <w:rsid w:val="00A43A48"/>
    <w:rsid w:val="00A4440F"/>
    <w:rsid w:val="00A45B47"/>
    <w:rsid w:val="00A461FE"/>
    <w:rsid w:val="00A469A3"/>
    <w:rsid w:val="00A501BE"/>
    <w:rsid w:val="00A51AA6"/>
    <w:rsid w:val="00A539FA"/>
    <w:rsid w:val="00A54294"/>
    <w:rsid w:val="00A57CBF"/>
    <w:rsid w:val="00A62BC2"/>
    <w:rsid w:val="00A6312B"/>
    <w:rsid w:val="00A63675"/>
    <w:rsid w:val="00A645DB"/>
    <w:rsid w:val="00A64773"/>
    <w:rsid w:val="00A64A63"/>
    <w:rsid w:val="00A6575B"/>
    <w:rsid w:val="00A65F0A"/>
    <w:rsid w:val="00A66366"/>
    <w:rsid w:val="00A6654F"/>
    <w:rsid w:val="00A671B8"/>
    <w:rsid w:val="00A676E1"/>
    <w:rsid w:val="00A67F1E"/>
    <w:rsid w:val="00A702E2"/>
    <w:rsid w:val="00A71090"/>
    <w:rsid w:val="00A74DE4"/>
    <w:rsid w:val="00A75BA0"/>
    <w:rsid w:val="00A7673F"/>
    <w:rsid w:val="00A76FCD"/>
    <w:rsid w:val="00A77ED8"/>
    <w:rsid w:val="00A8114F"/>
    <w:rsid w:val="00A81E3E"/>
    <w:rsid w:val="00A8228D"/>
    <w:rsid w:val="00A83BB9"/>
    <w:rsid w:val="00A84861"/>
    <w:rsid w:val="00A85350"/>
    <w:rsid w:val="00A8775C"/>
    <w:rsid w:val="00A87EE9"/>
    <w:rsid w:val="00A909A0"/>
    <w:rsid w:val="00A954D6"/>
    <w:rsid w:val="00A96899"/>
    <w:rsid w:val="00A970D8"/>
    <w:rsid w:val="00AA1142"/>
    <w:rsid w:val="00AA1968"/>
    <w:rsid w:val="00AA36C8"/>
    <w:rsid w:val="00AA3F06"/>
    <w:rsid w:val="00AA3FC5"/>
    <w:rsid w:val="00AA4F4C"/>
    <w:rsid w:val="00AA525B"/>
    <w:rsid w:val="00AA5585"/>
    <w:rsid w:val="00AA61B9"/>
    <w:rsid w:val="00AA73C6"/>
    <w:rsid w:val="00AB00A0"/>
    <w:rsid w:val="00AB2349"/>
    <w:rsid w:val="00AB3698"/>
    <w:rsid w:val="00AB386F"/>
    <w:rsid w:val="00AB5B2A"/>
    <w:rsid w:val="00AB5C8F"/>
    <w:rsid w:val="00AB6A39"/>
    <w:rsid w:val="00AB6E6C"/>
    <w:rsid w:val="00AC024F"/>
    <w:rsid w:val="00AC0521"/>
    <w:rsid w:val="00AC071D"/>
    <w:rsid w:val="00AC1B32"/>
    <w:rsid w:val="00AC276D"/>
    <w:rsid w:val="00AC27BB"/>
    <w:rsid w:val="00AC2D42"/>
    <w:rsid w:val="00AC2E18"/>
    <w:rsid w:val="00AC35D1"/>
    <w:rsid w:val="00AC440B"/>
    <w:rsid w:val="00AC4E73"/>
    <w:rsid w:val="00AC5122"/>
    <w:rsid w:val="00AC5E4A"/>
    <w:rsid w:val="00AC63A6"/>
    <w:rsid w:val="00AC6F34"/>
    <w:rsid w:val="00AC727B"/>
    <w:rsid w:val="00AD0459"/>
    <w:rsid w:val="00AD1D7A"/>
    <w:rsid w:val="00AD1F6A"/>
    <w:rsid w:val="00AD5519"/>
    <w:rsid w:val="00AD621A"/>
    <w:rsid w:val="00AD7095"/>
    <w:rsid w:val="00AD7AD6"/>
    <w:rsid w:val="00AE2FE6"/>
    <w:rsid w:val="00AE3A8F"/>
    <w:rsid w:val="00AE5013"/>
    <w:rsid w:val="00AE513A"/>
    <w:rsid w:val="00AE5287"/>
    <w:rsid w:val="00AE5659"/>
    <w:rsid w:val="00AE5F90"/>
    <w:rsid w:val="00AE6051"/>
    <w:rsid w:val="00AE6285"/>
    <w:rsid w:val="00AE72A7"/>
    <w:rsid w:val="00AE7A1A"/>
    <w:rsid w:val="00AE7D47"/>
    <w:rsid w:val="00AF094C"/>
    <w:rsid w:val="00AF0F6D"/>
    <w:rsid w:val="00AF123C"/>
    <w:rsid w:val="00AF16E3"/>
    <w:rsid w:val="00AF35CE"/>
    <w:rsid w:val="00AF5692"/>
    <w:rsid w:val="00AF56FF"/>
    <w:rsid w:val="00AF748B"/>
    <w:rsid w:val="00AF76A7"/>
    <w:rsid w:val="00B0155A"/>
    <w:rsid w:val="00B01FFD"/>
    <w:rsid w:val="00B0200C"/>
    <w:rsid w:val="00B022E9"/>
    <w:rsid w:val="00B06DEE"/>
    <w:rsid w:val="00B074A6"/>
    <w:rsid w:val="00B074AF"/>
    <w:rsid w:val="00B076C3"/>
    <w:rsid w:val="00B106BA"/>
    <w:rsid w:val="00B10980"/>
    <w:rsid w:val="00B11818"/>
    <w:rsid w:val="00B13CB6"/>
    <w:rsid w:val="00B140F2"/>
    <w:rsid w:val="00B14CAA"/>
    <w:rsid w:val="00B14CEA"/>
    <w:rsid w:val="00B16BEA"/>
    <w:rsid w:val="00B17798"/>
    <w:rsid w:val="00B178FE"/>
    <w:rsid w:val="00B21351"/>
    <w:rsid w:val="00B215E2"/>
    <w:rsid w:val="00B22383"/>
    <w:rsid w:val="00B2301A"/>
    <w:rsid w:val="00B24705"/>
    <w:rsid w:val="00B263FC"/>
    <w:rsid w:val="00B30E35"/>
    <w:rsid w:val="00B32177"/>
    <w:rsid w:val="00B32C9A"/>
    <w:rsid w:val="00B33198"/>
    <w:rsid w:val="00B33483"/>
    <w:rsid w:val="00B3447F"/>
    <w:rsid w:val="00B349C1"/>
    <w:rsid w:val="00B3567B"/>
    <w:rsid w:val="00B35C38"/>
    <w:rsid w:val="00B35D24"/>
    <w:rsid w:val="00B361A7"/>
    <w:rsid w:val="00B3652D"/>
    <w:rsid w:val="00B365B7"/>
    <w:rsid w:val="00B366A8"/>
    <w:rsid w:val="00B3778E"/>
    <w:rsid w:val="00B40383"/>
    <w:rsid w:val="00B40A24"/>
    <w:rsid w:val="00B40A49"/>
    <w:rsid w:val="00B418D9"/>
    <w:rsid w:val="00B42017"/>
    <w:rsid w:val="00B42174"/>
    <w:rsid w:val="00B42195"/>
    <w:rsid w:val="00B433DF"/>
    <w:rsid w:val="00B43806"/>
    <w:rsid w:val="00B4386F"/>
    <w:rsid w:val="00B438DE"/>
    <w:rsid w:val="00B43EC3"/>
    <w:rsid w:val="00B4508A"/>
    <w:rsid w:val="00B45B2A"/>
    <w:rsid w:val="00B47847"/>
    <w:rsid w:val="00B47D94"/>
    <w:rsid w:val="00B5204A"/>
    <w:rsid w:val="00B52B97"/>
    <w:rsid w:val="00B5400A"/>
    <w:rsid w:val="00B54048"/>
    <w:rsid w:val="00B567F5"/>
    <w:rsid w:val="00B60975"/>
    <w:rsid w:val="00B61BF2"/>
    <w:rsid w:val="00B61CCB"/>
    <w:rsid w:val="00B6225B"/>
    <w:rsid w:val="00B62F55"/>
    <w:rsid w:val="00B635DD"/>
    <w:rsid w:val="00B63D62"/>
    <w:rsid w:val="00B6405D"/>
    <w:rsid w:val="00B6473C"/>
    <w:rsid w:val="00B653AF"/>
    <w:rsid w:val="00B65442"/>
    <w:rsid w:val="00B654D8"/>
    <w:rsid w:val="00B6635A"/>
    <w:rsid w:val="00B6647D"/>
    <w:rsid w:val="00B678EE"/>
    <w:rsid w:val="00B71421"/>
    <w:rsid w:val="00B7205E"/>
    <w:rsid w:val="00B73084"/>
    <w:rsid w:val="00B739F8"/>
    <w:rsid w:val="00B747C9"/>
    <w:rsid w:val="00B74CAD"/>
    <w:rsid w:val="00B756CA"/>
    <w:rsid w:val="00B75B08"/>
    <w:rsid w:val="00B776E0"/>
    <w:rsid w:val="00B7774D"/>
    <w:rsid w:val="00B801AA"/>
    <w:rsid w:val="00B81119"/>
    <w:rsid w:val="00B81854"/>
    <w:rsid w:val="00B841B7"/>
    <w:rsid w:val="00B84700"/>
    <w:rsid w:val="00B84FBC"/>
    <w:rsid w:val="00B8562B"/>
    <w:rsid w:val="00B85D86"/>
    <w:rsid w:val="00B86E7D"/>
    <w:rsid w:val="00B92024"/>
    <w:rsid w:val="00B92387"/>
    <w:rsid w:val="00B9345B"/>
    <w:rsid w:val="00B944E6"/>
    <w:rsid w:val="00B94FB4"/>
    <w:rsid w:val="00B96614"/>
    <w:rsid w:val="00B9738E"/>
    <w:rsid w:val="00BA0367"/>
    <w:rsid w:val="00BA1074"/>
    <w:rsid w:val="00BA1A36"/>
    <w:rsid w:val="00BA1ACE"/>
    <w:rsid w:val="00BA2253"/>
    <w:rsid w:val="00BA2500"/>
    <w:rsid w:val="00BA3C2F"/>
    <w:rsid w:val="00BA3FEA"/>
    <w:rsid w:val="00BA5C6D"/>
    <w:rsid w:val="00BA5D02"/>
    <w:rsid w:val="00BA6ABE"/>
    <w:rsid w:val="00BA6DD9"/>
    <w:rsid w:val="00BA751A"/>
    <w:rsid w:val="00BA7732"/>
    <w:rsid w:val="00BA7BB0"/>
    <w:rsid w:val="00BB08A7"/>
    <w:rsid w:val="00BB29CA"/>
    <w:rsid w:val="00BB3F23"/>
    <w:rsid w:val="00BB42F8"/>
    <w:rsid w:val="00BB4844"/>
    <w:rsid w:val="00BB4A43"/>
    <w:rsid w:val="00BB5054"/>
    <w:rsid w:val="00BB546B"/>
    <w:rsid w:val="00BB6F22"/>
    <w:rsid w:val="00BB75E7"/>
    <w:rsid w:val="00BB7F7B"/>
    <w:rsid w:val="00BC21D5"/>
    <w:rsid w:val="00BC53D1"/>
    <w:rsid w:val="00BC58AA"/>
    <w:rsid w:val="00BC72FE"/>
    <w:rsid w:val="00BD0004"/>
    <w:rsid w:val="00BD353E"/>
    <w:rsid w:val="00BD56D7"/>
    <w:rsid w:val="00BD6786"/>
    <w:rsid w:val="00BD68E7"/>
    <w:rsid w:val="00BE0BA5"/>
    <w:rsid w:val="00BE1112"/>
    <w:rsid w:val="00BE1877"/>
    <w:rsid w:val="00BE1B60"/>
    <w:rsid w:val="00BE33F6"/>
    <w:rsid w:val="00BE34E6"/>
    <w:rsid w:val="00BE4C57"/>
    <w:rsid w:val="00BE5164"/>
    <w:rsid w:val="00BE7BBD"/>
    <w:rsid w:val="00BF06DB"/>
    <w:rsid w:val="00BF25F8"/>
    <w:rsid w:val="00BF2C4A"/>
    <w:rsid w:val="00BF5778"/>
    <w:rsid w:val="00BF685D"/>
    <w:rsid w:val="00BF6EB3"/>
    <w:rsid w:val="00BF7CA6"/>
    <w:rsid w:val="00C001B9"/>
    <w:rsid w:val="00C00242"/>
    <w:rsid w:val="00C01842"/>
    <w:rsid w:val="00C01DB1"/>
    <w:rsid w:val="00C020FB"/>
    <w:rsid w:val="00C02FA1"/>
    <w:rsid w:val="00C038C4"/>
    <w:rsid w:val="00C03909"/>
    <w:rsid w:val="00C04AD7"/>
    <w:rsid w:val="00C04EB1"/>
    <w:rsid w:val="00C05545"/>
    <w:rsid w:val="00C05E9F"/>
    <w:rsid w:val="00C06301"/>
    <w:rsid w:val="00C06313"/>
    <w:rsid w:val="00C107FB"/>
    <w:rsid w:val="00C10821"/>
    <w:rsid w:val="00C111C4"/>
    <w:rsid w:val="00C11375"/>
    <w:rsid w:val="00C11F27"/>
    <w:rsid w:val="00C12017"/>
    <w:rsid w:val="00C124E4"/>
    <w:rsid w:val="00C12A6D"/>
    <w:rsid w:val="00C12FBA"/>
    <w:rsid w:val="00C142E9"/>
    <w:rsid w:val="00C1617F"/>
    <w:rsid w:val="00C16605"/>
    <w:rsid w:val="00C16996"/>
    <w:rsid w:val="00C16C96"/>
    <w:rsid w:val="00C20F66"/>
    <w:rsid w:val="00C222E9"/>
    <w:rsid w:val="00C2270D"/>
    <w:rsid w:val="00C228F7"/>
    <w:rsid w:val="00C23BAF"/>
    <w:rsid w:val="00C23F37"/>
    <w:rsid w:val="00C24380"/>
    <w:rsid w:val="00C2486F"/>
    <w:rsid w:val="00C24D72"/>
    <w:rsid w:val="00C24DC2"/>
    <w:rsid w:val="00C25B9E"/>
    <w:rsid w:val="00C25F1C"/>
    <w:rsid w:val="00C263C8"/>
    <w:rsid w:val="00C27712"/>
    <w:rsid w:val="00C27BE0"/>
    <w:rsid w:val="00C311D0"/>
    <w:rsid w:val="00C31DA3"/>
    <w:rsid w:val="00C32B6F"/>
    <w:rsid w:val="00C33B19"/>
    <w:rsid w:val="00C35466"/>
    <w:rsid w:val="00C3589E"/>
    <w:rsid w:val="00C37BEC"/>
    <w:rsid w:val="00C415C4"/>
    <w:rsid w:val="00C42131"/>
    <w:rsid w:val="00C42446"/>
    <w:rsid w:val="00C4318F"/>
    <w:rsid w:val="00C433C0"/>
    <w:rsid w:val="00C43882"/>
    <w:rsid w:val="00C43987"/>
    <w:rsid w:val="00C44730"/>
    <w:rsid w:val="00C447D5"/>
    <w:rsid w:val="00C44970"/>
    <w:rsid w:val="00C44B7D"/>
    <w:rsid w:val="00C44E22"/>
    <w:rsid w:val="00C46857"/>
    <w:rsid w:val="00C475A5"/>
    <w:rsid w:val="00C4781B"/>
    <w:rsid w:val="00C47FB0"/>
    <w:rsid w:val="00C5039C"/>
    <w:rsid w:val="00C507A5"/>
    <w:rsid w:val="00C50CD5"/>
    <w:rsid w:val="00C50FE1"/>
    <w:rsid w:val="00C53758"/>
    <w:rsid w:val="00C53D30"/>
    <w:rsid w:val="00C54E73"/>
    <w:rsid w:val="00C55CFD"/>
    <w:rsid w:val="00C565C8"/>
    <w:rsid w:val="00C57EF5"/>
    <w:rsid w:val="00C629A2"/>
    <w:rsid w:val="00C62FC7"/>
    <w:rsid w:val="00C650C6"/>
    <w:rsid w:val="00C65F85"/>
    <w:rsid w:val="00C66DE4"/>
    <w:rsid w:val="00C67A98"/>
    <w:rsid w:val="00C67DDC"/>
    <w:rsid w:val="00C719D0"/>
    <w:rsid w:val="00C71E19"/>
    <w:rsid w:val="00C7245A"/>
    <w:rsid w:val="00C72472"/>
    <w:rsid w:val="00C75366"/>
    <w:rsid w:val="00C7611D"/>
    <w:rsid w:val="00C776B7"/>
    <w:rsid w:val="00C7793F"/>
    <w:rsid w:val="00C81253"/>
    <w:rsid w:val="00C814D4"/>
    <w:rsid w:val="00C82894"/>
    <w:rsid w:val="00C84626"/>
    <w:rsid w:val="00C84627"/>
    <w:rsid w:val="00C84A32"/>
    <w:rsid w:val="00C84CF1"/>
    <w:rsid w:val="00C84FD7"/>
    <w:rsid w:val="00C85028"/>
    <w:rsid w:val="00C85F42"/>
    <w:rsid w:val="00C8685F"/>
    <w:rsid w:val="00C87891"/>
    <w:rsid w:val="00C9047F"/>
    <w:rsid w:val="00C91249"/>
    <w:rsid w:val="00C91F93"/>
    <w:rsid w:val="00C92E76"/>
    <w:rsid w:val="00C92FC6"/>
    <w:rsid w:val="00C93B1B"/>
    <w:rsid w:val="00C94017"/>
    <w:rsid w:val="00C9426F"/>
    <w:rsid w:val="00C949E3"/>
    <w:rsid w:val="00C94AEB"/>
    <w:rsid w:val="00C9504D"/>
    <w:rsid w:val="00C953E9"/>
    <w:rsid w:val="00C962EE"/>
    <w:rsid w:val="00C97033"/>
    <w:rsid w:val="00C97625"/>
    <w:rsid w:val="00C97E16"/>
    <w:rsid w:val="00CA004A"/>
    <w:rsid w:val="00CA24F3"/>
    <w:rsid w:val="00CA26AC"/>
    <w:rsid w:val="00CA462B"/>
    <w:rsid w:val="00CA54B9"/>
    <w:rsid w:val="00CA5CC0"/>
    <w:rsid w:val="00CA6080"/>
    <w:rsid w:val="00CA652B"/>
    <w:rsid w:val="00CA6E2E"/>
    <w:rsid w:val="00CB0E92"/>
    <w:rsid w:val="00CB1AD2"/>
    <w:rsid w:val="00CB1E7C"/>
    <w:rsid w:val="00CB21BA"/>
    <w:rsid w:val="00CB2378"/>
    <w:rsid w:val="00CB3820"/>
    <w:rsid w:val="00CB3B63"/>
    <w:rsid w:val="00CB41B6"/>
    <w:rsid w:val="00CB4843"/>
    <w:rsid w:val="00CB4C31"/>
    <w:rsid w:val="00CC0499"/>
    <w:rsid w:val="00CC07E0"/>
    <w:rsid w:val="00CC22E4"/>
    <w:rsid w:val="00CC22E7"/>
    <w:rsid w:val="00CC244B"/>
    <w:rsid w:val="00CC2A24"/>
    <w:rsid w:val="00CC47F3"/>
    <w:rsid w:val="00CC5270"/>
    <w:rsid w:val="00CC5C5B"/>
    <w:rsid w:val="00CC77AE"/>
    <w:rsid w:val="00CC7922"/>
    <w:rsid w:val="00CD0200"/>
    <w:rsid w:val="00CD1AF6"/>
    <w:rsid w:val="00CD1DB7"/>
    <w:rsid w:val="00CD1EDB"/>
    <w:rsid w:val="00CD2AFE"/>
    <w:rsid w:val="00CD41BA"/>
    <w:rsid w:val="00CD4637"/>
    <w:rsid w:val="00CD480D"/>
    <w:rsid w:val="00CD50CB"/>
    <w:rsid w:val="00CD55D1"/>
    <w:rsid w:val="00CD6363"/>
    <w:rsid w:val="00CE0879"/>
    <w:rsid w:val="00CE0A4E"/>
    <w:rsid w:val="00CE0CD6"/>
    <w:rsid w:val="00CE1934"/>
    <w:rsid w:val="00CE2D82"/>
    <w:rsid w:val="00CE3914"/>
    <w:rsid w:val="00CE58AE"/>
    <w:rsid w:val="00CE6A00"/>
    <w:rsid w:val="00CE7A7D"/>
    <w:rsid w:val="00CF027A"/>
    <w:rsid w:val="00CF1819"/>
    <w:rsid w:val="00CF1F93"/>
    <w:rsid w:val="00CF26B2"/>
    <w:rsid w:val="00CF4298"/>
    <w:rsid w:val="00CF4300"/>
    <w:rsid w:val="00CF547B"/>
    <w:rsid w:val="00CF7065"/>
    <w:rsid w:val="00CF7EFC"/>
    <w:rsid w:val="00D026F9"/>
    <w:rsid w:val="00D0297E"/>
    <w:rsid w:val="00D03805"/>
    <w:rsid w:val="00D0429B"/>
    <w:rsid w:val="00D04FF4"/>
    <w:rsid w:val="00D050D4"/>
    <w:rsid w:val="00D0540C"/>
    <w:rsid w:val="00D05DF0"/>
    <w:rsid w:val="00D06107"/>
    <w:rsid w:val="00D06163"/>
    <w:rsid w:val="00D075DB"/>
    <w:rsid w:val="00D10193"/>
    <w:rsid w:val="00D121FB"/>
    <w:rsid w:val="00D13926"/>
    <w:rsid w:val="00D13A54"/>
    <w:rsid w:val="00D14143"/>
    <w:rsid w:val="00D144B9"/>
    <w:rsid w:val="00D14DB7"/>
    <w:rsid w:val="00D15395"/>
    <w:rsid w:val="00D15517"/>
    <w:rsid w:val="00D16717"/>
    <w:rsid w:val="00D16937"/>
    <w:rsid w:val="00D22004"/>
    <w:rsid w:val="00D22310"/>
    <w:rsid w:val="00D22663"/>
    <w:rsid w:val="00D231B3"/>
    <w:rsid w:val="00D23B75"/>
    <w:rsid w:val="00D23F64"/>
    <w:rsid w:val="00D242BB"/>
    <w:rsid w:val="00D24567"/>
    <w:rsid w:val="00D24EC9"/>
    <w:rsid w:val="00D2552C"/>
    <w:rsid w:val="00D27342"/>
    <w:rsid w:val="00D27791"/>
    <w:rsid w:val="00D27BE7"/>
    <w:rsid w:val="00D30A77"/>
    <w:rsid w:val="00D30D2B"/>
    <w:rsid w:val="00D31205"/>
    <w:rsid w:val="00D3504D"/>
    <w:rsid w:val="00D35072"/>
    <w:rsid w:val="00D3524C"/>
    <w:rsid w:val="00D35F1D"/>
    <w:rsid w:val="00D36937"/>
    <w:rsid w:val="00D4116D"/>
    <w:rsid w:val="00D4251D"/>
    <w:rsid w:val="00D4270F"/>
    <w:rsid w:val="00D4282F"/>
    <w:rsid w:val="00D43CF2"/>
    <w:rsid w:val="00D44108"/>
    <w:rsid w:val="00D44AC1"/>
    <w:rsid w:val="00D463E8"/>
    <w:rsid w:val="00D46ACE"/>
    <w:rsid w:val="00D47B3F"/>
    <w:rsid w:val="00D50203"/>
    <w:rsid w:val="00D515D0"/>
    <w:rsid w:val="00D52D0E"/>
    <w:rsid w:val="00D53C00"/>
    <w:rsid w:val="00D53D11"/>
    <w:rsid w:val="00D540A3"/>
    <w:rsid w:val="00D55BB2"/>
    <w:rsid w:val="00D5637F"/>
    <w:rsid w:val="00D563D4"/>
    <w:rsid w:val="00D57AB1"/>
    <w:rsid w:val="00D57E89"/>
    <w:rsid w:val="00D60947"/>
    <w:rsid w:val="00D61C64"/>
    <w:rsid w:val="00D62429"/>
    <w:rsid w:val="00D63FFE"/>
    <w:rsid w:val="00D64887"/>
    <w:rsid w:val="00D6500F"/>
    <w:rsid w:val="00D66854"/>
    <w:rsid w:val="00D67013"/>
    <w:rsid w:val="00D6707F"/>
    <w:rsid w:val="00D67542"/>
    <w:rsid w:val="00D67977"/>
    <w:rsid w:val="00D701E4"/>
    <w:rsid w:val="00D7061A"/>
    <w:rsid w:val="00D70C85"/>
    <w:rsid w:val="00D71033"/>
    <w:rsid w:val="00D712C3"/>
    <w:rsid w:val="00D72CE6"/>
    <w:rsid w:val="00D73FD2"/>
    <w:rsid w:val="00D748DA"/>
    <w:rsid w:val="00D7555D"/>
    <w:rsid w:val="00D7626A"/>
    <w:rsid w:val="00D77281"/>
    <w:rsid w:val="00D80033"/>
    <w:rsid w:val="00D8080F"/>
    <w:rsid w:val="00D80D6C"/>
    <w:rsid w:val="00D8152D"/>
    <w:rsid w:val="00D83E85"/>
    <w:rsid w:val="00D84B94"/>
    <w:rsid w:val="00D850B6"/>
    <w:rsid w:val="00D8549D"/>
    <w:rsid w:val="00D856F1"/>
    <w:rsid w:val="00D8597E"/>
    <w:rsid w:val="00D85CBA"/>
    <w:rsid w:val="00D85F34"/>
    <w:rsid w:val="00D862A6"/>
    <w:rsid w:val="00D86B86"/>
    <w:rsid w:val="00D875CC"/>
    <w:rsid w:val="00D904FF"/>
    <w:rsid w:val="00D9056A"/>
    <w:rsid w:val="00D94429"/>
    <w:rsid w:val="00D94B5E"/>
    <w:rsid w:val="00D9519D"/>
    <w:rsid w:val="00D96C5C"/>
    <w:rsid w:val="00D96C61"/>
    <w:rsid w:val="00D96E93"/>
    <w:rsid w:val="00DA02F7"/>
    <w:rsid w:val="00DA0712"/>
    <w:rsid w:val="00DA1BFE"/>
    <w:rsid w:val="00DA1EE3"/>
    <w:rsid w:val="00DA377E"/>
    <w:rsid w:val="00DA3917"/>
    <w:rsid w:val="00DA49F1"/>
    <w:rsid w:val="00DA5709"/>
    <w:rsid w:val="00DA69F0"/>
    <w:rsid w:val="00DA798B"/>
    <w:rsid w:val="00DA7C0C"/>
    <w:rsid w:val="00DB01D7"/>
    <w:rsid w:val="00DB03C4"/>
    <w:rsid w:val="00DB396D"/>
    <w:rsid w:val="00DB7A29"/>
    <w:rsid w:val="00DC01D7"/>
    <w:rsid w:val="00DC226A"/>
    <w:rsid w:val="00DC235C"/>
    <w:rsid w:val="00DC2689"/>
    <w:rsid w:val="00DC3761"/>
    <w:rsid w:val="00DC3841"/>
    <w:rsid w:val="00DC6884"/>
    <w:rsid w:val="00DC6943"/>
    <w:rsid w:val="00DC6CD5"/>
    <w:rsid w:val="00DC7047"/>
    <w:rsid w:val="00DC7157"/>
    <w:rsid w:val="00DC793E"/>
    <w:rsid w:val="00DD08CC"/>
    <w:rsid w:val="00DD12D7"/>
    <w:rsid w:val="00DD1F60"/>
    <w:rsid w:val="00DD22C9"/>
    <w:rsid w:val="00DD2FB8"/>
    <w:rsid w:val="00DD57E8"/>
    <w:rsid w:val="00DD5850"/>
    <w:rsid w:val="00DD6835"/>
    <w:rsid w:val="00DD6AE5"/>
    <w:rsid w:val="00DD74F1"/>
    <w:rsid w:val="00DD7B8C"/>
    <w:rsid w:val="00DE0A10"/>
    <w:rsid w:val="00DE0C4A"/>
    <w:rsid w:val="00DE20A2"/>
    <w:rsid w:val="00DE21D9"/>
    <w:rsid w:val="00DE26FA"/>
    <w:rsid w:val="00DE42D2"/>
    <w:rsid w:val="00DE472C"/>
    <w:rsid w:val="00DE62E1"/>
    <w:rsid w:val="00DE67DC"/>
    <w:rsid w:val="00DE74E5"/>
    <w:rsid w:val="00DF1B9A"/>
    <w:rsid w:val="00DF3476"/>
    <w:rsid w:val="00DF3964"/>
    <w:rsid w:val="00DF61A6"/>
    <w:rsid w:val="00DF6611"/>
    <w:rsid w:val="00DF7960"/>
    <w:rsid w:val="00E0009B"/>
    <w:rsid w:val="00E028F2"/>
    <w:rsid w:val="00E02FC6"/>
    <w:rsid w:val="00E0324B"/>
    <w:rsid w:val="00E039A8"/>
    <w:rsid w:val="00E044EB"/>
    <w:rsid w:val="00E05048"/>
    <w:rsid w:val="00E05CDA"/>
    <w:rsid w:val="00E0653A"/>
    <w:rsid w:val="00E06CB6"/>
    <w:rsid w:val="00E06D66"/>
    <w:rsid w:val="00E072EE"/>
    <w:rsid w:val="00E102DD"/>
    <w:rsid w:val="00E105DD"/>
    <w:rsid w:val="00E106BA"/>
    <w:rsid w:val="00E1076C"/>
    <w:rsid w:val="00E10B97"/>
    <w:rsid w:val="00E121AD"/>
    <w:rsid w:val="00E13662"/>
    <w:rsid w:val="00E14B9A"/>
    <w:rsid w:val="00E162BC"/>
    <w:rsid w:val="00E16307"/>
    <w:rsid w:val="00E16925"/>
    <w:rsid w:val="00E170D5"/>
    <w:rsid w:val="00E17950"/>
    <w:rsid w:val="00E21ECA"/>
    <w:rsid w:val="00E22F0D"/>
    <w:rsid w:val="00E2316B"/>
    <w:rsid w:val="00E251B6"/>
    <w:rsid w:val="00E2579F"/>
    <w:rsid w:val="00E266C7"/>
    <w:rsid w:val="00E26B22"/>
    <w:rsid w:val="00E26F3E"/>
    <w:rsid w:val="00E274A9"/>
    <w:rsid w:val="00E27C9F"/>
    <w:rsid w:val="00E300D2"/>
    <w:rsid w:val="00E30812"/>
    <w:rsid w:val="00E31419"/>
    <w:rsid w:val="00E31A79"/>
    <w:rsid w:val="00E31CD2"/>
    <w:rsid w:val="00E331C3"/>
    <w:rsid w:val="00E34123"/>
    <w:rsid w:val="00E34880"/>
    <w:rsid w:val="00E353F5"/>
    <w:rsid w:val="00E35A69"/>
    <w:rsid w:val="00E367A4"/>
    <w:rsid w:val="00E36E34"/>
    <w:rsid w:val="00E36F1E"/>
    <w:rsid w:val="00E371FB"/>
    <w:rsid w:val="00E3787C"/>
    <w:rsid w:val="00E4127A"/>
    <w:rsid w:val="00E42F76"/>
    <w:rsid w:val="00E4305A"/>
    <w:rsid w:val="00E452D9"/>
    <w:rsid w:val="00E47211"/>
    <w:rsid w:val="00E50089"/>
    <w:rsid w:val="00E50957"/>
    <w:rsid w:val="00E50B41"/>
    <w:rsid w:val="00E50B5D"/>
    <w:rsid w:val="00E51AA0"/>
    <w:rsid w:val="00E51B20"/>
    <w:rsid w:val="00E52243"/>
    <w:rsid w:val="00E547DF"/>
    <w:rsid w:val="00E552F3"/>
    <w:rsid w:val="00E55DF1"/>
    <w:rsid w:val="00E605AD"/>
    <w:rsid w:val="00E6088D"/>
    <w:rsid w:val="00E60DFA"/>
    <w:rsid w:val="00E6121E"/>
    <w:rsid w:val="00E6277A"/>
    <w:rsid w:val="00E63842"/>
    <w:rsid w:val="00E671E2"/>
    <w:rsid w:val="00E67814"/>
    <w:rsid w:val="00E7017D"/>
    <w:rsid w:val="00E71980"/>
    <w:rsid w:val="00E72902"/>
    <w:rsid w:val="00E72ADD"/>
    <w:rsid w:val="00E744D2"/>
    <w:rsid w:val="00E75478"/>
    <w:rsid w:val="00E76219"/>
    <w:rsid w:val="00E76835"/>
    <w:rsid w:val="00E76B7E"/>
    <w:rsid w:val="00E7794F"/>
    <w:rsid w:val="00E800E5"/>
    <w:rsid w:val="00E80575"/>
    <w:rsid w:val="00E80E63"/>
    <w:rsid w:val="00E81CEC"/>
    <w:rsid w:val="00E83E3F"/>
    <w:rsid w:val="00E84F03"/>
    <w:rsid w:val="00E85D4F"/>
    <w:rsid w:val="00E85D58"/>
    <w:rsid w:val="00E860E8"/>
    <w:rsid w:val="00E86314"/>
    <w:rsid w:val="00E87F3F"/>
    <w:rsid w:val="00E902C5"/>
    <w:rsid w:val="00E90A0B"/>
    <w:rsid w:val="00E90BB4"/>
    <w:rsid w:val="00E91A67"/>
    <w:rsid w:val="00E927F5"/>
    <w:rsid w:val="00E92AAA"/>
    <w:rsid w:val="00E9313D"/>
    <w:rsid w:val="00E93931"/>
    <w:rsid w:val="00E939FC"/>
    <w:rsid w:val="00E94BEE"/>
    <w:rsid w:val="00E952A0"/>
    <w:rsid w:val="00E95F86"/>
    <w:rsid w:val="00E96DB5"/>
    <w:rsid w:val="00EA0E7F"/>
    <w:rsid w:val="00EA1228"/>
    <w:rsid w:val="00EA12B7"/>
    <w:rsid w:val="00EA12C2"/>
    <w:rsid w:val="00EA168D"/>
    <w:rsid w:val="00EA2465"/>
    <w:rsid w:val="00EA28BD"/>
    <w:rsid w:val="00EA4364"/>
    <w:rsid w:val="00EA56AE"/>
    <w:rsid w:val="00EA7D5A"/>
    <w:rsid w:val="00EB013F"/>
    <w:rsid w:val="00EB0CA9"/>
    <w:rsid w:val="00EB0F43"/>
    <w:rsid w:val="00EB1571"/>
    <w:rsid w:val="00EB1850"/>
    <w:rsid w:val="00EB1AE3"/>
    <w:rsid w:val="00EB28F7"/>
    <w:rsid w:val="00EB2E3F"/>
    <w:rsid w:val="00EB3687"/>
    <w:rsid w:val="00EB36F7"/>
    <w:rsid w:val="00EB49D8"/>
    <w:rsid w:val="00EB56DB"/>
    <w:rsid w:val="00EB5860"/>
    <w:rsid w:val="00EB5A76"/>
    <w:rsid w:val="00EB6618"/>
    <w:rsid w:val="00EB6A85"/>
    <w:rsid w:val="00EB7975"/>
    <w:rsid w:val="00EC1413"/>
    <w:rsid w:val="00EC1448"/>
    <w:rsid w:val="00EC1CDC"/>
    <w:rsid w:val="00EC3440"/>
    <w:rsid w:val="00EC4454"/>
    <w:rsid w:val="00EC4B3A"/>
    <w:rsid w:val="00EC59C3"/>
    <w:rsid w:val="00EC7305"/>
    <w:rsid w:val="00EC7C93"/>
    <w:rsid w:val="00ED1BA9"/>
    <w:rsid w:val="00ED24A4"/>
    <w:rsid w:val="00ED3AFD"/>
    <w:rsid w:val="00ED40F6"/>
    <w:rsid w:val="00ED4846"/>
    <w:rsid w:val="00ED56D9"/>
    <w:rsid w:val="00ED5D2F"/>
    <w:rsid w:val="00ED6F66"/>
    <w:rsid w:val="00ED7908"/>
    <w:rsid w:val="00ED7D99"/>
    <w:rsid w:val="00EE0FF7"/>
    <w:rsid w:val="00EE19AA"/>
    <w:rsid w:val="00EE2144"/>
    <w:rsid w:val="00EE236F"/>
    <w:rsid w:val="00EE2471"/>
    <w:rsid w:val="00EE38F8"/>
    <w:rsid w:val="00EE4F2B"/>
    <w:rsid w:val="00EE55D1"/>
    <w:rsid w:val="00EE58B3"/>
    <w:rsid w:val="00EE6513"/>
    <w:rsid w:val="00EE6A9F"/>
    <w:rsid w:val="00EE742E"/>
    <w:rsid w:val="00EE7B2A"/>
    <w:rsid w:val="00EF0BDF"/>
    <w:rsid w:val="00EF12EE"/>
    <w:rsid w:val="00EF1645"/>
    <w:rsid w:val="00EF1866"/>
    <w:rsid w:val="00EF1C0E"/>
    <w:rsid w:val="00EF3968"/>
    <w:rsid w:val="00EF3D22"/>
    <w:rsid w:val="00EF42F6"/>
    <w:rsid w:val="00EF569F"/>
    <w:rsid w:val="00EF5764"/>
    <w:rsid w:val="00EF773C"/>
    <w:rsid w:val="00EF7B67"/>
    <w:rsid w:val="00F00343"/>
    <w:rsid w:val="00F003F9"/>
    <w:rsid w:val="00F00E7C"/>
    <w:rsid w:val="00F02F4B"/>
    <w:rsid w:val="00F02FD7"/>
    <w:rsid w:val="00F04569"/>
    <w:rsid w:val="00F04725"/>
    <w:rsid w:val="00F04B67"/>
    <w:rsid w:val="00F04FAD"/>
    <w:rsid w:val="00F05667"/>
    <w:rsid w:val="00F07298"/>
    <w:rsid w:val="00F10C36"/>
    <w:rsid w:val="00F10CA1"/>
    <w:rsid w:val="00F11133"/>
    <w:rsid w:val="00F176CE"/>
    <w:rsid w:val="00F20AD2"/>
    <w:rsid w:val="00F21D2B"/>
    <w:rsid w:val="00F25CCF"/>
    <w:rsid w:val="00F26C0B"/>
    <w:rsid w:val="00F26D93"/>
    <w:rsid w:val="00F27AD0"/>
    <w:rsid w:val="00F27C4C"/>
    <w:rsid w:val="00F27C9E"/>
    <w:rsid w:val="00F31188"/>
    <w:rsid w:val="00F311B3"/>
    <w:rsid w:val="00F32C48"/>
    <w:rsid w:val="00F33117"/>
    <w:rsid w:val="00F34229"/>
    <w:rsid w:val="00F342F7"/>
    <w:rsid w:val="00F36487"/>
    <w:rsid w:val="00F364B0"/>
    <w:rsid w:val="00F365D9"/>
    <w:rsid w:val="00F36F5F"/>
    <w:rsid w:val="00F405E2"/>
    <w:rsid w:val="00F426B1"/>
    <w:rsid w:val="00F42763"/>
    <w:rsid w:val="00F42889"/>
    <w:rsid w:val="00F42A30"/>
    <w:rsid w:val="00F44282"/>
    <w:rsid w:val="00F44C38"/>
    <w:rsid w:val="00F466B6"/>
    <w:rsid w:val="00F475D9"/>
    <w:rsid w:val="00F47F4A"/>
    <w:rsid w:val="00F501C1"/>
    <w:rsid w:val="00F5030E"/>
    <w:rsid w:val="00F50737"/>
    <w:rsid w:val="00F50B7C"/>
    <w:rsid w:val="00F51ADD"/>
    <w:rsid w:val="00F521CF"/>
    <w:rsid w:val="00F53105"/>
    <w:rsid w:val="00F53982"/>
    <w:rsid w:val="00F540D8"/>
    <w:rsid w:val="00F5559F"/>
    <w:rsid w:val="00F55709"/>
    <w:rsid w:val="00F572CC"/>
    <w:rsid w:val="00F613A9"/>
    <w:rsid w:val="00F615D1"/>
    <w:rsid w:val="00F62200"/>
    <w:rsid w:val="00F6333B"/>
    <w:rsid w:val="00F639C4"/>
    <w:rsid w:val="00F64251"/>
    <w:rsid w:val="00F64B8C"/>
    <w:rsid w:val="00F65880"/>
    <w:rsid w:val="00F66941"/>
    <w:rsid w:val="00F70A2C"/>
    <w:rsid w:val="00F70DE5"/>
    <w:rsid w:val="00F7191E"/>
    <w:rsid w:val="00F71D70"/>
    <w:rsid w:val="00F73E6A"/>
    <w:rsid w:val="00F74414"/>
    <w:rsid w:val="00F74CF3"/>
    <w:rsid w:val="00F7573B"/>
    <w:rsid w:val="00F7679D"/>
    <w:rsid w:val="00F76FB1"/>
    <w:rsid w:val="00F80ACF"/>
    <w:rsid w:val="00F80C1B"/>
    <w:rsid w:val="00F811F1"/>
    <w:rsid w:val="00F81EF6"/>
    <w:rsid w:val="00F82D57"/>
    <w:rsid w:val="00F82D58"/>
    <w:rsid w:val="00F82D5B"/>
    <w:rsid w:val="00F84720"/>
    <w:rsid w:val="00F863D7"/>
    <w:rsid w:val="00F87179"/>
    <w:rsid w:val="00F87335"/>
    <w:rsid w:val="00F904EA"/>
    <w:rsid w:val="00F92D73"/>
    <w:rsid w:val="00F955CA"/>
    <w:rsid w:val="00F958AD"/>
    <w:rsid w:val="00F95F09"/>
    <w:rsid w:val="00F96455"/>
    <w:rsid w:val="00F96482"/>
    <w:rsid w:val="00F965E8"/>
    <w:rsid w:val="00F973B7"/>
    <w:rsid w:val="00FA0002"/>
    <w:rsid w:val="00FA0903"/>
    <w:rsid w:val="00FA0B6D"/>
    <w:rsid w:val="00FA1418"/>
    <w:rsid w:val="00FA1724"/>
    <w:rsid w:val="00FA1DD9"/>
    <w:rsid w:val="00FA277E"/>
    <w:rsid w:val="00FA2B99"/>
    <w:rsid w:val="00FA2ED2"/>
    <w:rsid w:val="00FA3D7A"/>
    <w:rsid w:val="00FA4729"/>
    <w:rsid w:val="00FA4B34"/>
    <w:rsid w:val="00FA4F65"/>
    <w:rsid w:val="00FA55EC"/>
    <w:rsid w:val="00FA644C"/>
    <w:rsid w:val="00FA7026"/>
    <w:rsid w:val="00FB1687"/>
    <w:rsid w:val="00FB2D38"/>
    <w:rsid w:val="00FB2FC1"/>
    <w:rsid w:val="00FB3162"/>
    <w:rsid w:val="00FB6AFE"/>
    <w:rsid w:val="00FB6FE8"/>
    <w:rsid w:val="00FC1F27"/>
    <w:rsid w:val="00FC2F73"/>
    <w:rsid w:val="00FC3B87"/>
    <w:rsid w:val="00FC433A"/>
    <w:rsid w:val="00FC5AF8"/>
    <w:rsid w:val="00FD009D"/>
    <w:rsid w:val="00FD0CDF"/>
    <w:rsid w:val="00FD0DBE"/>
    <w:rsid w:val="00FD1C20"/>
    <w:rsid w:val="00FD3A57"/>
    <w:rsid w:val="00FD3ADC"/>
    <w:rsid w:val="00FD3BA0"/>
    <w:rsid w:val="00FD53BE"/>
    <w:rsid w:val="00FD5EC3"/>
    <w:rsid w:val="00FD6138"/>
    <w:rsid w:val="00FD74AC"/>
    <w:rsid w:val="00FD7B1E"/>
    <w:rsid w:val="00FE0FEC"/>
    <w:rsid w:val="00FE1596"/>
    <w:rsid w:val="00FE1E46"/>
    <w:rsid w:val="00FE1EE7"/>
    <w:rsid w:val="00FE3233"/>
    <w:rsid w:val="00FE4D87"/>
    <w:rsid w:val="00FE5038"/>
    <w:rsid w:val="00FE5772"/>
    <w:rsid w:val="00FE64FD"/>
    <w:rsid w:val="00FF1105"/>
    <w:rsid w:val="00FF153E"/>
    <w:rsid w:val="00FF2121"/>
    <w:rsid w:val="00FF2195"/>
    <w:rsid w:val="00FF2702"/>
    <w:rsid w:val="00FF3219"/>
    <w:rsid w:val="00FF37B7"/>
    <w:rsid w:val="00FF4077"/>
    <w:rsid w:val="00FF44CA"/>
    <w:rsid w:val="00FF52F8"/>
    <w:rsid w:val="00FF5A5E"/>
    <w:rsid w:val="00FF6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221"/>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B4192"/>
    <w:pPr>
      <w:spacing w:before="480" w:line="276" w:lineRule="auto"/>
      <w:contextualSpacing/>
      <w:outlineLvl w:val="0"/>
    </w:pPr>
    <w:rPr>
      <w:rFonts w:asciiTheme="majorHAnsi" w:eastAsiaTheme="majorEastAsia" w:hAnsiTheme="majorHAnsi" w:cstheme="majorBidi"/>
      <w:smallCaps/>
      <w:spacing w:val="5"/>
      <w:sz w:val="36"/>
      <w:szCs w:val="36"/>
    </w:rPr>
  </w:style>
  <w:style w:type="paragraph" w:styleId="Heading2">
    <w:name w:val="heading 2"/>
    <w:basedOn w:val="Normal"/>
    <w:next w:val="Normal"/>
    <w:link w:val="Heading2Char"/>
    <w:uiPriority w:val="9"/>
    <w:unhideWhenUsed/>
    <w:qFormat/>
    <w:rsid w:val="00C94017"/>
    <w:pPr>
      <w:spacing w:before="200" w:line="360" w:lineRule="auto"/>
      <w:outlineLvl w:val="1"/>
    </w:pPr>
    <w:rPr>
      <w:rFonts w:ascii="Helvetica" w:eastAsiaTheme="majorEastAsia" w:hAnsi="Helvetica" w:cstheme="majorBidi"/>
      <w:b/>
      <w:smallCaps/>
      <w:sz w:val="28"/>
      <w:szCs w:val="28"/>
    </w:rPr>
  </w:style>
  <w:style w:type="paragraph" w:styleId="Heading3">
    <w:name w:val="heading 3"/>
    <w:basedOn w:val="Normal"/>
    <w:next w:val="Normal"/>
    <w:link w:val="Heading3Char"/>
    <w:uiPriority w:val="9"/>
    <w:semiHidden/>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192"/>
    <w:rPr>
      <w:smallCaps/>
      <w:spacing w:val="5"/>
      <w:sz w:val="36"/>
      <w:szCs w:val="36"/>
    </w:rPr>
  </w:style>
  <w:style w:type="character" w:customStyle="1" w:styleId="Heading2Char">
    <w:name w:val="Heading 2 Char"/>
    <w:basedOn w:val="DefaultParagraphFont"/>
    <w:link w:val="Heading2"/>
    <w:uiPriority w:val="9"/>
    <w:rsid w:val="00C94017"/>
    <w:rPr>
      <w:rFonts w:ascii="Helvetica" w:hAnsi="Helvetica"/>
      <w:b/>
      <w:smallCaps/>
      <w:sz w:val="28"/>
      <w:szCs w:val="28"/>
    </w:rPr>
  </w:style>
  <w:style w:type="character" w:customStyle="1" w:styleId="Heading3Char">
    <w:name w:val="Heading 3 Char"/>
    <w:basedOn w:val="DefaultParagraphFont"/>
    <w:link w:val="Heading3"/>
    <w:uiPriority w:val="9"/>
    <w:semiHidden/>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 w:type="character" w:customStyle="1" w:styleId="apple-converted-space">
    <w:name w:val="apple-converted-space"/>
    <w:basedOn w:val="DefaultParagraphFont"/>
    <w:rsid w:val="00A34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268047973">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435710882">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623536791">
      <w:bodyDiv w:val="1"/>
      <w:marLeft w:val="0"/>
      <w:marRight w:val="0"/>
      <w:marTop w:val="0"/>
      <w:marBottom w:val="0"/>
      <w:divBdr>
        <w:top w:val="none" w:sz="0" w:space="0" w:color="auto"/>
        <w:left w:val="none" w:sz="0" w:space="0" w:color="auto"/>
        <w:bottom w:val="none" w:sz="0" w:space="0" w:color="auto"/>
        <w:right w:val="none" w:sz="0" w:space="0" w:color="auto"/>
      </w:divBdr>
    </w:div>
    <w:div w:id="716198675">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22159286">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202788302">
      <w:bodyDiv w:val="1"/>
      <w:marLeft w:val="0"/>
      <w:marRight w:val="0"/>
      <w:marTop w:val="0"/>
      <w:marBottom w:val="0"/>
      <w:divBdr>
        <w:top w:val="none" w:sz="0" w:space="0" w:color="auto"/>
        <w:left w:val="none" w:sz="0" w:space="0" w:color="auto"/>
        <w:bottom w:val="none" w:sz="0" w:space="0" w:color="auto"/>
        <w:right w:val="none" w:sz="0" w:space="0" w:color="auto"/>
      </w:divBdr>
    </w:div>
    <w:div w:id="1214736831">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7096913">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51210833">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890071467">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46515218">
      <w:bodyDiv w:val="1"/>
      <w:marLeft w:val="0"/>
      <w:marRight w:val="0"/>
      <w:marTop w:val="0"/>
      <w:marBottom w:val="0"/>
      <w:divBdr>
        <w:top w:val="none" w:sz="0" w:space="0" w:color="auto"/>
        <w:left w:val="none" w:sz="0" w:space="0" w:color="auto"/>
        <w:bottom w:val="none" w:sz="0" w:space="0" w:color="auto"/>
        <w:right w:val="none" w:sz="0" w:space="0" w:color="auto"/>
      </w:divBdr>
    </w:div>
    <w:div w:id="2075009426">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sv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sv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6.svg"/><Relationship Id="rId11" Type="http://schemas.openxmlformats.org/officeDocument/2006/relationships/image" Target="media/image4.sv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sv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svg"/><Relationship Id="rId19" Type="http://schemas.openxmlformats.org/officeDocument/2006/relationships/image" Target="media/image6.sv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svg"/><Relationship Id="rId30" Type="http://schemas.openxmlformats.org/officeDocument/2006/relationships/image" Target="media/image17.png"/><Relationship Id="rId35" Type="http://schemas.openxmlformats.org/officeDocument/2006/relationships/image" Target="media/image22.sv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hyperlink" Target="https://www.R-project.org/" TargetMode="External"/><Relationship Id="rId8" Type="http://schemas.openxmlformats.org/officeDocument/2006/relationships/image" Target="media/image1.png"/><Relationship Id="rId51" Type="http://schemas.openxmlformats.org/officeDocument/2006/relationships/image" Target="media/image38.sv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2.xml"/><Relationship Id="rId25" Type="http://schemas.openxmlformats.org/officeDocument/2006/relationships/image" Target="media/image12.svg"/><Relationship Id="rId33" Type="http://schemas.openxmlformats.org/officeDocument/2006/relationships/image" Target="media/image20.svg"/><Relationship Id="rId38" Type="http://schemas.openxmlformats.org/officeDocument/2006/relationships/image" Target="media/image25.png"/><Relationship Id="rId46" Type="http://schemas.openxmlformats.org/officeDocument/2006/relationships/image" Target="media/image33.sv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hyperlink" Target="https://github.com/ameztegui/Plasticit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10.sv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sv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18.sv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sv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microsoft.com/office/2011/relationships/commentsExtended" Target="commentsExtended.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sv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5834C-EEE7-2E41-8BD4-65C50AC6E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46918</Words>
  <Characters>267435</Characters>
  <Application>Microsoft Office Word</Application>
  <DocSecurity>0</DocSecurity>
  <Lines>2228</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2</cp:revision>
  <cp:lastPrinted>2025-02-08T21:43:00Z</cp:lastPrinted>
  <dcterms:created xsi:type="dcterms:W3CDTF">2025-04-10T00:29:00Z</dcterms:created>
  <dcterms:modified xsi:type="dcterms:W3CDTF">2025-04-10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bL1DRs9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